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2A06DB" w14:textId="63C54F9D" w:rsidR="009B3D32" w:rsidRPr="00453F0E" w:rsidRDefault="00386BDC" w:rsidP="0050196D">
      <w:pPr>
        <w:pStyle w:val="ListParagraph"/>
        <w:spacing w:line="240" w:lineRule="auto"/>
        <w:ind w:left="360"/>
        <w:jc w:val="center"/>
        <w:rPr>
          <w:rFonts w:cs="Times New Roman"/>
          <w:b/>
          <w:bCs/>
          <w:szCs w:val="28"/>
        </w:rPr>
      </w:pPr>
      <w:r w:rsidRPr="00453F0E">
        <w:rPr>
          <w:rFonts w:cs="Times New Roman"/>
          <w:b/>
          <w:bCs/>
          <w:szCs w:val="28"/>
        </w:rPr>
        <w:t>ROMÂNIA</w:t>
      </w:r>
    </w:p>
    <w:p w14:paraId="5213D0D4" w14:textId="41A990F3" w:rsidR="00386BDC" w:rsidRDefault="00386BDC" w:rsidP="00386BDC">
      <w:pPr>
        <w:spacing w:line="240" w:lineRule="auto"/>
        <w:jc w:val="center"/>
        <w:rPr>
          <w:rFonts w:cs="Times New Roman"/>
          <w:b/>
          <w:bCs/>
          <w:szCs w:val="28"/>
        </w:rPr>
      </w:pPr>
      <w:r>
        <w:rPr>
          <w:rFonts w:cs="Times New Roman"/>
          <w:b/>
          <w:bCs/>
          <w:szCs w:val="28"/>
        </w:rPr>
        <w:t>MINISTERUL APĂRĂRII NAȚIONALE</w:t>
      </w:r>
    </w:p>
    <w:p w14:paraId="7819C4BC" w14:textId="25532833" w:rsidR="00386BDC" w:rsidRDefault="00386BDC" w:rsidP="00386BDC">
      <w:pPr>
        <w:spacing w:line="240" w:lineRule="auto"/>
        <w:jc w:val="center"/>
        <w:rPr>
          <w:rFonts w:cs="Times New Roman"/>
          <w:b/>
          <w:bCs/>
          <w:szCs w:val="28"/>
        </w:rPr>
      </w:pPr>
      <w:r>
        <w:rPr>
          <w:rFonts w:cs="Times New Roman"/>
          <w:b/>
          <w:bCs/>
          <w:szCs w:val="28"/>
        </w:rPr>
        <w:t>ACADEMIA TEHNICĂ MILITARĂ „FERDINAND I”</w:t>
      </w:r>
    </w:p>
    <w:p w14:paraId="02A688C7" w14:textId="1315D9A1" w:rsidR="00386BDC" w:rsidRDefault="00386BDC" w:rsidP="00386BDC">
      <w:pPr>
        <w:spacing w:line="240" w:lineRule="auto"/>
        <w:jc w:val="center"/>
        <w:rPr>
          <w:rFonts w:cs="Times New Roman"/>
          <w:b/>
          <w:bCs/>
          <w:szCs w:val="28"/>
        </w:rPr>
      </w:pPr>
      <w:r>
        <w:rPr>
          <w:rFonts w:cs="Times New Roman"/>
          <w:b/>
          <w:bCs/>
          <w:szCs w:val="28"/>
        </w:rPr>
        <w:t>Facultatea de Comunicații și Sisteme Electronice pentru Apărare și securitate</w:t>
      </w:r>
    </w:p>
    <w:p w14:paraId="1843E74C" w14:textId="021929AF" w:rsidR="00386BDC" w:rsidRDefault="00386BDC" w:rsidP="00386BDC">
      <w:pPr>
        <w:spacing w:line="240" w:lineRule="auto"/>
        <w:jc w:val="center"/>
        <w:rPr>
          <w:rFonts w:cs="Times New Roman"/>
          <w:b/>
          <w:bCs/>
          <w:szCs w:val="28"/>
        </w:rPr>
      </w:pPr>
      <w:r>
        <w:rPr>
          <w:rFonts w:cs="Times New Roman"/>
          <w:b/>
          <w:bCs/>
          <w:szCs w:val="28"/>
        </w:rPr>
        <w:t>Specializarea: Comunicații pentru apărare și securitate</w:t>
      </w:r>
    </w:p>
    <w:p w14:paraId="11B453E3" w14:textId="43D1DE13" w:rsidR="00386BDC" w:rsidRDefault="00386BDC" w:rsidP="00386BDC">
      <w:pPr>
        <w:spacing w:line="240" w:lineRule="auto"/>
        <w:jc w:val="center"/>
        <w:rPr>
          <w:rFonts w:cs="Times New Roman"/>
          <w:b/>
          <w:bCs/>
          <w:szCs w:val="28"/>
        </w:rPr>
      </w:pPr>
      <w:r>
        <w:rPr>
          <w:noProof/>
          <w:lang w:eastAsia="ro-RO"/>
        </w:rPr>
        <w:drawing>
          <wp:inline distT="0" distB="0" distL="0" distR="0" wp14:anchorId="6541488E" wp14:editId="14895EA2">
            <wp:extent cx="2079625" cy="2448560"/>
            <wp:effectExtent l="0" t="0" r="0" b="889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a:picLocks/>
                    </pic:cNvPicPr>
                  </pic:nvPicPr>
                  <pic:blipFill>
                    <a:blip r:embed="rId9" cstate="print"/>
                    <a:stretch>
                      <a:fillRect/>
                    </a:stretch>
                  </pic:blipFill>
                  <pic:spPr>
                    <a:xfrm>
                      <a:off x="0" y="0"/>
                      <a:ext cx="2079625" cy="2448560"/>
                    </a:xfrm>
                    <a:prstGeom prst="rect">
                      <a:avLst/>
                    </a:prstGeom>
                  </pic:spPr>
                </pic:pic>
              </a:graphicData>
            </a:graphic>
          </wp:inline>
        </w:drawing>
      </w:r>
    </w:p>
    <w:p w14:paraId="21FEBB84" w14:textId="76AFCE3D" w:rsidR="00386BDC" w:rsidRDefault="00386BDC" w:rsidP="00386BDC">
      <w:pPr>
        <w:spacing w:line="240" w:lineRule="auto"/>
        <w:jc w:val="center"/>
        <w:rPr>
          <w:rFonts w:cs="Times New Roman"/>
          <w:b/>
          <w:bCs/>
          <w:sz w:val="36"/>
          <w:szCs w:val="36"/>
        </w:rPr>
      </w:pPr>
      <w:r w:rsidRPr="00386BDC">
        <w:rPr>
          <w:rFonts w:cs="Times New Roman"/>
          <w:b/>
          <w:bCs/>
          <w:sz w:val="36"/>
          <w:szCs w:val="36"/>
        </w:rPr>
        <w:t>PROIECT DE DIPLOMĂ</w:t>
      </w:r>
    </w:p>
    <w:p w14:paraId="105AA64C" w14:textId="581415B8" w:rsidR="00386BDC" w:rsidRDefault="00244768" w:rsidP="00386BDC">
      <w:pPr>
        <w:spacing w:line="240" w:lineRule="auto"/>
        <w:jc w:val="center"/>
        <w:rPr>
          <w:rFonts w:cs="Times New Roman"/>
          <w:b/>
          <w:bCs/>
          <w:sz w:val="36"/>
          <w:szCs w:val="36"/>
        </w:rPr>
      </w:pPr>
      <w:r>
        <w:rPr>
          <w:rFonts w:cs="Times New Roman"/>
          <w:b/>
          <w:bCs/>
          <w:sz w:val="36"/>
          <w:szCs w:val="36"/>
        </w:rPr>
        <w:t>Tehnici pentru separarea și analiza vorbitorilor din înregistrări audio</w:t>
      </w:r>
    </w:p>
    <w:p w14:paraId="57990DEB" w14:textId="0AACEE1A" w:rsidR="00386BDC" w:rsidRDefault="00244768" w:rsidP="00386BDC">
      <w:pPr>
        <w:spacing w:line="240" w:lineRule="auto"/>
        <w:jc w:val="center"/>
        <w:rPr>
          <w:rFonts w:cs="Times New Roman"/>
          <w:b/>
          <w:bCs/>
          <w:sz w:val="36"/>
          <w:szCs w:val="36"/>
        </w:rPr>
      </w:pPr>
      <w:r>
        <w:rPr>
          <w:rFonts w:cs="Times New Roman"/>
          <w:b/>
          <w:bCs/>
          <w:sz w:val="36"/>
          <w:szCs w:val="36"/>
        </w:rPr>
        <w:t>Techniques for Speaker Separation and Analysis in Audio Recordings</w:t>
      </w:r>
    </w:p>
    <w:tbl>
      <w:tblPr>
        <w:tblW w:w="0" w:type="auto"/>
        <w:tblLayout w:type="fixed"/>
        <w:tblCellMar>
          <w:left w:w="0" w:type="dxa"/>
          <w:right w:w="0" w:type="dxa"/>
        </w:tblCellMar>
        <w:tblLook w:val="01E0" w:firstRow="1" w:lastRow="1" w:firstColumn="1" w:lastColumn="1" w:noHBand="0" w:noVBand="0"/>
      </w:tblPr>
      <w:tblGrid>
        <w:gridCol w:w="4080"/>
        <w:gridCol w:w="5290"/>
      </w:tblGrid>
      <w:tr w:rsidR="00386BDC" w14:paraId="450FE95F" w14:textId="77777777" w:rsidTr="00EA55DE">
        <w:trPr>
          <w:trHeight w:val="376"/>
        </w:trPr>
        <w:tc>
          <w:tcPr>
            <w:tcW w:w="4080" w:type="dxa"/>
          </w:tcPr>
          <w:p w14:paraId="6A8F016C" w14:textId="77777777" w:rsidR="00386BDC" w:rsidRDefault="00386BDC" w:rsidP="00EA55DE">
            <w:pPr>
              <w:pStyle w:val="TableParagraph"/>
              <w:spacing w:line="311" w:lineRule="exact"/>
            </w:pPr>
            <w:r>
              <w:t>Coordonator</w:t>
            </w:r>
            <w:r>
              <w:rPr>
                <w:spacing w:val="-11"/>
              </w:rPr>
              <w:t xml:space="preserve"> </w:t>
            </w:r>
            <w:r>
              <w:rPr>
                <w:spacing w:val="-2"/>
              </w:rPr>
              <w:t>științific:</w:t>
            </w:r>
          </w:p>
        </w:tc>
        <w:tc>
          <w:tcPr>
            <w:tcW w:w="5290" w:type="dxa"/>
          </w:tcPr>
          <w:p w14:paraId="0B36816D" w14:textId="77777777" w:rsidR="00386BDC" w:rsidRDefault="00386BDC" w:rsidP="00EA55DE">
            <w:pPr>
              <w:pStyle w:val="TableParagraph"/>
              <w:spacing w:line="311" w:lineRule="exact"/>
              <w:ind w:left="827"/>
            </w:pPr>
            <w:r>
              <w:rPr>
                <w:spacing w:val="-2"/>
              </w:rPr>
              <w:t>Absolvent:</w:t>
            </w:r>
          </w:p>
        </w:tc>
      </w:tr>
      <w:tr w:rsidR="00386BDC" w14:paraId="32025AE5" w14:textId="77777777" w:rsidTr="00EA55DE">
        <w:trPr>
          <w:trHeight w:val="501"/>
        </w:trPr>
        <w:tc>
          <w:tcPr>
            <w:tcW w:w="4080" w:type="dxa"/>
          </w:tcPr>
          <w:p w14:paraId="0E78B2E3" w14:textId="1566B896" w:rsidR="00386BDC" w:rsidRDefault="00386BDC" w:rsidP="00EA55DE">
            <w:pPr>
              <w:pStyle w:val="TableParagraph"/>
              <w:spacing w:before="54"/>
              <w:rPr>
                <w:b/>
              </w:rPr>
            </w:pPr>
            <w:r>
              <w:rPr>
                <w:b/>
              </w:rPr>
              <w:t>Cpt.</w:t>
            </w:r>
            <w:r>
              <w:rPr>
                <w:b/>
                <w:spacing w:val="-4"/>
              </w:rPr>
              <w:t xml:space="preserve"> </w:t>
            </w:r>
            <w:r>
              <w:rPr>
                <w:b/>
              </w:rPr>
              <w:t>dr.</w:t>
            </w:r>
            <w:r>
              <w:rPr>
                <w:b/>
                <w:spacing w:val="-4"/>
              </w:rPr>
              <w:t xml:space="preserve"> </w:t>
            </w:r>
            <w:r>
              <w:rPr>
                <w:b/>
              </w:rPr>
              <w:t>ing.</w:t>
            </w:r>
            <w:r>
              <w:rPr>
                <w:b/>
                <w:spacing w:val="-4"/>
              </w:rPr>
              <w:t xml:space="preserve"> </w:t>
            </w:r>
            <w:r w:rsidR="0042613F">
              <w:rPr>
                <w:b/>
              </w:rPr>
              <w:t>Alexandru Frunză</w:t>
            </w:r>
          </w:p>
        </w:tc>
        <w:tc>
          <w:tcPr>
            <w:tcW w:w="5290" w:type="dxa"/>
          </w:tcPr>
          <w:p w14:paraId="47736BFB" w14:textId="6092EFC9" w:rsidR="00386BDC" w:rsidRDefault="0042613F" w:rsidP="0042613F">
            <w:pPr>
              <w:pStyle w:val="TableParagraph"/>
              <w:spacing w:before="54"/>
              <w:ind w:left="827"/>
              <w:rPr>
                <w:b/>
              </w:rPr>
            </w:pPr>
            <w:r>
              <w:rPr>
                <w:b/>
              </w:rPr>
              <w:t>Avram</w:t>
            </w:r>
            <w:r w:rsidR="00386BDC">
              <w:rPr>
                <w:b/>
              </w:rPr>
              <w:t xml:space="preserve"> </w:t>
            </w:r>
            <w:r>
              <w:rPr>
                <w:b/>
              </w:rPr>
              <w:t>George-</w:t>
            </w:r>
            <w:r w:rsidR="00386BDC">
              <w:rPr>
                <w:b/>
              </w:rPr>
              <w:t>Alexandru</w:t>
            </w:r>
          </w:p>
        </w:tc>
      </w:tr>
      <w:tr w:rsidR="00386BDC" w14:paraId="676FA294" w14:textId="77777777" w:rsidTr="00EA55DE">
        <w:trPr>
          <w:trHeight w:val="1761"/>
        </w:trPr>
        <w:tc>
          <w:tcPr>
            <w:tcW w:w="4080" w:type="dxa"/>
          </w:tcPr>
          <w:p w14:paraId="1F65CD73" w14:textId="77777777" w:rsidR="00386BDC" w:rsidRDefault="00386BDC" w:rsidP="00EA55DE">
            <w:pPr>
              <w:pStyle w:val="TableParagraph"/>
              <w:ind w:left="0"/>
              <w:rPr>
                <w:sz w:val="30"/>
              </w:rPr>
            </w:pPr>
          </w:p>
        </w:tc>
        <w:tc>
          <w:tcPr>
            <w:tcW w:w="5290" w:type="dxa"/>
          </w:tcPr>
          <w:p w14:paraId="1F87687B" w14:textId="77777777" w:rsidR="00386BDC" w:rsidRDefault="00386BDC" w:rsidP="00EA55DE">
            <w:pPr>
              <w:pStyle w:val="TableParagraph"/>
              <w:tabs>
                <w:tab w:val="left" w:pos="2270"/>
              </w:tabs>
              <w:spacing w:before="114"/>
              <w:ind w:left="827"/>
            </w:pPr>
            <w:r>
              <w:t xml:space="preserve">Conține </w:t>
            </w:r>
            <w:r>
              <w:rPr>
                <w:u w:val="single"/>
              </w:rPr>
              <w:tab/>
            </w:r>
            <w:r>
              <w:rPr>
                <w:spacing w:val="-4"/>
              </w:rPr>
              <w:t>file</w:t>
            </w:r>
          </w:p>
          <w:p w14:paraId="28BFF6E6" w14:textId="77777777" w:rsidR="00386BDC" w:rsidRDefault="00386BDC" w:rsidP="00EA55DE">
            <w:pPr>
              <w:pStyle w:val="TableParagraph"/>
              <w:tabs>
                <w:tab w:val="left" w:pos="3987"/>
                <w:tab w:val="left" w:pos="4179"/>
                <w:tab w:val="left" w:pos="4431"/>
              </w:tabs>
              <w:spacing w:line="440" w:lineRule="atLeast"/>
              <w:ind w:left="827" w:right="856"/>
            </w:pPr>
            <w:r>
              <w:t xml:space="preserve">Inventariat sub nr. </w:t>
            </w:r>
            <w:r>
              <w:rPr>
                <w:u w:val="single"/>
              </w:rPr>
              <w:tab/>
            </w:r>
            <w:r>
              <w:t xml:space="preserve"> Poziția din indicator: </w:t>
            </w:r>
            <w:r>
              <w:rPr>
                <w:u w:val="single"/>
              </w:rPr>
              <w:tab/>
            </w:r>
            <w:r>
              <w:rPr>
                <w:u w:val="single"/>
              </w:rPr>
              <w:tab/>
            </w:r>
            <w:r>
              <w:rPr>
                <w:u w:val="single"/>
              </w:rPr>
              <w:tab/>
            </w:r>
            <w:r>
              <w:t xml:space="preserve"> Termen de păstrare: </w:t>
            </w:r>
            <w:r>
              <w:rPr>
                <w:u w:val="single"/>
              </w:rPr>
              <w:tab/>
            </w:r>
            <w:r>
              <w:rPr>
                <w:u w:val="single"/>
              </w:rPr>
              <w:tab/>
            </w:r>
          </w:p>
        </w:tc>
      </w:tr>
    </w:tbl>
    <w:p w14:paraId="3F7B62C3" w14:textId="2D918E62" w:rsidR="00386BDC" w:rsidRDefault="00386BDC" w:rsidP="00BA068C">
      <w:pPr>
        <w:spacing w:line="240" w:lineRule="auto"/>
        <w:jc w:val="center"/>
        <w:rPr>
          <w:rFonts w:cs="Times New Roman"/>
          <w:szCs w:val="28"/>
        </w:rPr>
      </w:pPr>
    </w:p>
    <w:p w14:paraId="145A82BB" w14:textId="77777777" w:rsidR="00BA068C" w:rsidRDefault="00BA068C" w:rsidP="00BA068C">
      <w:pPr>
        <w:spacing w:line="240" w:lineRule="auto"/>
        <w:jc w:val="center"/>
        <w:rPr>
          <w:rFonts w:cs="Times New Roman"/>
          <w:szCs w:val="28"/>
        </w:rPr>
      </w:pPr>
    </w:p>
    <w:p w14:paraId="654DFCFA" w14:textId="5A31F200" w:rsidR="00BA068C" w:rsidRDefault="00BA068C" w:rsidP="00BA068C">
      <w:pPr>
        <w:spacing w:line="240" w:lineRule="auto"/>
        <w:jc w:val="center"/>
        <w:rPr>
          <w:rFonts w:cs="Times New Roman"/>
          <w:b/>
          <w:bCs/>
          <w:szCs w:val="28"/>
        </w:rPr>
      </w:pPr>
      <w:r>
        <w:rPr>
          <w:rFonts w:cs="Times New Roman"/>
          <w:b/>
          <w:bCs/>
          <w:szCs w:val="28"/>
        </w:rPr>
        <w:t>BUCUREȘTI</w:t>
      </w:r>
    </w:p>
    <w:p w14:paraId="152439EF" w14:textId="26B79A73" w:rsidR="009119AF" w:rsidRDefault="00BA068C" w:rsidP="00BA068C">
      <w:pPr>
        <w:spacing w:line="240" w:lineRule="auto"/>
        <w:jc w:val="center"/>
        <w:rPr>
          <w:rFonts w:cs="Times New Roman"/>
          <w:b/>
          <w:bCs/>
          <w:szCs w:val="28"/>
        </w:rPr>
      </w:pPr>
      <w:r>
        <w:rPr>
          <w:rFonts w:cs="Times New Roman"/>
          <w:b/>
          <w:bCs/>
          <w:szCs w:val="28"/>
        </w:rPr>
        <w:t>2025</w:t>
      </w:r>
    </w:p>
    <w:p w14:paraId="6CAD025E" w14:textId="77777777" w:rsidR="009119AF" w:rsidRDefault="009119AF">
      <w:pPr>
        <w:rPr>
          <w:rFonts w:cs="Times New Roman"/>
          <w:b/>
          <w:bCs/>
          <w:szCs w:val="28"/>
        </w:rPr>
      </w:pPr>
      <w:r>
        <w:rPr>
          <w:rFonts w:cs="Times New Roman"/>
          <w:b/>
          <w:bCs/>
          <w:szCs w:val="28"/>
        </w:rPr>
        <w:lastRenderedPageBreak/>
        <w:br w:type="page"/>
      </w:r>
    </w:p>
    <w:p w14:paraId="6BBC0278" w14:textId="7F0712CD" w:rsidR="00BA3DD9" w:rsidRDefault="00BA3DD9" w:rsidP="00BA3DD9">
      <w:pPr>
        <w:spacing w:line="240" w:lineRule="auto"/>
        <w:rPr>
          <w:rFonts w:cs="Times New Roman"/>
          <w:b/>
          <w:bCs/>
          <w:szCs w:val="28"/>
        </w:rPr>
      </w:pPr>
    </w:p>
    <w:p w14:paraId="4ED79488" w14:textId="77777777" w:rsidR="00BA3DD9" w:rsidRDefault="00BA3DD9">
      <w:pPr>
        <w:rPr>
          <w:rFonts w:cs="Times New Roman"/>
          <w:b/>
          <w:bCs/>
          <w:szCs w:val="28"/>
        </w:rPr>
        <w:sectPr w:rsidR="00BA3DD9" w:rsidSect="00386BDC">
          <w:headerReference w:type="default" r:id="rId10"/>
          <w:footerReference w:type="default" r:id="rId11"/>
          <w:pgSz w:w="11906" w:h="16838"/>
          <w:pgMar w:top="1418" w:right="1418" w:bottom="1418" w:left="1418" w:header="708" w:footer="708" w:gutter="0"/>
          <w:cols w:space="708"/>
          <w:docGrid w:linePitch="360"/>
        </w:sectPr>
      </w:pPr>
    </w:p>
    <w:p w14:paraId="4D69484B" w14:textId="25F8A4D0" w:rsidR="00BA3DD9" w:rsidRDefault="00BA3DD9">
      <w:pPr>
        <w:rPr>
          <w:rFonts w:cs="Times New Roman"/>
          <w:b/>
          <w:bCs/>
          <w:szCs w:val="28"/>
        </w:rPr>
      </w:pPr>
    </w:p>
    <w:p w14:paraId="064C3C73" w14:textId="77777777" w:rsidR="00BA3DD9" w:rsidRDefault="00BA3DD9">
      <w:pPr>
        <w:rPr>
          <w:rFonts w:cs="Times New Roman"/>
          <w:b/>
          <w:bCs/>
          <w:szCs w:val="28"/>
        </w:rPr>
      </w:pPr>
    </w:p>
    <w:p w14:paraId="1DE1EB28" w14:textId="46865206" w:rsidR="00B22BCB" w:rsidRDefault="00B22BCB" w:rsidP="00BA3DD9">
      <w:pPr>
        <w:spacing w:line="240" w:lineRule="auto"/>
        <w:rPr>
          <w:rFonts w:cs="Times New Roman"/>
          <w:b/>
          <w:bCs/>
          <w:szCs w:val="28"/>
        </w:rPr>
      </w:pPr>
    </w:p>
    <w:p w14:paraId="2A057963" w14:textId="77777777" w:rsidR="00B22BCB" w:rsidRDefault="00B22BCB">
      <w:pPr>
        <w:rPr>
          <w:rFonts w:cs="Times New Roman"/>
          <w:b/>
          <w:bCs/>
          <w:szCs w:val="28"/>
        </w:rPr>
      </w:pPr>
      <w:r>
        <w:rPr>
          <w:rFonts w:cs="Times New Roman"/>
          <w:b/>
          <w:bCs/>
          <w:szCs w:val="28"/>
        </w:rPr>
        <w:br w:type="page"/>
      </w:r>
    </w:p>
    <w:p w14:paraId="50CC3E7E" w14:textId="1E0E48B0" w:rsidR="00B22BCB" w:rsidRDefault="00B22BCB" w:rsidP="00BA3DD9">
      <w:pPr>
        <w:spacing w:line="240" w:lineRule="auto"/>
        <w:rPr>
          <w:rFonts w:cs="Times New Roman"/>
          <w:b/>
          <w:bCs/>
          <w:szCs w:val="28"/>
        </w:rPr>
      </w:pPr>
    </w:p>
    <w:p w14:paraId="25073BDD" w14:textId="77777777" w:rsidR="00B22BCB" w:rsidRDefault="00B22BCB">
      <w:pPr>
        <w:rPr>
          <w:rFonts w:cs="Times New Roman"/>
          <w:b/>
          <w:bCs/>
          <w:szCs w:val="28"/>
        </w:rPr>
      </w:pPr>
      <w:r>
        <w:rPr>
          <w:rFonts w:cs="Times New Roman"/>
          <w:b/>
          <w:bCs/>
          <w:szCs w:val="28"/>
        </w:rPr>
        <w:br w:type="page"/>
      </w:r>
    </w:p>
    <w:p w14:paraId="4B8B029B" w14:textId="77777777" w:rsidR="00B22BCB" w:rsidRDefault="00B22BCB" w:rsidP="00B22BCB">
      <w:pPr>
        <w:spacing w:line="240" w:lineRule="auto"/>
        <w:jc w:val="center"/>
        <w:rPr>
          <w:rFonts w:cs="Times New Roman"/>
          <w:szCs w:val="28"/>
        </w:rPr>
      </w:pPr>
    </w:p>
    <w:p w14:paraId="5CBEC812" w14:textId="307B763C" w:rsidR="008A351A" w:rsidRDefault="00B22BCB" w:rsidP="00B22BCB">
      <w:pPr>
        <w:spacing w:line="240" w:lineRule="auto"/>
        <w:jc w:val="center"/>
        <w:rPr>
          <w:rFonts w:cs="Times New Roman"/>
          <w:szCs w:val="28"/>
        </w:rPr>
      </w:pPr>
      <w:r w:rsidRPr="00B22BCB">
        <w:rPr>
          <w:rFonts w:cs="Times New Roman"/>
          <w:szCs w:val="28"/>
        </w:rPr>
        <w:t>DECLARAŢIE PE PROPRIE RĂSPUNDERE PRIVIND ORIGINALITATEA CONŢINUTULUI LUCRĂRII DE LICENŢĂ</w:t>
      </w:r>
    </w:p>
    <w:p w14:paraId="0B73B1D1" w14:textId="77777777" w:rsidR="008A351A" w:rsidRDefault="008A351A">
      <w:pPr>
        <w:rPr>
          <w:rFonts w:cs="Times New Roman"/>
          <w:szCs w:val="28"/>
        </w:rPr>
      </w:pPr>
      <w:r>
        <w:rPr>
          <w:rFonts w:cs="Times New Roman"/>
          <w:szCs w:val="28"/>
        </w:rPr>
        <w:br w:type="page"/>
      </w:r>
    </w:p>
    <w:p w14:paraId="2B2473CE" w14:textId="267C2598" w:rsidR="008A351A" w:rsidRDefault="008A351A" w:rsidP="00B22BCB">
      <w:pPr>
        <w:spacing w:line="240" w:lineRule="auto"/>
        <w:jc w:val="center"/>
        <w:rPr>
          <w:rFonts w:cs="Times New Roman"/>
          <w:szCs w:val="28"/>
        </w:rPr>
      </w:pPr>
    </w:p>
    <w:p w14:paraId="03BB05C6" w14:textId="77777777" w:rsidR="008A351A" w:rsidRDefault="008A351A">
      <w:pPr>
        <w:rPr>
          <w:rFonts w:cs="Times New Roman"/>
          <w:szCs w:val="28"/>
        </w:rPr>
      </w:pPr>
      <w:r>
        <w:rPr>
          <w:rFonts w:cs="Times New Roman"/>
          <w:szCs w:val="28"/>
        </w:rPr>
        <w:br w:type="page"/>
      </w:r>
    </w:p>
    <w:p w14:paraId="7C5D686D" w14:textId="0869ECA5" w:rsidR="008A351A" w:rsidRDefault="008A351A" w:rsidP="00B22BCB">
      <w:pPr>
        <w:spacing w:line="240" w:lineRule="auto"/>
        <w:jc w:val="center"/>
        <w:rPr>
          <w:rFonts w:cs="Times New Roman"/>
          <w:szCs w:val="28"/>
        </w:rPr>
      </w:pPr>
    </w:p>
    <w:p w14:paraId="62A81D6D" w14:textId="77777777" w:rsidR="008A351A" w:rsidRDefault="008A351A">
      <w:pPr>
        <w:rPr>
          <w:rFonts w:cs="Times New Roman"/>
          <w:szCs w:val="28"/>
        </w:rPr>
      </w:pPr>
      <w:r>
        <w:rPr>
          <w:rFonts w:cs="Times New Roman"/>
          <w:szCs w:val="28"/>
        </w:rPr>
        <w:br w:type="page"/>
      </w:r>
    </w:p>
    <w:p w14:paraId="7F1FF794" w14:textId="3B50823F" w:rsidR="008A351A" w:rsidRDefault="008A351A" w:rsidP="00B22BCB">
      <w:pPr>
        <w:spacing w:line="240" w:lineRule="auto"/>
        <w:jc w:val="center"/>
        <w:rPr>
          <w:rFonts w:cs="Times New Roman"/>
          <w:szCs w:val="28"/>
        </w:rPr>
      </w:pPr>
    </w:p>
    <w:p w14:paraId="1AA19104" w14:textId="77777777" w:rsidR="008A351A" w:rsidRDefault="008A351A">
      <w:pPr>
        <w:rPr>
          <w:rFonts w:cs="Times New Roman"/>
          <w:szCs w:val="28"/>
        </w:rPr>
      </w:pPr>
      <w:r>
        <w:rPr>
          <w:rFonts w:cs="Times New Roman"/>
          <w:szCs w:val="28"/>
        </w:rPr>
        <w:br w:type="page"/>
      </w:r>
    </w:p>
    <w:p w14:paraId="0443E262" w14:textId="6FFD197B" w:rsidR="009F20F7" w:rsidRDefault="00757146" w:rsidP="00B22BCB">
      <w:pPr>
        <w:spacing w:line="240" w:lineRule="auto"/>
        <w:jc w:val="center"/>
        <w:rPr>
          <w:rFonts w:cs="Times New Roman"/>
          <w:b/>
          <w:bCs/>
          <w:szCs w:val="28"/>
        </w:rPr>
      </w:pPr>
      <w:r>
        <w:rPr>
          <w:rFonts w:cs="Times New Roman"/>
          <w:b/>
          <w:bCs/>
          <w:szCs w:val="28"/>
        </w:rPr>
        <w:lastRenderedPageBreak/>
        <w:t>ABSTRACT</w:t>
      </w:r>
    </w:p>
    <w:p w14:paraId="3B31B338" w14:textId="661031FA" w:rsidR="002546AF" w:rsidRDefault="002546AF" w:rsidP="002546AF">
      <w:pPr>
        <w:spacing w:line="240" w:lineRule="auto"/>
        <w:rPr>
          <w:rFonts w:cs="Times New Roman"/>
          <w:b/>
          <w:bCs/>
          <w:szCs w:val="28"/>
        </w:rPr>
      </w:pPr>
    </w:p>
    <w:p w14:paraId="6E340D42" w14:textId="70EA982B" w:rsidR="00FC54E0" w:rsidRPr="00FC54E0" w:rsidRDefault="002546AF" w:rsidP="00FC54E0">
      <w:pPr>
        <w:spacing w:after="0" w:line="240" w:lineRule="auto"/>
        <w:rPr>
          <w:rFonts w:cs="Times New Roman"/>
          <w:bCs/>
          <w:szCs w:val="28"/>
        </w:rPr>
      </w:pPr>
      <w:r>
        <w:rPr>
          <w:rFonts w:cs="Times New Roman"/>
          <w:b/>
          <w:bCs/>
          <w:szCs w:val="28"/>
        </w:rPr>
        <w:tab/>
      </w:r>
      <w:r w:rsidR="00FC54E0">
        <w:rPr>
          <w:rFonts w:cs="Times New Roman"/>
          <w:b/>
          <w:bCs/>
          <w:szCs w:val="28"/>
        </w:rPr>
        <w:t>T</w:t>
      </w:r>
      <w:r w:rsidR="00FC54E0" w:rsidRPr="00FC54E0">
        <w:rPr>
          <w:rFonts w:cs="Times New Roman"/>
          <w:bCs/>
          <w:szCs w:val="28"/>
        </w:rPr>
        <w:t>his paper presents the development of a complete system for processing speech signals, with the purpose of identifying speakers in an audio recording and determining the time intervals in which each of them intervenes. To achieve this, two key tasks from the field of audio-based artificial intelligence are integrated: speaker recognition and speaker diarization.</w:t>
      </w:r>
    </w:p>
    <w:p w14:paraId="7FE77D20" w14:textId="6BAC964B" w:rsidR="00FC54E0" w:rsidRPr="00FC54E0" w:rsidRDefault="00FC54E0" w:rsidP="00FC54E0">
      <w:pPr>
        <w:spacing w:after="0" w:line="240" w:lineRule="auto"/>
        <w:rPr>
          <w:rFonts w:cs="Times New Roman"/>
          <w:bCs/>
          <w:szCs w:val="28"/>
        </w:rPr>
      </w:pPr>
      <w:r>
        <w:rPr>
          <w:rFonts w:cs="Times New Roman"/>
          <w:bCs/>
          <w:szCs w:val="28"/>
        </w:rPr>
        <w:tab/>
      </w:r>
      <w:r w:rsidRPr="00FC54E0">
        <w:rPr>
          <w:rFonts w:cs="Times New Roman"/>
          <w:bCs/>
          <w:szCs w:val="28"/>
        </w:rPr>
        <w:t>The proposed system is composed of several components, including audio preprocessing, feature extraction, and segment classification. For speaker recognition, mel-spectrograms are used as input to convolutional neural networks (CNNs), while for diarization, speaker embeddings are extracted using pretrained CNN models. Unsupervised segmentation is then performed us</w:t>
      </w:r>
      <w:r w:rsidR="00732131">
        <w:rPr>
          <w:rFonts w:cs="Times New Roman"/>
          <w:bCs/>
          <w:szCs w:val="28"/>
        </w:rPr>
        <w:t xml:space="preserve">ing two clustering algorithms, </w:t>
      </w:r>
      <w:r w:rsidRPr="00FC54E0">
        <w:rPr>
          <w:rFonts w:cs="Times New Roman"/>
          <w:bCs/>
          <w:szCs w:val="28"/>
        </w:rPr>
        <w:t>K-</w:t>
      </w:r>
      <w:r w:rsidR="00732131">
        <w:rPr>
          <w:rFonts w:cs="Times New Roman"/>
          <w:bCs/>
          <w:szCs w:val="28"/>
        </w:rPr>
        <w:t xml:space="preserve">Means and Spectral Clustering, </w:t>
      </w:r>
      <w:r w:rsidRPr="00FC54E0">
        <w:rPr>
          <w:rFonts w:cs="Times New Roman"/>
          <w:bCs/>
          <w:szCs w:val="28"/>
        </w:rPr>
        <w:t>which are evaluated based on ARI and DER metrics, reflecting label consistency and segmentation accuracy.</w:t>
      </w:r>
    </w:p>
    <w:p w14:paraId="165A3531" w14:textId="16C4F151" w:rsidR="002546AF" w:rsidRPr="00FC54E0" w:rsidRDefault="00FC54E0" w:rsidP="00FC54E0">
      <w:pPr>
        <w:spacing w:after="0" w:line="240" w:lineRule="auto"/>
        <w:rPr>
          <w:rFonts w:cs="Times New Roman"/>
          <w:bCs/>
          <w:szCs w:val="28"/>
        </w:rPr>
      </w:pPr>
      <w:r>
        <w:rPr>
          <w:rFonts w:cs="Times New Roman"/>
          <w:bCs/>
          <w:szCs w:val="28"/>
        </w:rPr>
        <w:tab/>
      </w:r>
      <w:r w:rsidRPr="00FC54E0">
        <w:rPr>
          <w:rFonts w:cs="Times New Roman"/>
          <w:bCs/>
          <w:szCs w:val="28"/>
        </w:rPr>
        <w:t>The system supports automatic generation of multi-speaker audio samples, extracts relevant features for each segment, and produces output that captures the temporal distribution of speaker turns. The resulting solution provides a practical foundation for analyzing audio recordings in various contexts and serves as a starting point for applications such as automatic transcription, audio content organization, or conversational analysis. Thanks to its clear structure, the system can be easily adapted for real-world scenarios that require automated interpretation of vocal interactions.</w:t>
      </w:r>
    </w:p>
    <w:p w14:paraId="59C180E1" w14:textId="6F7A2030" w:rsidR="002546AF" w:rsidRDefault="009F20F7">
      <w:pPr>
        <w:rPr>
          <w:rFonts w:cs="Times New Roman"/>
          <w:b/>
          <w:bCs/>
          <w:szCs w:val="28"/>
        </w:rPr>
      </w:pPr>
      <w:r>
        <w:rPr>
          <w:rFonts w:cs="Times New Roman"/>
          <w:b/>
          <w:bCs/>
          <w:szCs w:val="28"/>
        </w:rPr>
        <w:br w:type="page"/>
      </w:r>
    </w:p>
    <w:p w14:paraId="1F299EC7" w14:textId="5DD0A969" w:rsidR="00030DBB" w:rsidRDefault="00030DBB" w:rsidP="00030DBB">
      <w:pPr>
        <w:spacing w:line="240" w:lineRule="auto"/>
        <w:jc w:val="center"/>
        <w:rPr>
          <w:rFonts w:cs="Times New Roman"/>
          <w:b/>
          <w:bCs/>
          <w:szCs w:val="28"/>
        </w:rPr>
      </w:pPr>
      <w:r>
        <w:rPr>
          <w:rFonts w:cs="Times New Roman"/>
          <w:b/>
          <w:bCs/>
          <w:szCs w:val="28"/>
        </w:rPr>
        <w:lastRenderedPageBreak/>
        <w:t>REZUMAT</w:t>
      </w:r>
    </w:p>
    <w:p w14:paraId="00E07EEF" w14:textId="77777777" w:rsidR="002546AF" w:rsidRDefault="002546AF" w:rsidP="002546AF">
      <w:pPr>
        <w:spacing w:line="240" w:lineRule="auto"/>
        <w:rPr>
          <w:rFonts w:cs="Times New Roman"/>
          <w:b/>
          <w:bCs/>
          <w:szCs w:val="28"/>
        </w:rPr>
      </w:pPr>
    </w:p>
    <w:p w14:paraId="114881B0" w14:textId="13A95410" w:rsidR="002546AF" w:rsidRDefault="002546AF" w:rsidP="002546AF">
      <w:pPr>
        <w:spacing w:after="0" w:line="240" w:lineRule="auto"/>
        <w:rPr>
          <w:rFonts w:cs="Times New Roman"/>
          <w:bCs/>
          <w:szCs w:val="28"/>
        </w:rPr>
      </w:pPr>
      <w:r>
        <w:rPr>
          <w:rFonts w:cs="Times New Roman"/>
          <w:bCs/>
          <w:szCs w:val="28"/>
        </w:rPr>
        <w:tab/>
        <w:t xml:space="preserve">Această lucrare </w:t>
      </w:r>
      <w:r w:rsidRPr="002546AF">
        <w:rPr>
          <w:rFonts w:cs="Times New Roman"/>
          <w:bCs/>
          <w:szCs w:val="28"/>
        </w:rPr>
        <w:t>urmărește dezvoltarea unui sistem complet pentru procesarea semnalelor vocale, cu scopul de a identifica vorbitorii dintr-o înregistrare audio și de a determina intervalele de timp în care aceștia intervin. În acest sens, sunt combinate două sarcini importante din domeniul inteligenței artificiale aplicate în procesarea audio: recunoașterea vorbitoru</w:t>
      </w:r>
      <w:r>
        <w:rPr>
          <w:rFonts w:cs="Times New Roman"/>
          <w:bCs/>
          <w:szCs w:val="28"/>
        </w:rPr>
        <w:t>lui și diarizarea vorbitorilor.</w:t>
      </w:r>
    </w:p>
    <w:p w14:paraId="04886223" w14:textId="3E060000" w:rsidR="002546AF" w:rsidRPr="002546AF" w:rsidRDefault="002546AF" w:rsidP="002546AF">
      <w:pPr>
        <w:spacing w:after="0" w:line="240" w:lineRule="auto"/>
        <w:rPr>
          <w:rFonts w:cs="Times New Roman"/>
          <w:bCs/>
          <w:szCs w:val="28"/>
        </w:rPr>
      </w:pPr>
      <w:r>
        <w:rPr>
          <w:rFonts w:cs="Times New Roman"/>
          <w:bCs/>
          <w:szCs w:val="28"/>
        </w:rPr>
        <w:tab/>
      </w:r>
      <w:r w:rsidRPr="002546AF">
        <w:rPr>
          <w:rFonts w:cs="Times New Roman"/>
          <w:bCs/>
          <w:szCs w:val="28"/>
        </w:rPr>
        <w:t>Sistemul propus este alcătuit din mai multe componente: preprocesarea semnalului audio, extragerea caracteristicilor relevante și clasificarea segmentelor. Pentru recunoașterea vorbitorului au fost folosite mel-spectrograme, iar pentru diarizare au fost ex</w:t>
      </w:r>
      <w:r>
        <w:rPr>
          <w:rFonts w:cs="Times New Roman"/>
          <w:bCs/>
          <w:szCs w:val="28"/>
        </w:rPr>
        <w:t>trași</w:t>
      </w:r>
      <w:r w:rsidRPr="002546AF">
        <w:rPr>
          <w:rFonts w:cs="Times New Roman"/>
          <w:bCs/>
          <w:szCs w:val="28"/>
        </w:rPr>
        <w:t xml:space="preserve"> vectori de trăsături cu ajutorul unor rețele CNN antrenate în prealabil. Ulterior, segmentarea nesupravegheată s-a realizat prin două metode de grupare: K-Means și Spectral Clustering, comparate</w:t>
      </w:r>
      <w:r w:rsidR="00FC54E0">
        <w:rPr>
          <w:rFonts w:cs="Times New Roman"/>
          <w:bCs/>
          <w:szCs w:val="28"/>
        </w:rPr>
        <w:t xml:space="preserve"> prin metricile ARI și DER, care evaluează precizia etichetării segmentelor</w:t>
      </w:r>
      <w:r w:rsidRPr="002546AF">
        <w:rPr>
          <w:rFonts w:cs="Times New Roman"/>
          <w:bCs/>
          <w:szCs w:val="28"/>
        </w:rPr>
        <w:t>.</w:t>
      </w:r>
    </w:p>
    <w:p w14:paraId="3F723C5D" w14:textId="4CABC983" w:rsidR="002546AF" w:rsidRPr="002546AF" w:rsidRDefault="002546AF" w:rsidP="002546AF">
      <w:pPr>
        <w:spacing w:line="240" w:lineRule="auto"/>
        <w:rPr>
          <w:rFonts w:cs="Times New Roman"/>
          <w:bCs/>
          <w:szCs w:val="28"/>
        </w:rPr>
      </w:pPr>
      <w:r>
        <w:rPr>
          <w:rFonts w:cs="Times New Roman"/>
          <w:bCs/>
          <w:szCs w:val="28"/>
        </w:rPr>
        <w:tab/>
      </w:r>
      <w:r w:rsidRPr="002546AF">
        <w:rPr>
          <w:rFonts w:cs="Times New Roman"/>
          <w:bCs/>
          <w:szCs w:val="28"/>
        </w:rPr>
        <w:t xml:space="preserve">Întregul sistem permite generarea automată a unor fișiere audio cu mai mulți vorbitori, extrage trăsături din fiecare segment și returnează rezultate ce reflectă distribuția temporală a </w:t>
      </w:r>
      <w:r w:rsidR="00FC54E0">
        <w:rPr>
          <w:rFonts w:cs="Times New Roman"/>
          <w:bCs/>
          <w:szCs w:val="28"/>
        </w:rPr>
        <w:t>apariției fiecărui vorbitor</w:t>
      </w:r>
      <w:r w:rsidRPr="002546AF">
        <w:rPr>
          <w:rFonts w:cs="Times New Roman"/>
          <w:bCs/>
          <w:szCs w:val="28"/>
        </w:rPr>
        <w:t>. Lucrarea oferă o so</w:t>
      </w:r>
      <w:r w:rsidR="00FC54E0">
        <w:rPr>
          <w:rFonts w:cs="Times New Roman"/>
          <w:bCs/>
          <w:szCs w:val="28"/>
        </w:rPr>
        <w:t>luție practică pentru analiza înregistrărilor</w:t>
      </w:r>
      <w:r w:rsidRPr="002546AF">
        <w:rPr>
          <w:rFonts w:cs="Times New Roman"/>
          <w:bCs/>
          <w:szCs w:val="28"/>
        </w:rPr>
        <w:t xml:space="preserve"> în situații variate, fiind un punct de plecare util pentru aplicații precum transcrierea automată, sortarea fișierelor audio sau analiza conversațiilor. Pri</w:t>
      </w:r>
      <w:r w:rsidR="00FC54E0">
        <w:rPr>
          <w:rFonts w:cs="Times New Roman"/>
          <w:bCs/>
          <w:szCs w:val="28"/>
        </w:rPr>
        <w:t>n structura sa clară</w:t>
      </w:r>
      <w:r w:rsidRPr="002546AF">
        <w:rPr>
          <w:rFonts w:cs="Times New Roman"/>
          <w:bCs/>
          <w:szCs w:val="28"/>
        </w:rPr>
        <w:t>, sistemul poate fi adaptat cu ușurință pentru scenarii reale, în care este necesară interpretarea automată a interacțiunilor vocale.</w:t>
      </w:r>
    </w:p>
    <w:p w14:paraId="6D2CEFEC" w14:textId="39F95BBA" w:rsidR="00656C35" w:rsidRDefault="00656C35" w:rsidP="00B22BCB">
      <w:pPr>
        <w:spacing w:line="240" w:lineRule="auto"/>
        <w:jc w:val="center"/>
        <w:rPr>
          <w:rFonts w:cs="Times New Roman"/>
          <w:b/>
          <w:bCs/>
          <w:szCs w:val="28"/>
        </w:rPr>
      </w:pPr>
    </w:p>
    <w:p w14:paraId="2E40B78D" w14:textId="77777777" w:rsidR="00656C35" w:rsidRDefault="00656C35">
      <w:pPr>
        <w:rPr>
          <w:rFonts w:cs="Times New Roman"/>
          <w:b/>
          <w:bCs/>
          <w:szCs w:val="28"/>
        </w:rPr>
      </w:pPr>
      <w:r>
        <w:rPr>
          <w:rFonts w:cs="Times New Roman"/>
          <w:b/>
          <w:bCs/>
          <w:szCs w:val="28"/>
        </w:rPr>
        <w:br w:type="page"/>
      </w:r>
    </w:p>
    <w:p w14:paraId="16FB18F6" w14:textId="2307BE99" w:rsidR="00D3275F" w:rsidRPr="00157A1B" w:rsidRDefault="00157A1B" w:rsidP="00157A1B">
      <w:pPr>
        <w:jc w:val="center"/>
        <w:rPr>
          <w:b/>
          <w:sz w:val="40"/>
          <w:szCs w:val="40"/>
        </w:rPr>
      </w:pPr>
      <w:r w:rsidRPr="00157A1B">
        <w:rPr>
          <w:b/>
          <w:sz w:val="40"/>
          <w:szCs w:val="40"/>
        </w:rPr>
        <w:lastRenderedPageBreak/>
        <w:t>Cuprins</w:t>
      </w:r>
    </w:p>
    <w:sdt>
      <w:sdtPr>
        <w:rPr>
          <w:rFonts w:ascii="Times New Roman" w:eastAsiaTheme="minorHAnsi" w:hAnsi="Times New Roman" w:cstheme="minorBidi"/>
          <w:color w:val="auto"/>
          <w:kern w:val="2"/>
          <w:sz w:val="28"/>
          <w:szCs w:val="22"/>
          <w:lang w:val="ro-RO"/>
          <w14:ligatures w14:val="standardContextual"/>
        </w:rPr>
        <w:id w:val="-1408293384"/>
        <w:docPartObj>
          <w:docPartGallery w:val="Table of Contents"/>
          <w:docPartUnique/>
        </w:docPartObj>
      </w:sdtPr>
      <w:sdtEndPr>
        <w:rPr>
          <w:rFonts w:cs="Times New Roman"/>
          <w:b/>
          <w:bCs/>
          <w:noProof/>
          <w:szCs w:val="28"/>
        </w:rPr>
      </w:sdtEndPr>
      <w:sdtContent>
        <w:p w14:paraId="6FEC96C7" w14:textId="7C46E974" w:rsidR="00AA1588" w:rsidRPr="00AA1588" w:rsidRDefault="00AA1588" w:rsidP="00B1213F">
          <w:pPr>
            <w:pStyle w:val="TOCHeading"/>
            <w:numPr>
              <w:ilvl w:val="0"/>
              <w:numId w:val="0"/>
            </w:numPr>
            <w:rPr>
              <w:rFonts w:cs="Times New Roman"/>
              <w:szCs w:val="28"/>
            </w:rPr>
          </w:pPr>
        </w:p>
        <w:p w14:paraId="6037D194" w14:textId="77777777" w:rsidR="00255BA6" w:rsidRDefault="00572001">
          <w:pPr>
            <w:pStyle w:val="TOC1"/>
            <w:tabs>
              <w:tab w:val="right" w:leader="dot" w:pos="9060"/>
            </w:tabs>
            <w:rPr>
              <w:rFonts w:asciiTheme="minorHAnsi" w:eastAsiaTheme="minorEastAsia" w:hAnsiTheme="minorHAnsi"/>
              <w:noProof/>
              <w:kern w:val="0"/>
              <w:sz w:val="22"/>
              <w:lang w:val="en-US"/>
              <w14:ligatures w14:val="none"/>
            </w:rPr>
          </w:pPr>
          <w:r>
            <w:rPr>
              <w:rFonts w:cs="Times New Roman"/>
              <w:szCs w:val="28"/>
            </w:rPr>
            <w:fldChar w:fldCharType="begin"/>
          </w:r>
          <w:r>
            <w:rPr>
              <w:rFonts w:cs="Times New Roman"/>
              <w:szCs w:val="28"/>
            </w:rPr>
            <w:instrText xml:space="preserve"> TOC \o "1-4" \h \z \u </w:instrText>
          </w:r>
          <w:r>
            <w:rPr>
              <w:rFonts w:cs="Times New Roman"/>
              <w:szCs w:val="28"/>
            </w:rPr>
            <w:fldChar w:fldCharType="separate"/>
          </w:r>
          <w:hyperlink w:anchor="_Toc202144943" w:history="1">
            <w:r w:rsidR="00255BA6" w:rsidRPr="005C6BAF">
              <w:rPr>
                <w:rStyle w:val="Hyperlink"/>
                <w:noProof/>
              </w:rPr>
              <w:t>Capitolul 1. Introducere</w:t>
            </w:r>
            <w:r w:rsidR="00255BA6">
              <w:rPr>
                <w:noProof/>
                <w:webHidden/>
              </w:rPr>
              <w:tab/>
            </w:r>
            <w:r w:rsidR="00255BA6">
              <w:rPr>
                <w:noProof/>
                <w:webHidden/>
              </w:rPr>
              <w:fldChar w:fldCharType="begin"/>
            </w:r>
            <w:r w:rsidR="00255BA6">
              <w:rPr>
                <w:noProof/>
                <w:webHidden/>
              </w:rPr>
              <w:instrText xml:space="preserve"> PAGEREF _Toc202144943 \h </w:instrText>
            </w:r>
            <w:r w:rsidR="00255BA6">
              <w:rPr>
                <w:noProof/>
                <w:webHidden/>
              </w:rPr>
            </w:r>
            <w:r w:rsidR="00255BA6">
              <w:rPr>
                <w:noProof/>
                <w:webHidden/>
              </w:rPr>
              <w:fldChar w:fldCharType="separate"/>
            </w:r>
            <w:r w:rsidR="00255BA6">
              <w:rPr>
                <w:noProof/>
                <w:webHidden/>
              </w:rPr>
              <w:t>15</w:t>
            </w:r>
            <w:r w:rsidR="00255BA6">
              <w:rPr>
                <w:noProof/>
                <w:webHidden/>
              </w:rPr>
              <w:fldChar w:fldCharType="end"/>
            </w:r>
          </w:hyperlink>
        </w:p>
        <w:p w14:paraId="586FF368"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44" w:history="1">
            <w:r w:rsidR="00255BA6" w:rsidRPr="005C6BAF">
              <w:rPr>
                <w:rStyle w:val="Hyperlink"/>
                <w:noProof/>
              </w:rPr>
              <w:t>1.1 Introducere în domeniu</w:t>
            </w:r>
            <w:r w:rsidR="00255BA6">
              <w:rPr>
                <w:noProof/>
                <w:webHidden/>
              </w:rPr>
              <w:tab/>
            </w:r>
            <w:r w:rsidR="00255BA6">
              <w:rPr>
                <w:noProof/>
                <w:webHidden/>
              </w:rPr>
              <w:fldChar w:fldCharType="begin"/>
            </w:r>
            <w:r w:rsidR="00255BA6">
              <w:rPr>
                <w:noProof/>
                <w:webHidden/>
              </w:rPr>
              <w:instrText xml:space="preserve"> PAGEREF _Toc202144944 \h </w:instrText>
            </w:r>
            <w:r w:rsidR="00255BA6">
              <w:rPr>
                <w:noProof/>
                <w:webHidden/>
              </w:rPr>
            </w:r>
            <w:r w:rsidR="00255BA6">
              <w:rPr>
                <w:noProof/>
                <w:webHidden/>
              </w:rPr>
              <w:fldChar w:fldCharType="separate"/>
            </w:r>
            <w:r w:rsidR="00255BA6">
              <w:rPr>
                <w:noProof/>
                <w:webHidden/>
              </w:rPr>
              <w:t>15</w:t>
            </w:r>
            <w:r w:rsidR="00255BA6">
              <w:rPr>
                <w:noProof/>
                <w:webHidden/>
              </w:rPr>
              <w:fldChar w:fldCharType="end"/>
            </w:r>
          </w:hyperlink>
        </w:p>
        <w:p w14:paraId="59D9B20C"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45" w:history="1">
            <w:r w:rsidR="00255BA6" w:rsidRPr="005C6BAF">
              <w:rPr>
                <w:rStyle w:val="Hyperlink"/>
                <w:noProof/>
              </w:rPr>
              <w:t>1.2 Stadiul actual al domeniului</w:t>
            </w:r>
            <w:r w:rsidR="00255BA6">
              <w:rPr>
                <w:noProof/>
                <w:webHidden/>
              </w:rPr>
              <w:tab/>
            </w:r>
            <w:r w:rsidR="00255BA6">
              <w:rPr>
                <w:noProof/>
                <w:webHidden/>
              </w:rPr>
              <w:fldChar w:fldCharType="begin"/>
            </w:r>
            <w:r w:rsidR="00255BA6">
              <w:rPr>
                <w:noProof/>
                <w:webHidden/>
              </w:rPr>
              <w:instrText xml:space="preserve"> PAGEREF _Toc202144945 \h </w:instrText>
            </w:r>
            <w:r w:rsidR="00255BA6">
              <w:rPr>
                <w:noProof/>
                <w:webHidden/>
              </w:rPr>
            </w:r>
            <w:r w:rsidR="00255BA6">
              <w:rPr>
                <w:noProof/>
                <w:webHidden/>
              </w:rPr>
              <w:fldChar w:fldCharType="separate"/>
            </w:r>
            <w:r w:rsidR="00255BA6">
              <w:rPr>
                <w:noProof/>
                <w:webHidden/>
              </w:rPr>
              <w:t>15</w:t>
            </w:r>
            <w:r w:rsidR="00255BA6">
              <w:rPr>
                <w:noProof/>
                <w:webHidden/>
              </w:rPr>
              <w:fldChar w:fldCharType="end"/>
            </w:r>
          </w:hyperlink>
        </w:p>
        <w:p w14:paraId="0F906B53"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46" w:history="1">
            <w:r w:rsidR="00255BA6" w:rsidRPr="005C6BAF">
              <w:rPr>
                <w:rStyle w:val="Hyperlink"/>
                <w:noProof/>
              </w:rPr>
              <w:t>1.3 Obiectivele lucrării</w:t>
            </w:r>
            <w:r w:rsidR="00255BA6">
              <w:rPr>
                <w:noProof/>
                <w:webHidden/>
              </w:rPr>
              <w:tab/>
            </w:r>
            <w:r w:rsidR="00255BA6">
              <w:rPr>
                <w:noProof/>
                <w:webHidden/>
              </w:rPr>
              <w:fldChar w:fldCharType="begin"/>
            </w:r>
            <w:r w:rsidR="00255BA6">
              <w:rPr>
                <w:noProof/>
                <w:webHidden/>
              </w:rPr>
              <w:instrText xml:space="preserve"> PAGEREF _Toc202144946 \h </w:instrText>
            </w:r>
            <w:r w:rsidR="00255BA6">
              <w:rPr>
                <w:noProof/>
                <w:webHidden/>
              </w:rPr>
            </w:r>
            <w:r w:rsidR="00255BA6">
              <w:rPr>
                <w:noProof/>
                <w:webHidden/>
              </w:rPr>
              <w:fldChar w:fldCharType="separate"/>
            </w:r>
            <w:r w:rsidR="00255BA6">
              <w:rPr>
                <w:noProof/>
                <w:webHidden/>
              </w:rPr>
              <w:t>17</w:t>
            </w:r>
            <w:r w:rsidR="00255BA6">
              <w:rPr>
                <w:noProof/>
                <w:webHidden/>
              </w:rPr>
              <w:fldChar w:fldCharType="end"/>
            </w:r>
          </w:hyperlink>
        </w:p>
        <w:p w14:paraId="32721762"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47" w:history="1">
            <w:r w:rsidR="00255BA6" w:rsidRPr="005C6BAF">
              <w:rPr>
                <w:rStyle w:val="Hyperlink"/>
                <w:noProof/>
              </w:rPr>
              <w:t>1.4 Structura lucrării</w:t>
            </w:r>
            <w:r w:rsidR="00255BA6">
              <w:rPr>
                <w:noProof/>
                <w:webHidden/>
              </w:rPr>
              <w:tab/>
            </w:r>
            <w:r w:rsidR="00255BA6">
              <w:rPr>
                <w:noProof/>
                <w:webHidden/>
              </w:rPr>
              <w:fldChar w:fldCharType="begin"/>
            </w:r>
            <w:r w:rsidR="00255BA6">
              <w:rPr>
                <w:noProof/>
                <w:webHidden/>
              </w:rPr>
              <w:instrText xml:space="preserve"> PAGEREF _Toc202144947 \h </w:instrText>
            </w:r>
            <w:r w:rsidR="00255BA6">
              <w:rPr>
                <w:noProof/>
                <w:webHidden/>
              </w:rPr>
            </w:r>
            <w:r w:rsidR="00255BA6">
              <w:rPr>
                <w:noProof/>
                <w:webHidden/>
              </w:rPr>
              <w:fldChar w:fldCharType="separate"/>
            </w:r>
            <w:r w:rsidR="00255BA6">
              <w:rPr>
                <w:noProof/>
                <w:webHidden/>
              </w:rPr>
              <w:t>18</w:t>
            </w:r>
            <w:r w:rsidR="00255BA6">
              <w:rPr>
                <w:noProof/>
                <w:webHidden/>
              </w:rPr>
              <w:fldChar w:fldCharType="end"/>
            </w:r>
          </w:hyperlink>
        </w:p>
        <w:p w14:paraId="5DF7E856" w14:textId="77777777" w:rsidR="00255BA6" w:rsidRDefault="00654E39">
          <w:pPr>
            <w:pStyle w:val="TOC1"/>
            <w:tabs>
              <w:tab w:val="right" w:leader="dot" w:pos="9060"/>
            </w:tabs>
            <w:rPr>
              <w:rFonts w:asciiTheme="minorHAnsi" w:eastAsiaTheme="minorEastAsia" w:hAnsiTheme="minorHAnsi"/>
              <w:noProof/>
              <w:kern w:val="0"/>
              <w:sz w:val="22"/>
              <w:lang w:val="en-US"/>
              <w14:ligatures w14:val="none"/>
            </w:rPr>
          </w:pPr>
          <w:hyperlink w:anchor="_Toc202144948" w:history="1">
            <w:r w:rsidR="00255BA6" w:rsidRPr="005C6BAF">
              <w:rPr>
                <w:rStyle w:val="Hyperlink"/>
                <w:noProof/>
              </w:rPr>
              <w:t>Capitolul 2. Noțiuni teoretice</w:t>
            </w:r>
            <w:r w:rsidR="00255BA6">
              <w:rPr>
                <w:noProof/>
                <w:webHidden/>
              </w:rPr>
              <w:tab/>
            </w:r>
            <w:r w:rsidR="00255BA6">
              <w:rPr>
                <w:noProof/>
                <w:webHidden/>
              </w:rPr>
              <w:fldChar w:fldCharType="begin"/>
            </w:r>
            <w:r w:rsidR="00255BA6">
              <w:rPr>
                <w:noProof/>
                <w:webHidden/>
              </w:rPr>
              <w:instrText xml:space="preserve"> PAGEREF _Toc202144948 \h </w:instrText>
            </w:r>
            <w:r w:rsidR="00255BA6">
              <w:rPr>
                <w:noProof/>
                <w:webHidden/>
              </w:rPr>
            </w:r>
            <w:r w:rsidR="00255BA6">
              <w:rPr>
                <w:noProof/>
                <w:webHidden/>
              </w:rPr>
              <w:fldChar w:fldCharType="separate"/>
            </w:r>
            <w:r w:rsidR="00255BA6">
              <w:rPr>
                <w:noProof/>
                <w:webHidden/>
              </w:rPr>
              <w:t>19</w:t>
            </w:r>
            <w:r w:rsidR="00255BA6">
              <w:rPr>
                <w:noProof/>
                <w:webHidden/>
              </w:rPr>
              <w:fldChar w:fldCharType="end"/>
            </w:r>
          </w:hyperlink>
        </w:p>
        <w:p w14:paraId="0A990E00"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49" w:history="1">
            <w:r w:rsidR="00255BA6" w:rsidRPr="005C6BAF">
              <w:rPr>
                <w:rStyle w:val="Hyperlink"/>
                <w:noProof/>
              </w:rPr>
              <w:t>2.1. Analiza semnalului vocal</w:t>
            </w:r>
            <w:r w:rsidR="00255BA6">
              <w:rPr>
                <w:noProof/>
                <w:webHidden/>
              </w:rPr>
              <w:tab/>
            </w:r>
            <w:r w:rsidR="00255BA6">
              <w:rPr>
                <w:noProof/>
                <w:webHidden/>
              </w:rPr>
              <w:fldChar w:fldCharType="begin"/>
            </w:r>
            <w:r w:rsidR="00255BA6">
              <w:rPr>
                <w:noProof/>
                <w:webHidden/>
              </w:rPr>
              <w:instrText xml:space="preserve"> PAGEREF _Toc202144949 \h </w:instrText>
            </w:r>
            <w:r w:rsidR="00255BA6">
              <w:rPr>
                <w:noProof/>
                <w:webHidden/>
              </w:rPr>
            </w:r>
            <w:r w:rsidR="00255BA6">
              <w:rPr>
                <w:noProof/>
                <w:webHidden/>
              </w:rPr>
              <w:fldChar w:fldCharType="separate"/>
            </w:r>
            <w:r w:rsidR="00255BA6">
              <w:rPr>
                <w:noProof/>
                <w:webHidden/>
              </w:rPr>
              <w:t>19</w:t>
            </w:r>
            <w:r w:rsidR="00255BA6">
              <w:rPr>
                <w:noProof/>
                <w:webHidden/>
              </w:rPr>
              <w:fldChar w:fldCharType="end"/>
            </w:r>
          </w:hyperlink>
        </w:p>
        <w:p w14:paraId="2CBAD8EA"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50" w:history="1">
            <w:r w:rsidR="00255BA6" w:rsidRPr="005C6BAF">
              <w:rPr>
                <w:rStyle w:val="Hyperlink"/>
                <w:noProof/>
              </w:rPr>
              <w:t>2.1.1 Producerea vorbirii</w:t>
            </w:r>
            <w:r w:rsidR="00255BA6">
              <w:rPr>
                <w:noProof/>
                <w:webHidden/>
              </w:rPr>
              <w:tab/>
            </w:r>
            <w:r w:rsidR="00255BA6">
              <w:rPr>
                <w:noProof/>
                <w:webHidden/>
              </w:rPr>
              <w:fldChar w:fldCharType="begin"/>
            </w:r>
            <w:r w:rsidR="00255BA6">
              <w:rPr>
                <w:noProof/>
                <w:webHidden/>
              </w:rPr>
              <w:instrText xml:space="preserve"> PAGEREF _Toc202144950 \h </w:instrText>
            </w:r>
            <w:r w:rsidR="00255BA6">
              <w:rPr>
                <w:noProof/>
                <w:webHidden/>
              </w:rPr>
            </w:r>
            <w:r w:rsidR="00255BA6">
              <w:rPr>
                <w:noProof/>
                <w:webHidden/>
              </w:rPr>
              <w:fldChar w:fldCharType="separate"/>
            </w:r>
            <w:r w:rsidR="00255BA6">
              <w:rPr>
                <w:noProof/>
                <w:webHidden/>
              </w:rPr>
              <w:t>19</w:t>
            </w:r>
            <w:r w:rsidR="00255BA6">
              <w:rPr>
                <w:noProof/>
                <w:webHidden/>
              </w:rPr>
              <w:fldChar w:fldCharType="end"/>
            </w:r>
          </w:hyperlink>
        </w:p>
        <w:p w14:paraId="1720445B"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51" w:history="1">
            <w:r w:rsidR="00255BA6" w:rsidRPr="005C6BAF">
              <w:rPr>
                <w:rStyle w:val="Hyperlink"/>
                <w:noProof/>
              </w:rPr>
              <w:t>2.1.2 Analiza în domeniul frecvență</w:t>
            </w:r>
            <w:r w:rsidR="00255BA6">
              <w:rPr>
                <w:noProof/>
                <w:webHidden/>
              </w:rPr>
              <w:tab/>
            </w:r>
            <w:r w:rsidR="00255BA6">
              <w:rPr>
                <w:noProof/>
                <w:webHidden/>
              </w:rPr>
              <w:fldChar w:fldCharType="begin"/>
            </w:r>
            <w:r w:rsidR="00255BA6">
              <w:rPr>
                <w:noProof/>
                <w:webHidden/>
              </w:rPr>
              <w:instrText xml:space="preserve"> PAGEREF _Toc202144951 \h </w:instrText>
            </w:r>
            <w:r w:rsidR="00255BA6">
              <w:rPr>
                <w:noProof/>
                <w:webHidden/>
              </w:rPr>
            </w:r>
            <w:r w:rsidR="00255BA6">
              <w:rPr>
                <w:noProof/>
                <w:webHidden/>
              </w:rPr>
              <w:fldChar w:fldCharType="separate"/>
            </w:r>
            <w:r w:rsidR="00255BA6">
              <w:rPr>
                <w:noProof/>
                <w:webHidden/>
              </w:rPr>
              <w:t>19</w:t>
            </w:r>
            <w:r w:rsidR="00255BA6">
              <w:rPr>
                <w:noProof/>
                <w:webHidden/>
              </w:rPr>
              <w:fldChar w:fldCharType="end"/>
            </w:r>
          </w:hyperlink>
        </w:p>
        <w:p w14:paraId="4BEB0524"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52" w:history="1">
            <w:r w:rsidR="00255BA6" w:rsidRPr="005C6BAF">
              <w:rPr>
                <w:rStyle w:val="Hyperlink"/>
                <w:noProof/>
                <w:lang w:val="en-US"/>
              </w:rPr>
              <w:t>2.1.3 Coeficien</w:t>
            </w:r>
            <w:r w:rsidR="00255BA6" w:rsidRPr="005C6BAF">
              <w:rPr>
                <w:rStyle w:val="Hyperlink"/>
                <w:noProof/>
              </w:rPr>
              <w:t>ții Mel-cepstrali (MFCC)</w:t>
            </w:r>
            <w:r w:rsidR="00255BA6">
              <w:rPr>
                <w:noProof/>
                <w:webHidden/>
              </w:rPr>
              <w:tab/>
            </w:r>
            <w:r w:rsidR="00255BA6">
              <w:rPr>
                <w:noProof/>
                <w:webHidden/>
              </w:rPr>
              <w:fldChar w:fldCharType="begin"/>
            </w:r>
            <w:r w:rsidR="00255BA6">
              <w:rPr>
                <w:noProof/>
                <w:webHidden/>
              </w:rPr>
              <w:instrText xml:space="preserve"> PAGEREF _Toc202144952 \h </w:instrText>
            </w:r>
            <w:r w:rsidR="00255BA6">
              <w:rPr>
                <w:noProof/>
                <w:webHidden/>
              </w:rPr>
            </w:r>
            <w:r w:rsidR="00255BA6">
              <w:rPr>
                <w:noProof/>
                <w:webHidden/>
              </w:rPr>
              <w:fldChar w:fldCharType="separate"/>
            </w:r>
            <w:r w:rsidR="00255BA6">
              <w:rPr>
                <w:noProof/>
                <w:webHidden/>
              </w:rPr>
              <w:t>20</w:t>
            </w:r>
            <w:r w:rsidR="00255BA6">
              <w:rPr>
                <w:noProof/>
                <w:webHidden/>
              </w:rPr>
              <w:fldChar w:fldCharType="end"/>
            </w:r>
          </w:hyperlink>
        </w:p>
        <w:p w14:paraId="123104C2"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53" w:history="1">
            <w:r w:rsidR="00255BA6" w:rsidRPr="005C6BAF">
              <w:rPr>
                <w:rStyle w:val="Hyperlink"/>
                <w:noProof/>
              </w:rPr>
              <w:t>2.2. Algoritmi de învățare profundă</w:t>
            </w:r>
            <w:r w:rsidR="00255BA6">
              <w:rPr>
                <w:noProof/>
                <w:webHidden/>
              </w:rPr>
              <w:tab/>
            </w:r>
            <w:r w:rsidR="00255BA6">
              <w:rPr>
                <w:noProof/>
                <w:webHidden/>
              </w:rPr>
              <w:fldChar w:fldCharType="begin"/>
            </w:r>
            <w:r w:rsidR="00255BA6">
              <w:rPr>
                <w:noProof/>
                <w:webHidden/>
              </w:rPr>
              <w:instrText xml:space="preserve"> PAGEREF _Toc202144953 \h </w:instrText>
            </w:r>
            <w:r w:rsidR="00255BA6">
              <w:rPr>
                <w:noProof/>
                <w:webHidden/>
              </w:rPr>
            </w:r>
            <w:r w:rsidR="00255BA6">
              <w:rPr>
                <w:noProof/>
                <w:webHidden/>
              </w:rPr>
              <w:fldChar w:fldCharType="separate"/>
            </w:r>
            <w:r w:rsidR="00255BA6">
              <w:rPr>
                <w:noProof/>
                <w:webHidden/>
              </w:rPr>
              <w:t>23</w:t>
            </w:r>
            <w:r w:rsidR="00255BA6">
              <w:rPr>
                <w:noProof/>
                <w:webHidden/>
              </w:rPr>
              <w:fldChar w:fldCharType="end"/>
            </w:r>
          </w:hyperlink>
        </w:p>
        <w:p w14:paraId="7D902F4F"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54" w:history="1">
            <w:r w:rsidR="00255BA6" w:rsidRPr="005C6BAF">
              <w:rPr>
                <w:rStyle w:val="Hyperlink"/>
                <w:noProof/>
              </w:rPr>
              <w:t>2.2.1.</w:t>
            </w:r>
            <w:r w:rsidR="00255BA6" w:rsidRPr="005C6BAF">
              <w:rPr>
                <w:rStyle w:val="Hyperlink"/>
                <w:noProof/>
                <w:lang w:val="en-GB"/>
              </w:rPr>
              <w:t xml:space="preserve"> Neuronul artificial</w:t>
            </w:r>
            <w:r w:rsidR="00255BA6">
              <w:rPr>
                <w:noProof/>
                <w:webHidden/>
              </w:rPr>
              <w:tab/>
            </w:r>
            <w:r w:rsidR="00255BA6">
              <w:rPr>
                <w:noProof/>
                <w:webHidden/>
              </w:rPr>
              <w:fldChar w:fldCharType="begin"/>
            </w:r>
            <w:r w:rsidR="00255BA6">
              <w:rPr>
                <w:noProof/>
                <w:webHidden/>
              </w:rPr>
              <w:instrText xml:space="preserve"> PAGEREF _Toc202144954 \h </w:instrText>
            </w:r>
            <w:r w:rsidR="00255BA6">
              <w:rPr>
                <w:noProof/>
                <w:webHidden/>
              </w:rPr>
            </w:r>
            <w:r w:rsidR="00255BA6">
              <w:rPr>
                <w:noProof/>
                <w:webHidden/>
              </w:rPr>
              <w:fldChar w:fldCharType="separate"/>
            </w:r>
            <w:r w:rsidR="00255BA6">
              <w:rPr>
                <w:noProof/>
                <w:webHidden/>
              </w:rPr>
              <w:t>23</w:t>
            </w:r>
            <w:r w:rsidR="00255BA6">
              <w:rPr>
                <w:noProof/>
                <w:webHidden/>
              </w:rPr>
              <w:fldChar w:fldCharType="end"/>
            </w:r>
          </w:hyperlink>
        </w:p>
        <w:p w14:paraId="1F73E9AE"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55" w:history="1">
            <w:r w:rsidR="00255BA6" w:rsidRPr="005C6BAF">
              <w:rPr>
                <w:rStyle w:val="Hyperlink"/>
                <w:noProof/>
              </w:rPr>
              <w:t>2.2.2. Funcția de activare</w:t>
            </w:r>
            <w:r w:rsidR="00255BA6">
              <w:rPr>
                <w:noProof/>
                <w:webHidden/>
              </w:rPr>
              <w:tab/>
            </w:r>
            <w:r w:rsidR="00255BA6">
              <w:rPr>
                <w:noProof/>
                <w:webHidden/>
              </w:rPr>
              <w:fldChar w:fldCharType="begin"/>
            </w:r>
            <w:r w:rsidR="00255BA6">
              <w:rPr>
                <w:noProof/>
                <w:webHidden/>
              </w:rPr>
              <w:instrText xml:space="preserve"> PAGEREF _Toc202144955 \h </w:instrText>
            </w:r>
            <w:r w:rsidR="00255BA6">
              <w:rPr>
                <w:noProof/>
                <w:webHidden/>
              </w:rPr>
            </w:r>
            <w:r w:rsidR="00255BA6">
              <w:rPr>
                <w:noProof/>
                <w:webHidden/>
              </w:rPr>
              <w:fldChar w:fldCharType="separate"/>
            </w:r>
            <w:r w:rsidR="00255BA6">
              <w:rPr>
                <w:noProof/>
                <w:webHidden/>
              </w:rPr>
              <w:t>24</w:t>
            </w:r>
            <w:r w:rsidR="00255BA6">
              <w:rPr>
                <w:noProof/>
                <w:webHidden/>
              </w:rPr>
              <w:fldChar w:fldCharType="end"/>
            </w:r>
          </w:hyperlink>
        </w:p>
        <w:p w14:paraId="3CD874FA"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56" w:history="1">
            <w:r w:rsidR="00255BA6" w:rsidRPr="005C6BAF">
              <w:rPr>
                <w:rStyle w:val="Hyperlink"/>
                <w:noProof/>
              </w:rPr>
              <w:t>2.2.3. Rețeaua Perceptron Multistrat (MLP)</w:t>
            </w:r>
            <w:r w:rsidR="00255BA6">
              <w:rPr>
                <w:noProof/>
                <w:webHidden/>
              </w:rPr>
              <w:tab/>
            </w:r>
            <w:r w:rsidR="00255BA6">
              <w:rPr>
                <w:noProof/>
                <w:webHidden/>
              </w:rPr>
              <w:fldChar w:fldCharType="begin"/>
            </w:r>
            <w:r w:rsidR="00255BA6">
              <w:rPr>
                <w:noProof/>
                <w:webHidden/>
              </w:rPr>
              <w:instrText xml:space="preserve"> PAGEREF _Toc202144956 \h </w:instrText>
            </w:r>
            <w:r w:rsidR="00255BA6">
              <w:rPr>
                <w:noProof/>
                <w:webHidden/>
              </w:rPr>
            </w:r>
            <w:r w:rsidR="00255BA6">
              <w:rPr>
                <w:noProof/>
                <w:webHidden/>
              </w:rPr>
              <w:fldChar w:fldCharType="separate"/>
            </w:r>
            <w:r w:rsidR="00255BA6">
              <w:rPr>
                <w:noProof/>
                <w:webHidden/>
              </w:rPr>
              <w:t>25</w:t>
            </w:r>
            <w:r w:rsidR="00255BA6">
              <w:rPr>
                <w:noProof/>
                <w:webHidden/>
              </w:rPr>
              <w:fldChar w:fldCharType="end"/>
            </w:r>
          </w:hyperlink>
        </w:p>
        <w:p w14:paraId="570C8092"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57" w:history="1">
            <w:r w:rsidR="00255BA6" w:rsidRPr="005C6BAF">
              <w:rPr>
                <w:rStyle w:val="Hyperlink"/>
                <w:noProof/>
              </w:rPr>
              <w:t>2.2.4. Gradientul descendent și algoritmul Backpropagation</w:t>
            </w:r>
            <w:r w:rsidR="00255BA6">
              <w:rPr>
                <w:noProof/>
                <w:webHidden/>
              </w:rPr>
              <w:tab/>
            </w:r>
            <w:r w:rsidR="00255BA6">
              <w:rPr>
                <w:noProof/>
                <w:webHidden/>
              </w:rPr>
              <w:fldChar w:fldCharType="begin"/>
            </w:r>
            <w:r w:rsidR="00255BA6">
              <w:rPr>
                <w:noProof/>
                <w:webHidden/>
              </w:rPr>
              <w:instrText xml:space="preserve"> PAGEREF _Toc202144957 \h </w:instrText>
            </w:r>
            <w:r w:rsidR="00255BA6">
              <w:rPr>
                <w:noProof/>
                <w:webHidden/>
              </w:rPr>
            </w:r>
            <w:r w:rsidR="00255BA6">
              <w:rPr>
                <w:noProof/>
                <w:webHidden/>
              </w:rPr>
              <w:fldChar w:fldCharType="separate"/>
            </w:r>
            <w:r w:rsidR="00255BA6">
              <w:rPr>
                <w:noProof/>
                <w:webHidden/>
              </w:rPr>
              <w:t>26</w:t>
            </w:r>
            <w:r w:rsidR="00255BA6">
              <w:rPr>
                <w:noProof/>
                <w:webHidden/>
              </w:rPr>
              <w:fldChar w:fldCharType="end"/>
            </w:r>
          </w:hyperlink>
        </w:p>
        <w:p w14:paraId="15AD5482"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58" w:history="1">
            <w:r w:rsidR="00255BA6" w:rsidRPr="005C6BAF">
              <w:rPr>
                <w:rStyle w:val="Hyperlink"/>
                <w:noProof/>
              </w:rPr>
              <w:t>2.2.5. Rețele neuronale convoluționale</w:t>
            </w:r>
            <w:r w:rsidR="00255BA6">
              <w:rPr>
                <w:noProof/>
                <w:webHidden/>
              </w:rPr>
              <w:tab/>
            </w:r>
            <w:r w:rsidR="00255BA6">
              <w:rPr>
                <w:noProof/>
                <w:webHidden/>
              </w:rPr>
              <w:fldChar w:fldCharType="begin"/>
            </w:r>
            <w:r w:rsidR="00255BA6">
              <w:rPr>
                <w:noProof/>
                <w:webHidden/>
              </w:rPr>
              <w:instrText xml:space="preserve"> PAGEREF _Toc202144958 \h </w:instrText>
            </w:r>
            <w:r w:rsidR="00255BA6">
              <w:rPr>
                <w:noProof/>
                <w:webHidden/>
              </w:rPr>
            </w:r>
            <w:r w:rsidR="00255BA6">
              <w:rPr>
                <w:noProof/>
                <w:webHidden/>
              </w:rPr>
              <w:fldChar w:fldCharType="separate"/>
            </w:r>
            <w:r w:rsidR="00255BA6">
              <w:rPr>
                <w:noProof/>
                <w:webHidden/>
              </w:rPr>
              <w:t>26</w:t>
            </w:r>
            <w:r w:rsidR="00255BA6">
              <w:rPr>
                <w:noProof/>
                <w:webHidden/>
              </w:rPr>
              <w:fldChar w:fldCharType="end"/>
            </w:r>
          </w:hyperlink>
        </w:p>
        <w:p w14:paraId="358FAF2E" w14:textId="77777777" w:rsidR="00255BA6" w:rsidRDefault="00654E39">
          <w:pPr>
            <w:pStyle w:val="TOC4"/>
            <w:tabs>
              <w:tab w:val="right" w:leader="dot" w:pos="9060"/>
            </w:tabs>
            <w:rPr>
              <w:rFonts w:asciiTheme="minorHAnsi" w:eastAsiaTheme="minorEastAsia" w:hAnsiTheme="minorHAnsi"/>
              <w:noProof/>
              <w:kern w:val="0"/>
              <w:sz w:val="22"/>
              <w:lang w:val="en-US"/>
              <w14:ligatures w14:val="none"/>
            </w:rPr>
          </w:pPr>
          <w:hyperlink w:anchor="_Toc202144959" w:history="1">
            <w:r w:rsidR="00255BA6" w:rsidRPr="005C6BAF">
              <w:rPr>
                <w:rStyle w:val="Hyperlink"/>
                <w:noProof/>
              </w:rPr>
              <w:t>2.2.5.1. Stratul de convoluție</w:t>
            </w:r>
            <w:r w:rsidR="00255BA6">
              <w:rPr>
                <w:noProof/>
                <w:webHidden/>
              </w:rPr>
              <w:tab/>
            </w:r>
            <w:r w:rsidR="00255BA6">
              <w:rPr>
                <w:noProof/>
                <w:webHidden/>
              </w:rPr>
              <w:fldChar w:fldCharType="begin"/>
            </w:r>
            <w:r w:rsidR="00255BA6">
              <w:rPr>
                <w:noProof/>
                <w:webHidden/>
              </w:rPr>
              <w:instrText xml:space="preserve"> PAGEREF _Toc202144959 \h </w:instrText>
            </w:r>
            <w:r w:rsidR="00255BA6">
              <w:rPr>
                <w:noProof/>
                <w:webHidden/>
              </w:rPr>
            </w:r>
            <w:r w:rsidR="00255BA6">
              <w:rPr>
                <w:noProof/>
                <w:webHidden/>
              </w:rPr>
              <w:fldChar w:fldCharType="separate"/>
            </w:r>
            <w:r w:rsidR="00255BA6">
              <w:rPr>
                <w:noProof/>
                <w:webHidden/>
              </w:rPr>
              <w:t>27</w:t>
            </w:r>
            <w:r w:rsidR="00255BA6">
              <w:rPr>
                <w:noProof/>
                <w:webHidden/>
              </w:rPr>
              <w:fldChar w:fldCharType="end"/>
            </w:r>
          </w:hyperlink>
        </w:p>
        <w:p w14:paraId="64405B24" w14:textId="77777777" w:rsidR="00255BA6" w:rsidRDefault="00654E39">
          <w:pPr>
            <w:pStyle w:val="TOC4"/>
            <w:tabs>
              <w:tab w:val="right" w:leader="dot" w:pos="9060"/>
            </w:tabs>
            <w:rPr>
              <w:rFonts w:asciiTheme="minorHAnsi" w:eastAsiaTheme="minorEastAsia" w:hAnsiTheme="minorHAnsi"/>
              <w:noProof/>
              <w:kern w:val="0"/>
              <w:sz w:val="22"/>
              <w:lang w:val="en-US"/>
              <w14:ligatures w14:val="none"/>
            </w:rPr>
          </w:pPr>
          <w:hyperlink w:anchor="_Toc202144960" w:history="1">
            <w:r w:rsidR="00255BA6" w:rsidRPr="005C6BAF">
              <w:rPr>
                <w:rStyle w:val="Hyperlink"/>
                <w:noProof/>
              </w:rPr>
              <w:t>2.2.5.2. Stratul de grupare</w:t>
            </w:r>
            <w:r w:rsidR="00255BA6">
              <w:rPr>
                <w:noProof/>
                <w:webHidden/>
              </w:rPr>
              <w:tab/>
            </w:r>
            <w:r w:rsidR="00255BA6">
              <w:rPr>
                <w:noProof/>
                <w:webHidden/>
              </w:rPr>
              <w:fldChar w:fldCharType="begin"/>
            </w:r>
            <w:r w:rsidR="00255BA6">
              <w:rPr>
                <w:noProof/>
                <w:webHidden/>
              </w:rPr>
              <w:instrText xml:space="preserve"> PAGEREF _Toc202144960 \h </w:instrText>
            </w:r>
            <w:r w:rsidR="00255BA6">
              <w:rPr>
                <w:noProof/>
                <w:webHidden/>
              </w:rPr>
            </w:r>
            <w:r w:rsidR="00255BA6">
              <w:rPr>
                <w:noProof/>
                <w:webHidden/>
              </w:rPr>
              <w:fldChar w:fldCharType="separate"/>
            </w:r>
            <w:r w:rsidR="00255BA6">
              <w:rPr>
                <w:noProof/>
                <w:webHidden/>
              </w:rPr>
              <w:t>27</w:t>
            </w:r>
            <w:r w:rsidR="00255BA6">
              <w:rPr>
                <w:noProof/>
                <w:webHidden/>
              </w:rPr>
              <w:fldChar w:fldCharType="end"/>
            </w:r>
          </w:hyperlink>
        </w:p>
        <w:p w14:paraId="13F54F58" w14:textId="77777777" w:rsidR="00255BA6" w:rsidRDefault="00654E39">
          <w:pPr>
            <w:pStyle w:val="TOC4"/>
            <w:tabs>
              <w:tab w:val="right" w:leader="dot" w:pos="9060"/>
            </w:tabs>
            <w:rPr>
              <w:rFonts w:asciiTheme="minorHAnsi" w:eastAsiaTheme="minorEastAsia" w:hAnsiTheme="minorHAnsi"/>
              <w:noProof/>
              <w:kern w:val="0"/>
              <w:sz w:val="22"/>
              <w:lang w:val="en-US"/>
              <w14:ligatures w14:val="none"/>
            </w:rPr>
          </w:pPr>
          <w:hyperlink w:anchor="_Toc202144961" w:history="1">
            <w:r w:rsidR="00255BA6" w:rsidRPr="005C6BAF">
              <w:rPr>
                <w:rStyle w:val="Hyperlink"/>
                <w:noProof/>
              </w:rPr>
              <w:t>2.2.5.3. Stratul complet conectat</w:t>
            </w:r>
            <w:r w:rsidR="00255BA6">
              <w:rPr>
                <w:noProof/>
                <w:webHidden/>
              </w:rPr>
              <w:tab/>
            </w:r>
            <w:r w:rsidR="00255BA6">
              <w:rPr>
                <w:noProof/>
                <w:webHidden/>
              </w:rPr>
              <w:fldChar w:fldCharType="begin"/>
            </w:r>
            <w:r w:rsidR="00255BA6">
              <w:rPr>
                <w:noProof/>
                <w:webHidden/>
              </w:rPr>
              <w:instrText xml:space="preserve"> PAGEREF _Toc202144961 \h </w:instrText>
            </w:r>
            <w:r w:rsidR="00255BA6">
              <w:rPr>
                <w:noProof/>
                <w:webHidden/>
              </w:rPr>
            </w:r>
            <w:r w:rsidR="00255BA6">
              <w:rPr>
                <w:noProof/>
                <w:webHidden/>
              </w:rPr>
              <w:fldChar w:fldCharType="separate"/>
            </w:r>
            <w:r w:rsidR="00255BA6">
              <w:rPr>
                <w:noProof/>
                <w:webHidden/>
              </w:rPr>
              <w:t>28</w:t>
            </w:r>
            <w:r w:rsidR="00255BA6">
              <w:rPr>
                <w:noProof/>
                <w:webHidden/>
              </w:rPr>
              <w:fldChar w:fldCharType="end"/>
            </w:r>
          </w:hyperlink>
        </w:p>
        <w:p w14:paraId="44F19F96"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62" w:history="1">
            <w:r w:rsidR="00255BA6" w:rsidRPr="005C6BAF">
              <w:rPr>
                <w:rStyle w:val="Hyperlink"/>
                <w:noProof/>
              </w:rPr>
              <w:t>2.2.6. Rețele neuronale reziduale (ResNet)</w:t>
            </w:r>
            <w:r w:rsidR="00255BA6">
              <w:rPr>
                <w:noProof/>
                <w:webHidden/>
              </w:rPr>
              <w:tab/>
            </w:r>
            <w:r w:rsidR="00255BA6">
              <w:rPr>
                <w:noProof/>
                <w:webHidden/>
              </w:rPr>
              <w:fldChar w:fldCharType="begin"/>
            </w:r>
            <w:r w:rsidR="00255BA6">
              <w:rPr>
                <w:noProof/>
                <w:webHidden/>
              </w:rPr>
              <w:instrText xml:space="preserve"> PAGEREF _Toc202144962 \h </w:instrText>
            </w:r>
            <w:r w:rsidR="00255BA6">
              <w:rPr>
                <w:noProof/>
                <w:webHidden/>
              </w:rPr>
            </w:r>
            <w:r w:rsidR="00255BA6">
              <w:rPr>
                <w:noProof/>
                <w:webHidden/>
              </w:rPr>
              <w:fldChar w:fldCharType="separate"/>
            </w:r>
            <w:r w:rsidR="00255BA6">
              <w:rPr>
                <w:noProof/>
                <w:webHidden/>
              </w:rPr>
              <w:t>28</w:t>
            </w:r>
            <w:r w:rsidR="00255BA6">
              <w:rPr>
                <w:noProof/>
                <w:webHidden/>
              </w:rPr>
              <w:fldChar w:fldCharType="end"/>
            </w:r>
          </w:hyperlink>
        </w:p>
        <w:p w14:paraId="04841550"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63" w:history="1">
            <w:r w:rsidR="00255BA6" w:rsidRPr="005C6BAF">
              <w:rPr>
                <w:rStyle w:val="Hyperlink"/>
                <w:noProof/>
              </w:rPr>
              <w:t>2.3. Metrici de evaluare a performanței</w:t>
            </w:r>
            <w:r w:rsidR="00255BA6">
              <w:rPr>
                <w:noProof/>
                <w:webHidden/>
              </w:rPr>
              <w:tab/>
            </w:r>
            <w:r w:rsidR="00255BA6">
              <w:rPr>
                <w:noProof/>
                <w:webHidden/>
              </w:rPr>
              <w:fldChar w:fldCharType="begin"/>
            </w:r>
            <w:r w:rsidR="00255BA6">
              <w:rPr>
                <w:noProof/>
                <w:webHidden/>
              </w:rPr>
              <w:instrText xml:space="preserve"> PAGEREF _Toc202144963 \h </w:instrText>
            </w:r>
            <w:r w:rsidR="00255BA6">
              <w:rPr>
                <w:noProof/>
                <w:webHidden/>
              </w:rPr>
            </w:r>
            <w:r w:rsidR="00255BA6">
              <w:rPr>
                <w:noProof/>
                <w:webHidden/>
              </w:rPr>
              <w:fldChar w:fldCharType="separate"/>
            </w:r>
            <w:r w:rsidR="00255BA6">
              <w:rPr>
                <w:noProof/>
                <w:webHidden/>
              </w:rPr>
              <w:t>29</w:t>
            </w:r>
            <w:r w:rsidR="00255BA6">
              <w:rPr>
                <w:noProof/>
                <w:webHidden/>
              </w:rPr>
              <w:fldChar w:fldCharType="end"/>
            </w:r>
          </w:hyperlink>
        </w:p>
        <w:p w14:paraId="5A324D0B"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64" w:history="1">
            <w:r w:rsidR="00255BA6" w:rsidRPr="005C6BAF">
              <w:rPr>
                <w:rStyle w:val="Hyperlink"/>
                <w:noProof/>
              </w:rPr>
              <w:t>2.4. Tehnologii utilizate</w:t>
            </w:r>
            <w:r w:rsidR="00255BA6">
              <w:rPr>
                <w:noProof/>
                <w:webHidden/>
              </w:rPr>
              <w:tab/>
            </w:r>
            <w:r w:rsidR="00255BA6">
              <w:rPr>
                <w:noProof/>
                <w:webHidden/>
              </w:rPr>
              <w:fldChar w:fldCharType="begin"/>
            </w:r>
            <w:r w:rsidR="00255BA6">
              <w:rPr>
                <w:noProof/>
                <w:webHidden/>
              </w:rPr>
              <w:instrText xml:space="preserve"> PAGEREF _Toc202144964 \h </w:instrText>
            </w:r>
            <w:r w:rsidR="00255BA6">
              <w:rPr>
                <w:noProof/>
                <w:webHidden/>
              </w:rPr>
            </w:r>
            <w:r w:rsidR="00255BA6">
              <w:rPr>
                <w:noProof/>
                <w:webHidden/>
              </w:rPr>
              <w:fldChar w:fldCharType="separate"/>
            </w:r>
            <w:r w:rsidR="00255BA6">
              <w:rPr>
                <w:noProof/>
                <w:webHidden/>
              </w:rPr>
              <w:t>31</w:t>
            </w:r>
            <w:r w:rsidR="00255BA6">
              <w:rPr>
                <w:noProof/>
                <w:webHidden/>
              </w:rPr>
              <w:fldChar w:fldCharType="end"/>
            </w:r>
          </w:hyperlink>
        </w:p>
        <w:p w14:paraId="56C27490"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65" w:history="1">
            <w:r w:rsidR="00255BA6" w:rsidRPr="005C6BAF">
              <w:rPr>
                <w:rStyle w:val="Hyperlink"/>
                <w:noProof/>
              </w:rPr>
              <w:t>2.4.1. Python</w:t>
            </w:r>
            <w:r w:rsidR="00255BA6">
              <w:rPr>
                <w:noProof/>
                <w:webHidden/>
              </w:rPr>
              <w:tab/>
            </w:r>
            <w:r w:rsidR="00255BA6">
              <w:rPr>
                <w:noProof/>
                <w:webHidden/>
              </w:rPr>
              <w:fldChar w:fldCharType="begin"/>
            </w:r>
            <w:r w:rsidR="00255BA6">
              <w:rPr>
                <w:noProof/>
                <w:webHidden/>
              </w:rPr>
              <w:instrText xml:space="preserve"> PAGEREF _Toc202144965 \h </w:instrText>
            </w:r>
            <w:r w:rsidR="00255BA6">
              <w:rPr>
                <w:noProof/>
                <w:webHidden/>
              </w:rPr>
            </w:r>
            <w:r w:rsidR="00255BA6">
              <w:rPr>
                <w:noProof/>
                <w:webHidden/>
              </w:rPr>
              <w:fldChar w:fldCharType="separate"/>
            </w:r>
            <w:r w:rsidR="00255BA6">
              <w:rPr>
                <w:noProof/>
                <w:webHidden/>
              </w:rPr>
              <w:t>31</w:t>
            </w:r>
            <w:r w:rsidR="00255BA6">
              <w:rPr>
                <w:noProof/>
                <w:webHidden/>
              </w:rPr>
              <w:fldChar w:fldCharType="end"/>
            </w:r>
          </w:hyperlink>
        </w:p>
        <w:p w14:paraId="7CFEA2C8"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66" w:history="1">
            <w:r w:rsidR="00255BA6" w:rsidRPr="005C6BAF">
              <w:rPr>
                <w:rStyle w:val="Hyperlink"/>
                <w:noProof/>
              </w:rPr>
              <w:t>2.4.2. PyTorch</w:t>
            </w:r>
            <w:r w:rsidR="00255BA6">
              <w:rPr>
                <w:noProof/>
                <w:webHidden/>
              </w:rPr>
              <w:tab/>
            </w:r>
            <w:r w:rsidR="00255BA6">
              <w:rPr>
                <w:noProof/>
                <w:webHidden/>
              </w:rPr>
              <w:fldChar w:fldCharType="begin"/>
            </w:r>
            <w:r w:rsidR="00255BA6">
              <w:rPr>
                <w:noProof/>
                <w:webHidden/>
              </w:rPr>
              <w:instrText xml:space="preserve"> PAGEREF _Toc202144966 \h </w:instrText>
            </w:r>
            <w:r w:rsidR="00255BA6">
              <w:rPr>
                <w:noProof/>
                <w:webHidden/>
              </w:rPr>
            </w:r>
            <w:r w:rsidR="00255BA6">
              <w:rPr>
                <w:noProof/>
                <w:webHidden/>
              </w:rPr>
              <w:fldChar w:fldCharType="separate"/>
            </w:r>
            <w:r w:rsidR="00255BA6">
              <w:rPr>
                <w:noProof/>
                <w:webHidden/>
              </w:rPr>
              <w:t>32</w:t>
            </w:r>
            <w:r w:rsidR="00255BA6">
              <w:rPr>
                <w:noProof/>
                <w:webHidden/>
              </w:rPr>
              <w:fldChar w:fldCharType="end"/>
            </w:r>
          </w:hyperlink>
        </w:p>
        <w:p w14:paraId="4FB7D721"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67" w:history="1">
            <w:r w:rsidR="00255BA6" w:rsidRPr="005C6BAF">
              <w:rPr>
                <w:rStyle w:val="Hyperlink"/>
                <w:noProof/>
              </w:rPr>
              <w:t>2.4.3. Librosa</w:t>
            </w:r>
            <w:r w:rsidR="00255BA6">
              <w:rPr>
                <w:noProof/>
                <w:webHidden/>
              </w:rPr>
              <w:tab/>
            </w:r>
            <w:r w:rsidR="00255BA6">
              <w:rPr>
                <w:noProof/>
                <w:webHidden/>
              </w:rPr>
              <w:fldChar w:fldCharType="begin"/>
            </w:r>
            <w:r w:rsidR="00255BA6">
              <w:rPr>
                <w:noProof/>
                <w:webHidden/>
              </w:rPr>
              <w:instrText xml:space="preserve"> PAGEREF _Toc202144967 \h </w:instrText>
            </w:r>
            <w:r w:rsidR="00255BA6">
              <w:rPr>
                <w:noProof/>
                <w:webHidden/>
              </w:rPr>
            </w:r>
            <w:r w:rsidR="00255BA6">
              <w:rPr>
                <w:noProof/>
                <w:webHidden/>
              </w:rPr>
              <w:fldChar w:fldCharType="separate"/>
            </w:r>
            <w:r w:rsidR="00255BA6">
              <w:rPr>
                <w:noProof/>
                <w:webHidden/>
              </w:rPr>
              <w:t>32</w:t>
            </w:r>
            <w:r w:rsidR="00255BA6">
              <w:rPr>
                <w:noProof/>
                <w:webHidden/>
              </w:rPr>
              <w:fldChar w:fldCharType="end"/>
            </w:r>
          </w:hyperlink>
        </w:p>
        <w:p w14:paraId="5AC4EC39"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68" w:history="1">
            <w:r w:rsidR="00255BA6" w:rsidRPr="005C6BAF">
              <w:rPr>
                <w:rStyle w:val="Hyperlink"/>
                <w:noProof/>
              </w:rPr>
              <w:t>2.4.4. Flask</w:t>
            </w:r>
            <w:r w:rsidR="00255BA6">
              <w:rPr>
                <w:noProof/>
                <w:webHidden/>
              </w:rPr>
              <w:tab/>
            </w:r>
            <w:r w:rsidR="00255BA6">
              <w:rPr>
                <w:noProof/>
                <w:webHidden/>
              </w:rPr>
              <w:fldChar w:fldCharType="begin"/>
            </w:r>
            <w:r w:rsidR="00255BA6">
              <w:rPr>
                <w:noProof/>
                <w:webHidden/>
              </w:rPr>
              <w:instrText xml:space="preserve"> PAGEREF _Toc202144968 \h </w:instrText>
            </w:r>
            <w:r w:rsidR="00255BA6">
              <w:rPr>
                <w:noProof/>
                <w:webHidden/>
              </w:rPr>
            </w:r>
            <w:r w:rsidR="00255BA6">
              <w:rPr>
                <w:noProof/>
                <w:webHidden/>
              </w:rPr>
              <w:fldChar w:fldCharType="separate"/>
            </w:r>
            <w:r w:rsidR="00255BA6">
              <w:rPr>
                <w:noProof/>
                <w:webHidden/>
              </w:rPr>
              <w:t>32</w:t>
            </w:r>
            <w:r w:rsidR="00255BA6">
              <w:rPr>
                <w:noProof/>
                <w:webHidden/>
              </w:rPr>
              <w:fldChar w:fldCharType="end"/>
            </w:r>
          </w:hyperlink>
        </w:p>
        <w:p w14:paraId="4FA71B60" w14:textId="77777777" w:rsidR="00255BA6" w:rsidRDefault="00654E39">
          <w:pPr>
            <w:pStyle w:val="TOC1"/>
            <w:tabs>
              <w:tab w:val="right" w:leader="dot" w:pos="9060"/>
            </w:tabs>
            <w:rPr>
              <w:rFonts w:asciiTheme="minorHAnsi" w:eastAsiaTheme="minorEastAsia" w:hAnsiTheme="minorHAnsi"/>
              <w:noProof/>
              <w:kern w:val="0"/>
              <w:sz w:val="22"/>
              <w:lang w:val="en-US"/>
              <w14:ligatures w14:val="none"/>
            </w:rPr>
          </w:pPr>
          <w:hyperlink w:anchor="_Toc202144969" w:history="1">
            <w:r w:rsidR="00255BA6" w:rsidRPr="005C6BAF">
              <w:rPr>
                <w:rStyle w:val="Hyperlink"/>
                <w:noProof/>
              </w:rPr>
              <w:t>Capitolul 3. Implementare practică</w:t>
            </w:r>
            <w:r w:rsidR="00255BA6">
              <w:rPr>
                <w:noProof/>
                <w:webHidden/>
              </w:rPr>
              <w:tab/>
            </w:r>
            <w:r w:rsidR="00255BA6">
              <w:rPr>
                <w:noProof/>
                <w:webHidden/>
              </w:rPr>
              <w:fldChar w:fldCharType="begin"/>
            </w:r>
            <w:r w:rsidR="00255BA6">
              <w:rPr>
                <w:noProof/>
                <w:webHidden/>
              </w:rPr>
              <w:instrText xml:space="preserve"> PAGEREF _Toc202144969 \h </w:instrText>
            </w:r>
            <w:r w:rsidR="00255BA6">
              <w:rPr>
                <w:noProof/>
                <w:webHidden/>
              </w:rPr>
            </w:r>
            <w:r w:rsidR="00255BA6">
              <w:rPr>
                <w:noProof/>
                <w:webHidden/>
              </w:rPr>
              <w:fldChar w:fldCharType="separate"/>
            </w:r>
            <w:r w:rsidR="00255BA6">
              <w:rPr>
                <w:noProof/>
                <w:webHidden/>
              </w:rPr>
              <w:t>33</w:t>
            </w:r>
            <w:r w:rsidR="00255BA6">
              <w:rPr>
                <w:noProof/>
                <w:webHidden/>
              </w:rPr>
              <w:fldChar w:fldCharType="end"/>
            </w:r>
          </w:hyperlink>
        </w:p>
        <w:p w14:paraId="58D21574"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70" w:history="1">
            <w:r w:rsidR="00255BA6" w:rsidRPr="005C6BAF">
              <w:rPr>
                <w:rStyle w:val="Hyperlink"/>
                <w:noProof/>
              </w:rPr>
              <w:t>3.1. Descrierea setului de date</w:t>
            </w:r>
            <w:r w:rsidR="00255BA6">
              <w:rPr>
                <w:noProof/>
                <w:webHidden/>
              </w:rPr>
              <w:tab/>
            </w:r>
            <w:r w:rsidR="00255BA6">
              <w:rPr>
                <w:noProof/>
                <w:webHidden/>
              </w:rPr>
              <w:fldChar w:fldCharType="begin"/>
            </w:r>
            <w:r w:rsidR="00255BA6">
              <w:rPr>
                <w:noProof/>
                <w:webHidden/>
              </w:rPr>
              <w:instrText xml:space="preserve"> PAGEREF _Toc202144970 \h </w:instrText>
            </w:r>
            <w:r w:rsidR="00255BA6">
              <w:rPr>
                <w:noProof/>
                <w:webHidden/>
              </w:rPr>
            </w:r>
            <w:r w:rsidR="00255BA6">
              <w:rPr>
                <w:noProof/>
                <w:webHidden/>
              </w:rPr>
              <w:fldChar w:fldCharType="separate"/>
            </w:r>
            <w:r w:rsidR="00255BA6">
              <w:rPr>
                <w:noProof/>
                <w:webHidden/>
              </w:rPr>
              <w:t>33</w:t>
            </w:r>
            <w:r w:rsidR="00255BA6">
              <w:rPr>
                <w:noProof/>
                <w:webHidden/>
              </w:rPr>
              <w:fldChar w:fldCharType="end"/>
            </w:r>
          </w:hyperlink>
        </w:p>
        <w:p w14:paraId="0E8DEC58"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71" w:history="1">
            <w:r w:rsidR="00255BA6" w:rsidRPr="005C6BAF">
              <w:rPr>
                <w:rStyle w:val="Hyperlink"/>
                <w:noProof/>
              </w:rPr>
              <w:t>3.2. Prelucrarea setului de date</w:t>
            </w:r>
            <w:r w:rsidR="00255BA6">
              <w:rPr>
                <w:noProof/>
                <w:webHidden/>
              </w:rPr>
              <w:tab/>
            </w:r>
            <w:r w:rsidR="00255BA6">
              <w:rPr>
                <w:noProof/>
                <w:webHidden/>
              </w:rPr>
              <w:fldChar w:fldCharType="begin"/>
            </w:r>
            <w:r w:rsidR="00255BA6">
              <w:rPr>
                <w:noProof/>
                <w:webHidden/>
              </w:rPr>
              <w:instrText xml:space="preserve"> PAGEREF _Toc202144971 \h </w:instrText>
            </w:r>
            <w:r w:rsidR="00255BA6">
              <w:rPr>
                <w:noProof/>
                <w:webHidden/>
              </w:rPr>
            </w:r>
            <w:r w:rsidR="00255BA6">
              <w:rPr>
                <w:noProof/>
                <w:webHidden/>
              </w:rPr>
              <w:fldChar w:fldCharType="separate"/>
            </w:r>
            <w:r w:rsidR="00255BA6">
              <w:rPr>
                <w:noProof/>
                <w:webHidden/>
              </w:rPr>
              <w:t>33</w:t>
            </w:r>
            <w:r w:rsidR="00255BA6">
              <w:rPr>
                <w:noProof/>
                <w:webHidden/>
              </w:rPr>
              <w:fldChar w:fldCharType="end"/>
            </w:r>
          </w:hyperlink>
        </w:p>
        <w:p w14:paraId="75B0A057"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72" w:history="1">
            <w:r w:rsidR="00255BA6" w:rsidRPr="005C6BAF">
              <w:rPr>
                <w:rStyle w:val="Hyperlink"/>
                <w:noProof/>
              </w:rPr>
              <w:t>3.3. Arhitecturi de rețea utilizate</w:t>
            </w:r>
            <w:r w:rsidR="00255BA6">
              <w:rPr>
                <w:noProof/>
                <w:webHidden/>
              </w:rPr>
              <w:tab/>
            </w:r>
            <w:r w:rsidR="00255BA6">
              <w:rPr>
                <w:noProof/>
                <w:webHidden/>
              </w:rPr>
              <w:fldChar w:fldCharType="begin"/>
            </w:r>
            <w:r w:rsidR="00255BA6">
              <w:rPr>
                <w:noProof/>
                <w:webHidden/>
              </w:rPr>
              <w:instrText xml:space="preserve"> PAGEREF _Toc202144972 \h </w:instrText>
            </w:r>
            <w:r w:rsidR="00255BA6">
              <w:rPr>
                <w:noProof/>
                <w:webHidden/>
              </w:rPr>
            </w:r>
            <w:r w:rsidR="00255BA6">
              <w:rPr>
                <w:noProof/>
                <w:webHidden/>
              </w:rPr>
              <w:fldChar w:fldCharType="separate"/>
            </w:r>
            <w:r w:rsidR="00255BA6">
              <w:rPr>
                <w:noProof/>
                <w:webHidden/>
              </w:rPr>
              <w:t>36</w:t>
            </w:r>
            <w:r w:rsidR="00255BA6">
              <w:rPr>
                <w:noProof/>
                <w:webHidden/>
              </w:rPr>
              <w:fldChar w:fldCharType="end"/>
            </w:r>
          </w:hyperlink>
        </w:p>
        <w:p w14:paraId="14042889"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73" w:history="1">
            <w:r w:rsidR="00255BA6" w:rsidRPr="005C6BAF">
              <w:rPr>
                <w:rStyle w:val="Hyperlink"/>
                <w:noProof/>
              </w:rPr>
              <w:t>3.3.1. CNN-3 Layers</w:t>
            </w:r>
            <w:r w:rsidR="00255BA6">
              <w:rPr>
                <w:noProof/>
                <w:webHidden/>
              </w:rPr>
              <w:tab/>
            </w:r>
            <w:r w:rsidR="00255BA6">
              <w:rPr>
                <w:noProof/>
                <w:webHidden/>
              </w:rPr>
              <w:fldChar w:fldCharType="begin"/>
            </w:r>
            <w:r w:rsidR="00255BA6">
              <w:rPr>
                <w:noProof/>
                <w:webHidden/>
              </w:rPr>
              <w:instrText xml:space="preserve"> PAGEREF _Toc202144973 \h </w:instrText>
            </w:r>
            <w:r w:rsidR="00255BA6">
              <w:rPr>
                <w:noProof/>
                <w:webHidden/>
              </w:rPr>
            </w:r>
            <w:r w:rsidR="00255BA6">
              <w:rPr>
                <w:noProof/>
                <w:webHidden/>
              </w:rPr>
              <w:fldChar w:fldCharType="separate"/>
            </w:r>
            <w:r w:rsidR="00255BA6">
              <w:rPr>
                <w:noProof/>
                <w:webHidden/>
              </w:rPr>
              <w:t>36</w:t>
            </w:r>
            <w:r w:rsidR="00255BA6">
              <w:rPr>
                <w:noProof/>
                <w:webHidden/>
              </w:rPr>
              <w:fldChar w:fldCharType="end"/>
            </w:r>
          </w:hyperlink>
        </w:p>
        <w:p w14:paraId="7E93DE11"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74" w:history="1">
            <w:r w:rsidR="00255BA6" w:rsidRPr="005C6BAF">
              <w:rPr>
                <w:rStyle w:val="Hyperlink"/>
                <w:noProof/>
              </w:rPr>
              <w:t>3.3.2. CNN-4Layers</w:t>
            </w:r>
            <w:r w:rsidR="00255BA6">
              <w:rPr>
                <w:noProof/>
                <w:webHidden/>
              </w:rPr>
              <w:tab/>
            </w:r>
            <w:r w:rsidR="00255BA6">
              <w:rPr>
                <w:noProof/>
                <w:webHidden/>
              </w:rPr>
              <w:fldChar w:fldCharType="begin"/>
            </w:r>
            <w:r w:rsidR="00255BA6">
              <w:rPr>
                <w:noProof/>
                <w:webHidden/>
              </w:rPr>
              <w:instrText xml:space="preserve"> PAGEREF _Toc202144974 \h </w:instrText>
            </w:r>
            <w:r w:rsidR="00255BA6">
              <w:rPr>
                <w:noProof/>
                <w:webHidden/>
              </w:rPr>
            </w:r>
            <w:r w:rsidR="00255BA6">
              <w:rPr>
                <w:noProof/>
                <w:webHidden/>
              </w:rPr>
              <w:fldChar w:fldCharType="separate"/>
            </w:r>
            <w:r w:rsidR="00255BA6">
              <w:rPr>
                <w:noProof/>
                <w:webHidden/>
              </w:rPr>
              <w:t>37</w:t>
            </w:r>
            <w:r w:rsidR="00255BA6">
              <w:rPr>
                <w:noProof/>
                <w:webHidden/>
              </w:rPr>
              <w:fldChar w:fldCharType="end"/>
            </w:r>
          </w:hyperlink>
        </w:p>
        <w:p w14:paraId="09BB2B43"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75" w:history="1">
            <w:r w:rsidR="00255BA6" w:rsidRPr="005C6BAF">
              <w:rPr>
                <w:rStyle w:val="Hyperlink"/>
                <w:noProof/>
              </w:rPr>
              <w:t>3.3.3. ResNet-18</w:t>
            </w:r>
            <w:r w:rsidR="00255BA6">
              <w:rPr>
                <w:noProof/>
                <w:webHidden/>
              </w:rPr>
              <w:tab/>
            </w:r>
            <w:r w:rsidR="00255BA6">
              <w:rPr>
                <w:noProof/>
                <w:webHidden/>
              </w:rPr>
              <w:fldChar w:fldCharType="begin"/>
            </w:r>
            <w:r w:rsidR="00255BA6">
              <w:rPr>
                <w:noProof/>
                <w:webHidden/>
              </w:rPr>
              <w:instrText xml:space="preserve"> PAGEREF _Toc202144975 \h </w:instrText>
            </w:r>
            <w:r w:rsidR="00255BA6">
              <w:rPr>
                <w:noProof/>
                <w:webHidden/>
              </w:rPr>
            </w:r>
            <w:r w:rsidR="00255BA6">
              <w:rPr>
                <w:noProof/>
                <w:webHidden/>
              </w:rPr>
              <w:fldChar w:fldCharType="separate"/>
            </w:r>
            <w:r w:rsidR="00255BA6">
              <w:rPr>
                <w:noProof/>
                <w:webHidden/>
              </w:rPr>
              <w:t>38</w:t>
            </w:r>
            <w:r w:rsidR="00255BA6">
              <w:rPr>
                <w:noProof/>
                <w:webHidden/>
              </w:rPr>
              <w:fldChar w:fldCharType="end"/>
            </w:r>
          </w:hyperlink>
        </w:p>
        <w:p w14:paraId="6C777132"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76" w:history="1">
            <w:r w:rsidR="00255BA6" w:rsidRPr="005C6BAF">
              <w:rPr>
                <w:rStyle w:val="Hyperlink"/>
                <w:noProof/>
              </w:rPr>
              <w:t>3.4. Etapa de antrenare</w:t>
            </w:r>
            <w:r w:rsidR="00255BA6">
              <w:rPr>
                <w:noProof/>
                <w:webHidden/>
              </w:rPr>
              <w:tab/>
            </w:r>
            <w:r w:rsidR="00255BA6">
              <w:rPr>
                <w:noProof/>
                <w:webHidden/>
              </w:rPr>
              <w:fldChar w:fldCharType="begin"/>
            </w:r>
            <w:r w:rsidR="00255BA6">
              <w:rPr>
                <w:noProof/>
                <w:webHidden/>
              </w:rPr>
              <w:instrText xml:space="preserve"> PAGEREF _Toc202144976 \h </w:instrText>
            </w:r>
            <w:r w:rsidR="00255BA6">
              <w:rPr>
                <w:noProof/>
                <w:webHidden/>
              </w:rPr>
            </w:r>
            <w:r w:rsidR="00255BA6">
              <w:rPr>
                <w:noProof/>
                <w:webHidden/>
              </w:rPr>
              <w:fldChar w:fldCharType="separate"/>
            </w:r>
            <w:r w:rsidR="00255BA6">
              <w:rPr>
                <w:noProof/>
                <w:webHidden/>
              </w:rPr>
              <w:t>39</w:t>
            </w:r>
            <w:r w:rsidR="00255BA6">
              <w:rPr>
                <w:noProof/>
                <w:webHidden/>
              </w:rPr>
              <w:fldChar w:fldCharType="end"/>
            </w:r>
          </w:hyperlink>
        </w:p>
        <w:p w14:paraId="3D3E6C6C"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77" w:history="1">
            <w:r w:rsidR="00255BA6" w:rsidRPr="005C6BAF">
              <w:rPr>
                <w:rStyle w:val="Hyperlink"/>
                <w:noProof/>
              </w:rPr>
              <w:t>3.5. Etapa de testare</w:t>
            </w:r>
            <w:r w:rsidR="00255BA6">
              <w:rPr>
                <w:noProof/>
                <w:webHidden/>
              </w:rPr>
              <w:tab/>
            </w:r>
            <w:r w:rsidR="00255BA6">
              <w:rPr>
                <w:noProof/>
                <w:webHidden/>
              </w:rPr>
              <w:fldChar w:fldCharType="begin"/>
            </w:r>
            <w:r w:rsidR="00255BA6">
              <w:rPr>
                <w:noProof/>
                <w:webHidden/>
              </w:rPr>
              <w:instrText xml:space="preserve"> PAGEREF _Toc202144977 \h </w:instrText>
            </w:r>
            <w:r w:rsidR="00255BA6">
              <w:rPr>
                <w:noProof/>
                <w:webHidden/>
              </w:rPr>
            </w:r>
            <w:r w:rsidR="00255BA6">
              <w:rPr>
                <w:noProof/>
                <w:webHidden/>
              </w:rPr>
              <w:fldChar w:fldCharType="separate"/>
            </w:r>
            <w:r w:rsidR="00255BA6">
              <w:rPr>
                <w:noProof/>
                <w:webHidden/>
              </w:rPr>
              <w:t>41</w:t>
            </w:r>
            <w:r w:rsidR="00255BA6">
              <w:rPr>
                <w:noProof/>
                <w:webHidden/>
              </w:rPr>
              <w:fldChar w:fldCharType="end"/>
            </w:r>
          </w:hyperlink>
        </w:p>
        <w:p w14:paraId="1ED23C3C"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78" w:history="1">
            <w:r w:rsidR="00255BA6" w:rsidRPr="005C6BAF">
              <w:rPr>
                <w:rStyle w:val="Hyperlink"/>
                <w:noProof/>
                <w:lang w:val="en-US"/>
              </w:rPr>
              <w:t>3.6. Sistemul de diarizare a vorbitorilor</w:t>
            </w:r>
            <w:r w:rsidR="00255BA6">
              <w:rPr>
                <w:noProof/>
                <w:webHidden/>
              </w:rPr>
              <w:tab/>
            </w:r>
            <w:r w:rsidR="00255BA6">
              <w:rPr>
                <w:noProof/>
                <w:webHidden/>
              </w:rPr>
              <w:fldChar w:fldCharType="begin"/>
            </w:r>
            <w:r w:rsidR="00255BA6">
              <w:rPr>
                <w:noProof/>
                <w:webHidden/>
              </w:rPr>
              <w:instrText xml:space="preserve"> PAGEREF _Toc202144978 \h </w:instrText>
            </w:r>
            <w:r w:rsidR="00255BA6">
              <w:rPr>
                <w:noProof/>
                <w:webHidden/>
              </w:rPr>
            </w:r>
            <w:r w:rsidR="00255BA6">
              <w:rPr>
                <w:noProof/>
                <w:webHidden/>
              </w:rPr>
              <w:fldChar w:fldCharType="separate"/>
            </w:r>
            <w:r w:rsidR="00255BA6">
              <w:rPr>
                <w:noProof/>
                <w:webHidden/>
              </w:rPr>
              <w:t>41</w:t>
            </w:r>
            <w:r w:rsidR="00255BA6">
              <w:rPr>
                <w:noProof/>
                <w:webHidden/>
              </w:rPr>
              <w:fldChar w:fldCharType="end"/>
            </w:r>
          </w:hyperlink>
        </w:p>
        <w:p w14:paraId="025D8AD7"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79" w:history="1">
            <w:r w:rsidR="00255BA6" w:rsidRPr="005C6BAF">
              <w:rPr>
                <w:rStyle w:val="Hyperlink"/>
                <w:noProof/>
                <w:lang w:val="en-US"/>
              </w:rPr>
              <w:t>3.6.1. Generarea înregistrărilor</w:t>
            </w:r>
            <w:r w:rsidR="00255BA6">
              <w:rPr>
                <w:noProof/>
                <w:webHidden/>
              </w:rPr>
              <w:tab/>
            </w:r>
            <w:r w:rsidR="00255BA6">
              <w:rPr>
                <w:noProof/>
                <w:webHidden/>
              </w:rPr>
              <w:fldChar w:fldCharType="begin"/>
            </w:r>
            <w:r w:rsidR="00255BA6">
              <w:rPr>
                <w:noProof/>
                <w:webHidden/>
              </w:rPr>
              <w:instrText xml:space="preserve"> PAGEREF _Toc202144979 \h </w:instrText>
            </w:r>
            <w:r w:rsidR="00255BA6">
              <w:rPr>
                <w:noProof/>
                <w:webHidden/>
              </w:rPr>
            </w:r>
            <w:r w:rsidR="00255BA6">
              <w:rPr>
                <w:noProof/>
                <w:webHidden/>
              </w:rPr>
              <w:fldChar w:fldCharType="separate"/>
            </w:r>
            <w:r w:rsidR="00255BA6">
              <w:rPr>
                <w:noProof/>
                <w:webHidden/>
              </w:rPr>
              <w:t>42</w:t>
            </w:r>
            <w:r w:rsidR="00255BA6">
              <w:rPr>
                <w:noProof/>
                <w:webHidden/>
              </w:rPr>
              <w:fldChar w:fldCharType="end"/>
            </w:r>
          </w:hyperlink>
        </w:p>
        <w:p w14:paraId="59A400B1"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80" w:history="1">
            <w:r w:rsidR="00255BA6" w:rsidRPr="005C6BAF">
              <w:rPr>
                <w:rStyle w:val="Hyperlink"/>
                <w:noProof/>
                <w:lang w:val="en-US"/>
              </w:rPr>
              <w:t>3.6.2. Extragerea caracteristicilor vocale</w:t>
            </w:r>
            <w:r w:rsidR="00255BA6">
              <w:rPr>
                <w:noProof/>
                <w:webHidden/>
              </w:rPr>
              <w:tab/>
            </w:r>
            <w:r w:rsidR="00255BA6">
              <w:rPr>
                <w:noProof/>
                <w:webHidden/>
              </w:rPr>
              <w:fldChar w:fldCharType="begin"/>
            </w:r>
            <w:r w:rsidR="00255BA6">
              <w:rPr>
                <w:noProof/>
                <w:webHidden/>
              </w:rPr>
              <w:instrText xml:space="preserve"> PAGEREF _Toc202144980 \h </w:instrText>
            </w:r>
            <w:r w:rsidR="00255BA6">
              <w:rPr>
                <w:noProof/>
                <w:webHidden/>
              </w:rPr>
            </w:r>
            <w:r w:rsidR="00255BA6">
              <w:rPr>
                <w:noProof/>
                <w:webHidden/>
              </w:rPr>
              <w:fldChar w:fldCharType="separate"/>
            </w:r>
            <w:r w:rsidR="00255BA6">
              <w:rPr>
                <w:noProof/>
                <w:webHidden/>
              </w:rPr>
              <w:t>42</w:t>
            </w:r>
            <w:r w:rsidR="00255BA6">
              <w:rPr>
                <w:noProof/>
                <w:webHidden/>
              </w:rPr>
              <w:fldChar w:fldCharType="end"/>
            </w:r>
          </w:hyperlink>
        </w:p>
        <w:p w14:paraId="03BB750D"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81" w:history="1">
            <w:r w:rsidR="00255BA6" w:rsidRPr="005C6BAF">
              <w:rPr>
                <w:rStyle w:val="Hyperlink"/>
                <w:noProof/>
              </w:rPr>
              <w:t>3.6.3.</w:t>
            </w:r>
            <w:r w:rsidR="00255BA6" w:rsidRPr="005C6BAF">
              <w:rPr>
                <w:rStyle w:val="Hyperlink"/>
                <w:noProof/>
                <w:lang w:val="en-US"/>
              </w:rPr>
              <w:t xml:space="preserve"> Gruparea secven</w:t>
            </w:r>
            <w:r w:rsidR="00255BA6" w:rsidRPr="005C6BAF">
              <w:rPr>
                <w:rStyle w:val="Hyperlink"/>
                <w:noProof/>
              </w:rPr>
              <w:t>țelor vocale</w:t>
            </w:r>
            <w:r w:rsidR="00255BA6">
              <w:rPr>
                <w:noProof/>
                <w:webHidden/>
              </w:rPr>
              <w:tab/>
            </w:r>
            <w:r w:rsidR="00255BA6">
              <w:rPr>
                <w:noProof/>
                <w:webHidden/>
              </w:rPr>
              <w:fldChar w:fldCharType="begin"/>
            </w:r>
            <w:r w:rsidR="00255BA6">
              <w:rPr>
                <w:noProof/>
                <w:webHidden/>
              </w:rPr>
              <w:instrText xml:space="preserve"> PAGEREF _Toc202144981 \h </w:instrText>
            </w:r>
            <w:r w:rsidR="00255BA6">
              <w:rPr>
                <w:noProof/>
                <w:webHidden/>
              </w:rPr>
            </w:r>
            <w:r w:rsidR="00255BA6">
              <w:rPr>
                <w:noProof/>
                <w:webHidden/>
              </w:rPr>
              <w:fldChar w:fldCharType="separate"/>
            </w:r>
            <w:r w:rsidR="00255BA6">
              <w:rPr>
                <w:noProof/>
                <w:webHidden/>
              </w:rPr>
              <w:t>43</w:t>
            </w:r>
            <w:r w:rsidR="00255BA6">
              <w:rPr>
                <w:noProof/>
                <w:webHidden/>
              </w:rPr>
              <w:fldChar w:fldCharType="end"/>
            </w:r>
          </w:hyperlink>
        </w:p>
        <w:p w14:paraId="498629AC"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82" w:history="1">
            <w:r w:rsidR="00255BA6" w:rsidRPr="005C6BAF">
              <w:rPr>
                <w:rStyle w:val="Hyperlink"/>
                <w:noProof/>
                <w:lang w:val="en-US"/>
              </w:rPr>
              <w:t>3.6.4. Evaluarea sistemului de diarizare</w:t>
            </w:r>
            <w:r w:rsidR="00255BA6">
              <w:rPr>
                <w:noProof/>
                <w:webHidden/>
              </w:rPr>
              <w:tab/>
            </w:r>
            <w:r w:rsidR="00255BA6">
              <w:rPr>
                <w:noProof/>
                <w:webHidden/>
              </w:rPr>
              <w:fldChar w:fldCharType="begin"/>
            </w:r>
            <w:r w:rsidR="00255BA6">
              <w:rPr>
                <w:noProof/>
                <w:webHidden/>
              </w:rPr>
              <w:instrText xml:space="preserve"> PAGEREF _Toc202144982 \h </w:instrText>
            </w:r>
            <w:r w:rsidR="00255BA6">
              <w:rPr>
                <w:noProof/>
                <w:webHidden/>
              </w:rPr>
            </w:r>
            <w:r w:rsidR="00255BA6">
              <w:rPr>
                <w:noProof/>
                <w:webHidden/>
              </w:rPr>
              <w:fldChar w:fldCharType="separate"/>
            </w:r>
            <w:r w:rsidR="00255BA6">
              <w:rPr>
                <w:noProof/>
                <w:webHidden/>
              </w:rPr>
              <w:t>45</w:t>
            </w:r>
            <w:r w:rsidR="00255BA6">
              <w:rPr>
                <w:noProof/>
                <w:webHidden/>
              </w:rPr>
              <w:fldChar w:fldCharType="end"/>
            </w:r>
          </w:hyperlink>
        </w:p>
        <w:p w14:paraId="3AF97CEF" w14:textId="77777777" w:rsidR="00255BA6" w:rsidRDefault="00654E39">
          <w:pPr>
            <w:pStyle w:val="TOC1"/>
            <w:tabs>
              <w:tab w:val="right" w:leader="dot" w:pos="9060"/>
            </w:tabs>
            <w:rPr>
              <w:rFonts w:asciiTheme="minorHAnsi" w:eastAsiaTheme="minorEastAsia" w:hAnsiTheme="minorHAnsi"/>
              <w:noProof/>
              <w:kern w:val="0"/>
              <w:sz w:val="22"/>
              <w:lang w:val="en-US"/>
              <w14:ligatures w14:val="none"/>
            </w:rPr>
          </w:pPr>
          <w:hyperlink w:anchor="_Toc202144983" w:history="1">
            <w:r w:rsidR="00255BA6" w:rsidRPr="005C6BAF">
              <w:rPr>
                <w:rStyle w:val="Hyperlink"/>
                <w:noProof/>
              </w:rPr>
              <w:t>Capitolul 4. Rezultate experimentale</w:t>
            </w:r>
            <w:r w:rsidR="00255BA6">
              <w:rPr>
                <w:noProof/>
                <w:webHidden/>
              </w:rPr>
              <w:tab/>
            </w:r>
            <w:r w:rsidR="00255BA6">
              <w:rPr>
                <w:noProof/>
                <w:webHidden/>
              </w:rPr>
              <w:fldChar w:fldCharType="begin"/>
            </w:r>
            <w:r w:rsidR="00255BA6">
              <w:rPr>
                <w:noProof/>
                <w:webHidden/>
              </w:rPr>
              <w:instrText xml:space="preserve"> PAGEREF _Toc202144983 \h </w:instrText>
            </w:r>
            <w:r w:rsidR="00255BA6">
              <w:rPr>
                <w:noProof/>
                <w:webHidden/>
              </w:rPr>
            </w:r>
            <w:r w:rsidR="00255BA6">
              <w:rPr>
                <w:noProof/>
                <w:webHidden/>
              </w:rPr>
              <w:fldChar w:fldCharType="separate"/>
            </w:r>
            <w:r w:rsidR="00255BA6">
              <w:rPr>
                <w:noProof/>
                <w:webHidden/>
              </w:rPr>
              <w:t>47</w:t>
            </w:r>
            <w:r w:rsidR="00255BA6">
              <w:rPr>
                <w:noProof/>
                <w:webHidden/>
              </w:rPr>
              <w:fldChar w:fldCharType="end"/>
            </w:r>
          </w:hyperlink>
        </w:p>
        <w:p w14:paraId="103AA150"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84" w:history="1">
            <w:r w:rsidR="00255BA6" w:rsidRPr="005C6BAF">
              <w:rPr>
                <w:rStyle w:val="Hyperlink"/>
                <w:noProof/>
              </w:rPr>
              <w:t>4.1. Performanțele sistemului de recunoaștere a vorbitorului</w:t>
            </w:r>
            <w:r w:rsidR="00255BA6">
              <w:rPr>
                <w:noProof/>
                <w:webHidden/>
              </w:rPr>
              <w:tab/>
            </w:r>
            <w:r w:rsidR="00255BA6">
              <w:rPr>
                <w:noProof/>
                <w:webHidden/>
              </w:rPr>
              <w:fldChar w:fldCharType="begin"/>
            </w:r>
            <w:r w:rsidR="00255BA6">
              <w:rPr>
                <w:noProof/>
                <w:webHidden/>
              </w:rPr>
              <w:instrText xml:space="preserve"> PAGEREF _Toc202144984 \h </w:instrText>
            </w:r>
            <w:r w:rsidR="00255BA6">
              <w:rPr>
                <w:noProof/>
                <w:webHidden/>
              </w:rPr>
            </w:r>
            <w:r w:rsidR="00255BA6">
              <w:rPr>
                <w:noProof/>
                <w:webHidden/>
              </w:rPr>
              <w:fldChar w:fldCharType="separate"/>
            </w:r>
            <w:r w:rsidR="00255BA6">
              <w:rPr>
                <w:noProof/>
                <w:webHidden/>
              </w:rPr>
              <w:t>47</w:t>
            </w:r>
            <w:r w:rsidR="00255BA6">
              <w:rPr>
                <w:noProof/>
                <w:webHidden/>
              </w:rPr>
              <w:fldChar w:fldCharType="end"/>
            </w:r>
          </w:hyperlink>
        </w:p>
        <w:p w14:paraId="344B2E4A"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85" w:history="1">
            <w:r w:rsidR="00255BA6" w:rsidRPr="005C6BAF">
              <w:rPr>
                <w:rStyle w:val="Hyperlink"/>
                <w:noProof/>
              </w:rPr>
              <w:t>4.1.1. Modelul simplu (CNN cu 3 straturi convoluționale)</w:t>
            </w:r>
            <w:r w:rsidR="00255BA6">
              <w:rPr>
                <w:noProof/>
                <w:webHidden/>
              </w:rPr>
              <w:tab/>
            </w:r>
            <w:r w:rsidR="00255BA6">
              <w:rPr>
                <w:noProof/>
                <w:webHidden/>
              </w:rPr>
              <w:fldChar w:fldCharType="begin"/>
            </w:r>
            <w:r w:rsidR="00255BA6">
              <w:rPr>
                <w:noProof/>
                <w:webHidden/>
              </w:rPr>
              <w:instrText xml:space="preserve"> PAGEREF _Toc202144985 \h </w:instrText>
            </w:r>
            <w:r w:rsidR="00255BA6">
              <w:rPr>
                <w:noProof/>
                <w:webHidden/>
              </w:rPr>
            </w:r>
            <w:r w:rsidR="00255BA6">
              <w:rPr>
                <w:noProof/>
                <w:webHidden/>
              </w:rPr>
              <w:fldChar w:fldCharType="separate"/>
            </w:r>
            <w:r w:rsidR="00255BA6">
              <w:rPr>
                <w:noProof/>
                <w:webHidden/>
              </w:rPr>
              <w:t>47</w:t>
            </w:r>
            <w:r w:rsidR="00255BA6">
              <w:rPr>
                <w:noProof/>
                <w:webHidden/>
              </w:rPr>
              <w:fldChar w:fldCharType="end"/>
            </w:r>
          </w:hyperlink>
        </w:p>
        <w:p w14:paraId="433B9783"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86" w:history="1">
            <w:r w:rsidR="00255BA6" w:rsidRPr="005C6BAF">
              <w:rPr>
                <w:rStyle w:val="Hyperlink"/>
                <w:noProof/>
              </w:rPr>
              <w:t>4.1.2. Modelul CNN extins (4 straturi convoluționale)</w:t>
            </w:r>
            <w:r w:rsidR="00255BA6">
              <w:rPr>
                <w:noProof/>
                <w:webHidden/>
              </w:rPr>
              <w:tab/>
            </w:r>
            <w:r w:rsidR="00255BA6">
              <w:rPr>
                <w:noProof/>
                <w:webHidden/>
              </w:rPr>
              <w:fldChar w:fldCharType="begin"/>
            </w:r>
            <w:r w:rsidR="00255BA6">
              <w:rPr>
                <w:noProof/>
                <w:webHidden/>
              </w:rPr>
              <w:instrText xml:space="preserve"> PAGEREF _Toc202144986 \h </w:instrText>
            </w:r>
            <w:r w:rsidR="00255BA6">
              <w:rPr>
                <w:noProof/>
                <w:webHidden/>
              </w:rPr>
            </w:r>
            <w:r w:rsidR="00255BA6">
              <w:rPr>
                <w:noProof/>
                <w:webHidden/>
              </w:rPr>
              <w:fldChar w:fldCharType="separate"/>
            </w:r>
            <w:r w:rsidR="00255BA6">
              <w:rPr>
                <w:noProof/>
                <w:webHidden/>
              </w:rPr>
              <w:t>49</w:t>
            </w:r>
            <w:r w:rsidR="00255BA6">
              <w:rPr>
                <w:noProof/>
                <w:webHidden/>
              </w:rPr>
              <w:fldChar w:fldCharType="end"/>
            </w:r>
          </w:hyperlink>
        </w:p>
        <w:p w14:paraId="60305321"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87" w:history="1">
            <w:r w:rsidR="00255BA6" w:rsidRPr="005C6BAF">
              <w:rPr>
                <w:rStyle w:val="Hyperlink"/>
                <w:noProof/>
              </w:rPr>
              <w:t>4.1.3. Modelul ResNet-18</w:t>
            </w:r>
            <w:r w:rsidR="00255BA6">
              <w:rPr>
                <w:noProof/>
                <w:webHidden/>
              </w:rPr>
              <w:tab/>
            </w:r>
            <w:r w:rsidR="00255BA6">
              <w:rPr>
                <w:noProof/>
                <w:webHidden/>
              </w:rPr>
              <w:fldChar w:fldCharType="begin"/>
            </w:r>
            <w:r w:rsidR="00255BA6">
              <w:rPr>
                <w:noProof/>
                <w:webHidden/>
              </w:rPr>
              <w:instrText xml:space="preserve"> PAGEREF _Toc202144987 \h </w:instrText>
            </w:r>
            <w:r w:rsidR="00255BA6">
              <w:rPr>
                <w:noProof/>
                <w:webHidden/>
              </w:rPr>
            </w:r>
            <w:r w:rsidR="00255BA6">
              <w:rPr>
                <w:noProof/>
                <w:webHidden/>
              </w:rPr>
              <w:fldChar w:fldCharType="separate"/>
            </w:r>
            <w:r w:rsidR="00255BA6">
              <w:rPr>
                <w:noProof/>
                <w:webHidden/>
              </w:rPr>
              <w:t>52</w:t>
            </w:r>
            <w:r w:rsidR="00255BA6">
              <w:rPr>
                <w:noProof/>
                <w:webHidden/>
              </w:rPr>
              <w:fldChar w:fldCharType="end"/>
            </w:r>
          </w:hyperlink>
        </w:p>
        <w:p w14:paraId="38F21153" w14:textId="77777777" w:rsidR="00255BA6" w:rsidRDefault="00654E39">
          <w:pPr>
            <w:pStyle w:val="TOC2"/>
            <w:tabs>
              <w:tab w:val="right" w:leader="dot" w:pos="9060"/>
            </w:tabs>
            <w:rPr>
              <w:rFonts w:asciiTheme="minorHAnsi" w:eastAsiaTheme="minorEastAsia" w:hAnsiTheme="minorHAnsi"/>
              <w:noProof/>
              <w:kern w:val="0"/>
              <w:sz w:val="22"/>
              <w:lang w:val="en-US"/>
              <w14:ligatures w14:val="none"/>
            </w:rPr>
          </w:pPr>
          <w:hyperlink w:anchor="_Toc202144988" w:history="1">
            <w:r w:rsidR="00255BA6" w:rsidRPr="005C6BAF">
              <w:rPr>
                <w:rStyle w:val="Hyperlink"/>
                <w:noProof/>
              </w:rPr>
              <w:t>4.2. Performanțele sistemului de diarizare</w:t>
            </w:r>
            <w:r w:rsidR="00255BA6">
              <w:rPr>
                <w:noProof/>
                <w:webHidden/>
              </w:rPr>
              <w:tab/>
            </w:r>
            <w:r w:rsidR="00255BA6">
              <w:rPr>
                <w:noProof/>
                <w:webHidden/>
              </w:rPr>
              <w:fldChar w:fldCharType="begin"/>
            </w:r>
            <w:r w:rsidR="00255BA6">
              <w:rPr>
                <w:noProof/>
                <w:webHidden/>
              </w:rPr>
              <w:instrText xml:space="preserve"> PAGEREF _Toc202144988 \h </w:instrText>
            </w:r>
            <w:r w:rsidR="00255BA6">
              <w:rPr>
                <w:noProof/>
                <w:webHidden/>
              </w:rPr>
            </w:r>
            <w:r w:rsidR="00255BA6">
              <w:rPr>
                <w:noProof/>
                <w:webHidden/>
              </w:rPr>
              <w:fldChar w:fldCharType="separate"/>
            </w:r>
            <w:r w:rsidR="00255BA6">
              <w:rPr>
                <w:noProof/>
                <w:webHidden/>
              </w:rPr>
              <w:t>54</w:t>
            </w:r>
            <w:r w:rsidR="00255BA6">
              <w:rPr>
                <w:noProof/>
                <w:webHidden/>
              </w:rPr>
              <w:fldChar w:fldCharType="end"/>
            </w:r>
          </w:hyperlink>
        </w:p>
        <w:p w14:paraId="398F6C0D"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89" w:history="1">
            <w:r w:rsidR="00255BA6" w:rsidRPr="005C6BAF">
              <w:rPr>
                <w:rStyle w:val="Hyperlink"/>
                <w:noProof/>
              </w:rPr>
              <w:t>4.2.1. Metoda K-Means</w:t>
            </w:r>
            <w:r w:rsidR="00255BA6">
              <w:rPr>
                <w:noProof/>
                <w:webHidden/>
              </w:rPr>
              <w:tab/>
            </w:r>
            <w:r w:rsidR="00255BA6">
              <w:rPr>
                <w:noProof/>
                <w:webHidden/>
              </w:rPr>
              <w:fldChar w:fldCharType="begin"/>
            </w:r>
            <w:r w:rsidR="00255BA6">
              <w:rPr>
                <w:noProof/>
                <w:webHidden/>
              </w:rPr>
              <w:instrText xml:space="preserve"> PAGEREF _Toc202144989 \h </w:instrText>
            </w:r>
            <w:r w:rsidR="00255BA6">
              <w:rPr>
                <w:noProof/>
                <w:webHidden/>
              </w:rPr>
            </w:r>
            <w:r w:rsidR="00255BA6">
              <w:rPr>
                <w:noProof/>
                <w:webHidden/>
              </w:rPr>
              <w:fldChar w:fldCharType="separate"/>
            </w:r>
            <w:r w:rsidR="00255BA6">
              <w:rPr>
                <w:noProof/>
                <w:webHidden/>
              </w:rPr>
              <w:t>54</w:t>
            </w:r>
            <w:r w:rsidR="00255BA6">
              <w:rPr>
                <w:noProof/>
                <w:webHidden/>
              </w:rPr>
              <w:fldChar w:fldCharType="end"/>
            </w:r>
          </w:hyperlink>
        </w:p>
        <w:p w14:paraId="4E3112D4" w14:textId="77777777" w:rsidR="00255BA6" w:rsidRDefault="00654E39">
          <w:pPr>
            <w:pStyle w:val="TOC4"/>
            <w:tabs>
              <w:tab w:val="right" w:leader="dot" w:pos="9060"/>
            </w:tabs>
            <w:rPr>
              <w:rFonts w:asciiTheme="minorHAnsi" w:eastAsiaTheme="minorEastAsia" w:hAnsiTheme="minorHAnsi"/>
              <w:noProof/>
              <w:kern w:val="0"/>
              <w:sz w:val="22"/>
              <w:lang w:val="en-US"/>
              <w14:ligatures w14:val="none"/>
            </w:rPr>
          </w:pPr>
          <w:hyperlink w:anchor="_Toc202144990" w:history="1">
            <w:r w:rsidR="00255BA6" w:rsidRPr="005C6BAF">
              <w:rPr>
                <w:rStyle w:val="Hyperlink"/>
                <w:noProof/>
              </w:rPr>
              <w:t>4.2.1.1. Cazul 1</w:t>
            </w:r>
            <w:r w:rsidR="00255BA6">
              <w:rPr>
                <w:noProof/>
                <w:webHidden/>
              </w:rPr>
              <w:tab/>
            </w:r>
            <w:r w:rsidR="00255BA6">
              <w:rPr>
                <w:noProof/>
                <w:webHidden/>
              </w:rPr>
              <w:fldChar w:fldCharType="begin"/>
            </w:r>
            <w:r w:rsidR="00255BA6">
              <w:rPr>
                <w:noProof/>
                <w:webHidden/>
              </w:rPr>
              <w:instrText xml:space="preserve"> PAGEREF _Toc202144990 \h </w:instrText>
            </w:r>
            <w:r w:rsidR="00255BA6">
              <w:rPr>
                <w:noProof/>
                <w:webHidden/>
              </w:rPr>
            </w:r>
            <w:r w:rsidR="00255BA6">
              <w:rPr>
                <w:noProof/>
                <w:webHidden/>
              </w:rPr>
              <w:fldChar w:fldCharType="separate"/>
            </w:r>
            <w:r w:rsidR="00255BA6">
              <w:rPr>
                <w:noProof/>
                <w:webHidden/>
              </w:rPr>
              <w:t>54</w:t>
            </w:r>
            <w:r w:rsidR="00255BA6">
              <w:rPr>
                <w:noProof/>
                <w:webHidden/>
              </w:rPr>
              <w:fldChar w:fldCharType="end"/>
            </w:r>
          </w:hyperlink>
        </w:p>
        <w:p w14:paraId="4BAC1C44" w14:textId="77777777" w:rsidR="00255BA6" w:rsidRDefault="00654E39">
          <w:pPr>
            <w:pStyle w:val="TOC4"/>
            <w:tabs>
              <w:tab w:val="right" w:leader="dot" w:pos="9060"/>
            </w:tabs>
            <w:rPr>
              <w:rFonts w:asciiTheme="minorHAnsi" w:eastAsiaTheme="minorEastAsia" w:hAnsiTheme="minorHAnsi"/>
              <w:noProof/>
              <w:kern w:val="0"/>
              <w:sz w:val="22"/>
              <w:lang w:val="en-US"/>
              <w14:ligatures w14:val="none"/>
            </w:rPr>
          </w:pPr>
          <w:hyperlink w:anchor="_Toc202144991" w:history="1">
            <w:r w:rsidR="00255BA6" w:rsidRPr="005C6BAF">
              <w:rPr>
                <w:rStyle w:val="Hyperlink"/>
                <w:noProof/>
              </w:rPr>
              <w:t>4.2.1.2. Cazul 2</w:t>
            </w:r>
            <w:r w:rsidR="00255BA6">
              <w:rPr>
                <w:noProof/>
                <w:webHidden/>
              </w:rPr>
              <w:tab/>
            </w:r>
            <w:r w:rsidR="00255BA6">
              <w:rPr>
                <w:noProof/>
                <w:webHidden/>
              </w:rPr>
              <w:fldChar w:fldCharType="begin"/>
            </w:r>
            <w:r w:rsidR="00255BA6">
              <w:rPr>
                <w:noProof/>
                <w:webHidden/>
              </w:rPr>
              <w:instrText xml:space="preserve"> PAGEREF _Toc202144991 \h </w:instrText>
            </w:r>
            <w:r w:rsidR="00255BA6">
              <w:rPr>
                <w:noProof/>
                <w:webHidden/>
              </w:rPr>
            </w:r>
            <w:r w:rsidR="00255BA6">
              <w:rPr>
                <w:noProof/>
                <w:webHidden/>
              </w:rPr>
              <w:fldChar w:fldCharType="separate"/>
            </w:r>
            <w:r w:rsidR="00255BA6">
              <w:rPr>
                <w:noProof/>
                <w:webHidden/>
              </w:rPr>
              <w:t>55</w:t>
            </w:r>
            <w:r w:rsidR="00255BA6">
              <w:rPr>
                <w:noProof/>
                <w:webHidden/>
              </w:rPr>
              <w:fldChar w:fldCharType="end"/>
            </w:r>
          </w:hyperlink>
        </w:p>
        <w:p w14:paraId="24C540F6" w14:textId="77777777" w:rsidR="00255BA6" w:rsidRDefault="00654E39">
          <w:pPr>
            <w:pStyle w:val="TOC4"/>
            <w:tabs>
              <w:tab w:val="right" w:leader="dot" w:pos="9060"/>
            </w:tabs>
            <w:rPr>
              <w:rFonts w:asciiTheme="minorHAnsi" w:eastAsiaTheme="minorEastAsia" w:hAnsiTheme="minorHAnsi"/>
              <w:noProof/>
              <w:kern w:val="0"/>
              <w:sz w:val="22"/>
              <w:lang w:val="en-US"/>
              <w14:ligatures w14:val="none"/>
            </w:rPr>
          </w:pPr>
          <w:hyperlink w:anchor="_Toc202144992" w:history="1">
            <w:r w:rsidR="00255BA6" w:rsidRPr="005C6BAF">
              <w:rPr>
                <w:rStyle w:val="Hyperlink"/>
                <w:noProof/>
              </w:rPr>
              <w:t>4.2.1.3. Cazul 3</w:t>
            </w:r>
            <w:r w:rsidR="00255BA6">
              <w:rPr>
                <w:noProof/>
                <w:webHidden/>
              </w:rPr>
              <w:tab/>
            </w:r>
            <w:r w:rsidR="00255BA6">
              <w:rPr>
                <w:noProof/>
                <w:webHidden/>
              </w:rPr>
              <w:fldChar w:fldCharType="begin"/>
            </w:r>
            <w:r w:rsidR="00255BA6">
              <w:rPr>
                <w:noProof/>
                <w:webHidden/>
              </w:rPr>
              <w:instrText xml:space="preserve"> PAGEREF _Toc202144992 \h </w:instrText>
            </w:r>
            <w:r w:rsidR="00255BA6">
              <w:rPr>
                <w:noProof/>
                <w:webHidden/>
              </w:rPr>
            </w:r>
            <w:r w:rsidR="00255BA6">
              <w:rPr>
                <w:noProof/>
                <w:webHidden/>
              </w:rPr>
              <w:fldChar w:fldCharType="separate"/>
            </w:r>
            <w:r w:rsidR="00255BA6">
              <w:rPr>
                <w:noProof/>
                <w:webHidden/>
              </w:rPr>
              <w:t>57</w:t>
            </w:r>
            <w:r w:rsidR="00255BA6">
              <w:rPr>
                <w:noProof/>
                <w:webHidden/>
              </w:rPr>
              <w:fldChar w:fldCharType="end"/>
            </w:r>
          </w:hyperlink>
        </w:p>
        <w:p w14:paraId="3E59D231"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93" w:history="1">
            <w:r w:rsidR="00255BA6" w:rsidRPr="005C6BAF">
              <w:rPr>
                <w:rStyle w:val="Hyperlink"/>
                <w:noProof/>
              </w:rPr>
              <w:t>4.2.2. Metoda Spectral Clustering</w:t>
            </w:r>
            <w:r w:rsidR="00255BA6">
              <w:rPr>
                <w:noProof/>
                <w:webHidden/>
              </w:rPr>
              <w:tab/>
            </w:r>
            <w:r w:rsidR="00255BA6">
              <w:rPr>
                <w:noProof/>
                <w:webHidden/>
              </w:rPr>
              <w:fldChar w:fldCharType="begin"/>
            </w:r>
            <w:r w:rsidR="00255BA6">
              <w:rPr>
                <w:noProof/>
                <w:webHidden/>
              </w:rPr>
              <w:instrText xml:space="preserve"> PAGEREF _Toc202144993 \h </w:instrText>
            </w:r>
            <w:r w:rsidR="00255BA6">
              <w:rPr>
                <w:noProof/>
                <w:webHidden/>
              </w:rPr>
            </w:r>
            <w:r w:rsidR="00255BA6">
              <w:rPr>
                <w:noProof/>
                <w:webHidden/>
              </w:rPr>
              <w:fldChar w:fldCharType="separate"/>
            </w:r>
            <w:r w:rsidR="00255BA6">
              <w:rPr>
                <w:noProof/>
                <w:webHidden/>
              </w:rPr>
              <w:t>59</w:t>
            </w:r>
            <w:r w:rsidR="00255BA6">
              <w:rPr>
                <w:noProof/>
                <w:webHidden/>
              </w:rPr>
              <w:fldChar w:fldCharType="end"/>
            </w:r>
          </w:hyperlink>
        </w:p>
        <w:p w14:paraId="16E17DD1" w14:textId="77777777" w:rsidR="00255BA6" w:rsidRDefault="00654E39">
          <w:pPr>
            <w:pStyle w:val="TOC4"/>
            <w:tabs>
              <w:tab w:val="right" w:leader="dot" w:pos="9060"/>
            </w:tabs>
            <w:rPr>
              <w:rFonts w:asciiTheme="minorHAnsi" w:eastAsiaTheme="minorEastAsia" w:hAnsiTheme="minorHAnsi"/>
              <w:noProof/>
              <w:kern w:val="0"/>
              <w:sz w:val="22"/>
              <w:lang w:val="en-US"/>
              <w14:ligatures w14:val="none"/>
            </w:rPr>
          </w:pPr>
          <w:hyperlink w:anchor="_Toc202144994" w:history="1">
            <w:r w:rsidR="00255BA6" w:rsidRPr="005C6BAF">
              <w:rPr>
                <w:rStyle w:val="Hyperlink"/>
                <w:noProof/>
              </w:rPr>
              <w:t>4.2.2.1. Cazul 1</w:t>
            </w:r>
            <w:r w:rsidR="00255BA6">
              <w:rPr>
                <w:noProof/>
                <w:webHidden/>
              </w:rPr>
              <w:tab/>
            </w:r>
            <w:r w:rsidR="00255BA6">
              <w:rPr>
                <w:noProof/>
                <w:webHidden/>
              </w:rPr>
              <w:fldChar w:fldCharType="begin"/>
            </w:r>
            <w:r w:rsidR="00255BA6">
              <w:rPr>
                <w:noProof/>
                <w:webHidden/>
              </w:rPr>
              <w:instrText xml:space="preserve"> PAGEREF _Toc202144994 \h </w:instrText>
            </w:r>
            <w:r w:rsidR="00255BA6">
              <w:rPr>
                <w:noProof/>
                <w:webHidden/>
              </w:rPr>
            </w:r>
            <w:r w:rsidR="00255BA6">
              <w:rPr>
                <w:noProof/>
                <w:webHidden/>
              </w:rPr>
              <w:fldChar w:fldCharType="separate"/>
            </w:r>
            <w:r w:rsidR="00255BA6">
              <w:rPr>
                <w:noProof/>
                <w:webHidden/>
              </w:rPr>
              <w:t>59</w:t>
            </w:r>
            <w:r w:rsidR="00255BA6">
              <w:rPr>
                <w:noProof/>
                <w:webHidden/>
              </w:rPr>
              <w:fldChar w:fldCharType="end"/>
            </w:r>
          </w:hyperlink>
        </w:p>
        <w:p w14:paraId="63A4707F" w14:textId="77777777" w:rsidR="00255BA6" w:rsidRDefault="00654E39">
          <w:pPr>
            <w:pStyle w:val="TOC4"/>
            <w:tabs>
              <w:tab w:val="right" w:leader="dot" w:pos="9060"/>
            </w:tabs>
            <w:rPr>
              <w:rFonts w:asciiTheme="minorHAnsi" w:eastAsiaTheme="minorEastAsia" w:hAnsiTheme="minorHAnsi"/>
              <w:noProof/>
              <w:kern w:val="0"/>
              <w:sz w:val="22"/>
              <w:lang w:val="en-US"/>
              <w14:ligatures w14:val="none"/>
            </w:rPr>
          </w:pPr>
          <w:hyperlink w:anchor="_Toc202144995" w:history="1">
            <w:r w:rsidR="00255BA6" w:rsidRPr="005C6BAF">
              <w:rPr>
                <w:rStyle w:val="Hyperlink"/>
                <w:noProof/>
              </w:rPr>
              <w:t>4.2.2.2. Cazul 2</w:t>
            </w:r>
            <w:r w:rsidR="00255BA6">
              <w:rPr>
                <w:noProof/>
                <w:webHidden/>
              </w:rPr>
              <w:tab/>
            </w:r>
            <w:r w:rsidR="00255BA6">
              <w:rPr>
                <w:noProof/>
                <w:webHidden/>
              </w:rPr>
              <w:fldChar w:fldCharType="begin"/>
            </w:r>
            <w:r w:rsidR="00255BA6">
              <w:rPr>
                <w:noProof/>
                <w:webHidden/>
              </w:rPr>
              <w:instrText xml:space="preserve"> PAGEREF _Toc202144995 \h </w:instrText>
            </w:r>
            <w:r w:rsidR="00255BA6">
              <w:rPr>
                <w:noProof/>
                <w:webHidden/>
              </w:rPr>
            </w:r>
            <w:r w:rsidR="00255BA6">
              <w:rPr>
                <w:noProof/>
                <w:webHidden/>
              </w:rPr>
              <w:fldChar w:fldCharType="separate"/>
            </w:r>
            <w:r w:rsidR="00255BA6">
              <w:rPr>
                <w:noProof/>
                <w:webHidden/>
              </w:rPr>
              <w:t>61</w:t>
            </w:r>
            <w:r w:rsidR="00255BA6">
              <w:rPr>
                <w:noProof/>
                <w:webHidden/>
              </w:rPr>
              <w:fldChar w:fldCharType="end"/>
            </w:r>
          </w:hyperlink>
        </w:p>
        <w:p w14:paraId="367CB378" w14:textId="77777777" w:rsidR="00255BA6" w:rsidRDefault="00654E39">
          <w:pPr>
            <w:pStyle w:val="TOC4"/>
            <w:tabs>
              <w:tab w:val="right" w:leader="dot" w:pos="9060"/>
            </w:tabs>
            <w:rPr>
              <w:rFonts w:asciiTheme="minorHAnsi" w:eastAsiaTheme="minorEastAsia" w:hAnsiTheme="minorHAnsi"/>
              <w:noProof/>
              <w:kern w:val="0"/>
              <w:sz w:val="22"/>
              <w:lang w:val="en-US"/>
              <w14:ligatures w14:val="none"/>
            </w:rPr>
          </w:pPr>
          <w:hyperlink w:anchor="_Toc202144996" w:history="1">
            <w:r w:rsidR="00255BA6" w:rsidRPr="005C6BAF">
              <w:rPr>
                <w:rStyle w:val="Hyperlink"/>
                <w:noProof/>
              </w:rPr>
              <w:t>4.2.2.3. Cazul 3</w:t>
            </w:r>
            <w:r w:rsidR="00255BA6">
              <w:rPr>
                <w:noProof/>
                <w:webHidden/>
              </w:rPr>
              <w:tab/>
            </w:r>
            <w:r w:rsidR="00255BA6">
              <w:rPr>
                <w:noProof/>
                <w:webHidden/>
              </w:rPr>
              <w:fldChar w:fldCharType="begin"/>
            </w:r>
            <w:r w:rsidR="00255BA6">
              <w:rPr>
                <w:noProof/>
                <w:webHidden/>
              </w:rPr>
              <w:instrText xml:space="preserve"> PAGEREF _Toc202144996 \h </w:instrText>
            </w:r>
            <w:r w:rsidR="00255BA6">
              <w:rPr>
                <w:noProof/>
                <w:webHidden/>
              </w:rPr>
            </w:r>
            <w:r w:rsidR="00255BA6">
              <w:rPr>
                <w:noProof/>
                <w:webHidden/>
              </w:rPr>
              <w:fldChar w:fldCharType="separate"/>
            </w:r>
            <w:r w:rsidR="00255BA6">
              <w:rPr>
                <w:noProof/>
                <w:webHidden/>
              </w:rPr>
              <w:t>63</w:t>
            </w:r>
            <w:r w:rsidR="00255BA6">
              <w:rPr>
                <w:noProof/>
                <w:webHidden/>
              </w:rPr>
              <w:fldChar w:fldCharType="end"/>
            </w:r>
          </w:hyperlink>
        </w:p>
        <w:p w14:paraId="68FDDBAE" w14:textId="77777777" w:rsidR="00255BA6" w:rsidRDefault="00654E39">
          <w:pPr>
            <w:pStyle w:val="TOC3"/>
            <w:tabs>
              <w:tab w:val="right" w:leader="dot" w:pos="9060"/>
            </w:tabs>
            <w:rPr>
              <w:rFonts w:asciiTheme="minorHAnsi" w:eastAsiaTheme="minorEastAsia" w:hAnsiTheme="minorHAnsi"/>
              <w:noProof/>
              <w:kern w:val="0"/>
              <w:sz w:val="22"/>
              <w:lang w:val="en-US"/>
              <w14:ligatures w14:val="none"/>
            </w:rPr>
          </w:pPr>
          <w:hyperlink w:anchor="_Toc202144997" w:history="1">
            <w:r w:rsidR="00255BA6" w:rsidRPr="005C6BAF">
              <w:rPr>
                <w:rStyle w:val="Hyperlink"/>
                <w:noProof/>
              </w:rPr>
              <w:t>4.2.3. Compararea generală a metodelor</w:t>
            </w:r>
            <w:r w:rsidR="00255BA6">
              <w:rPr>
                <w:noProof/>
                <w:webHidden/>
              </w:rPr>
              <w:tab/>
            </w:r>
            <w:r w:rsidR="00255BA6">
              <w:rPr>
                <w:noProof/>
                <w:webHidden/>
              </w:rPr>
              <w:fldChar w:fldCharType="begin"/>
            </w:r>
            <w:r w:rsidR="00255BA6">
              <w:rPr>
                <w:noProof/>
                <w:webHidden/>
              </w:rPr>
              <w:instrText xml:space="preserve"> PAGEREF _Toc202144997 \h </w:instrText>
            </w:r>
            <w:r w:rsidR="00255BA6">
              <w:rPr>
                <w:noProof/>
                <w:webHidden/>
              </w:rPr>
            </w:r>
            <w:r w:rsidR="00255BA6">
              <w:rPr>
                <w:noProof/>
                <w:webHidden/>
              </w:rPr>
              <w:fldChar w:fldCharType="separate"/>
            </w:r>
            <w:r w:rsidR="00255BA6">
              <w:rPr>
                <w:noProof/>
                <w:webHidden/>
              </w:rPr>
              <w:t>66</w:t>
            </w:r>
            <w:r w:rsidR="00255BA6">
              <w:rPr>
                <w:noProof/>
                <w:webHidden/>
              </w:rPr>
              <w:fldChar w:fldCharType="end"/>
            </w:r>
          </w:hyperlink>
        </w:p>
        <w:p w14:paraId="6DE1A149" w14:textId="77777777" w:rsidR="00255BA6" w:rsidRDefault="00654E39">
          <w:pPr>
            <w:pStyle w:val="TOC1"/>
            <w:tabs>
              <w:tab w:val="right" w:leader="dot" w:pos="9060"/>
            </w:tabs>
            <w:rPr>
              <w:rFonts w:asciiTheme="minorHAnsi" w:eastAsiaTheme="minorEastAsia" w:hAnsiTheme="minorHAnsi"/>
              <w:noProof/>
              <w:kern w:val="0"/>
              <w:sz w:val="22"/>
              <w:lang w:val="en-US"/>
              <w14:ligatures w14:val="none"/>
            </w:rPr>
          </w:pPr>
          <w:hyperlink w:anchor="_Toc202144998" w:history="1">
            <w:r w:rsidR="00255BA6" w:rsidRPr="005C6BAF">
              <w:rPr>
                <w:rStyle w:val="Hyperlink"/>
                <w:noProof/>
              </w:rPr>
              <w:t>Capitolul 5. Concluzii. Direcții de dezvoltare viitoare</w:t>
            </w:r>
            <w:r w:rsidR="00255BA6">
              <w:rPr>
                <w:noProof/>
                <w:webHidden/>
              </w:rPr>
              <w:tab/>
            </w:r>
            <w:r w:rsidR="00255BA6">
              <w:rPr>
                <w:noProof/>
                <w:webHidden/>
              </w:rPr>
              <w:fldChar w:fldCharType="begin"/>
            </w:r>
            <w:r w:rsidR="00255BA6">
              <w:rPr>
                <w:noProof/>
                <w:webHidden/>
              </w:rPr>
              <w:instrText xml:space="preserve"> PAGEREF _Toc202144998 \h </w:instrText>
            </w:r>
            <w:r w:rsidR="00255BA6">
              <w:rPr>
                <w:noProof/>
                <w:webHidden/>
              </w:rPr>
            </w:r>
            <w:r w:rsidR="00255BA6">
              <w:rPr>
                <w:noProof/>
                <w:webHidden/>
              </w:rPr>
              <w:fldChar w:fldCharType="separate"/>
            </w:r>
            <w:r w:rsidR="00255BA6">
              <w:rPr>
                <w:noProof/>
                <w:webHidden/>
              </w:rPr>
              <w:t>69</w:t>
            </w:r>
            <w:r w:rsidR="00255BA6">
              <w:rPr>
                <w:noProof/>
                <w:webHidden/>
              </w:rPr>
              <w:fldChar w:fldCharType="end"/>
            </w:r>
          </w:hyperlink>
        </w:p>
        <w:p w14:paraId="03F57020" w14:textId="77777777" w:rsidR="00255BA6" w:rsidRDefault="00654E39">
          <w:pPr>
            <w:pStyle w:val="TOC1"/>
            <w:tabs>
              <w:tab w:val="right" w:leader="dot" w:pos="9060"/>
            </w:tabs>
            <w:rPr>
              <w:rFonts w:asciiTheme="minorHAnsi" w:eastAsiaTheme="minorEastAsia" w:hAnsiTheme="minorHAnsi"/>
              <w:noProof/>
              <w:kern w:val="0"/>
              <w:sz w:val="22"/>
              <w:lang w:val="en-US"/>
              <w14:ligatures w14:val="none"/>
            </w:rPr>
          </w:pPr>
          <w:hyperlink w:anchor="_Toc202144999" w:history="1">
            <w:r w:rsidR="00255BA6" w:rsidRPr="005C6BAF">
              <w:rPr>
                <w:rStyle w:val="Hyperlink"/>
                <w:noProof/>
              </w:rPr>
              <w:t>Capitolul 6. Bibliography</w:t>
            </w:r>
            <w:r w:rsidR="00255BA6">
              <w:rPr>
                <w:noProof/>
                <w:webHidden/>
              </w:rPr>
              <w:tab/>
            </w:r>
            <w:r w:rsidR="00255BA6">
              <w:rPr>
                <w:noProof/>
                <w:webHidden/>
              </w:rPr>
              <w:fldChar w:fldCharType="begin"/>
            </w:r>
            <w:r w:rsidR="00255BA6">
              <w:rPr>
                <w:noProof/>
                <w:webHidden/>
              </w:rPr>
              <w:instrText xml:space="preserve"> PAGEREF _Toc202144999 \h </w:instrText>
            </w:r>
            <w:r w:rsidR="00255BA6">
              <w:rPr>
                <w:noProof/>
                <w:webHidden/>
              </w:rPr>
            </w:r>
            <w:r w:rsidR="00255BA6">
              <w:rPr>
                <w:noProof/>
                <w:webHidden/>
              </w:rPr>
              <w:fldChar w:fldCharType="separate"/>
            </w:r>
            <w:r w:rsidR="00255BA6">
              <w:rPr>
                <w:noProof/>
                <w:webHidden/>
              </w:rPr>
              <w:t>71</w:t>
            </w:r>
            <w:r w:rsidR="00255BA6">
              <w:rPr>
                <w:noProof/>
                <w:webHidden/>
              </w:rPr>
              <w:fldChar w:fldCharType="end"/>
            </w:r>
          </w:hyperlink>
        </w:p>
        <w:p w14:paraId="6261391E" w14:textId="0C20B068" w:rsidR="00AA1588" w:rsidRDefault="00572001">
          <w:r>
            <w:rPr>
              <w:rFonts w:cs="Times New Roman"/>
              <w:szCs w:val="28"/>
            </w:rPr>
            <w:fldChar w:fldCharType="end"/>
          </w:r>
        </w:p>
      </w:sdtContent>
    </w:sdt>
    <w:p w14:paraId="7ED3D178" w14:textId="78F2FB83" w:rsidR="002E0355" w:rsidRPr="00255BA6" w:rsidRDefault="00D3275F" w:rsidP="00255BA6">
      <w:pPr>
        <w:rPr>
          <w:rFonts w:cs="Times New Roman"/>
          <w:b/>
          <w:bCs/>
          <w:szCs w:val="28"/>
          <w:lang w:val="en-US"/>
        </w:rPr>
      </w:pPr>
      <w:r>
        <w:rPr>
          <w:rFonts w:cs="Times New Roman"/>
          <w:b/>
          <w:bCs/>
          <w:szCs w:val="28"/>
        </w:rPr>
        <w:br w:type="page"/>
      </w:r>
    </w:p>
    <w:p w14:paraId="07DA833E" w14:textId="79DB1FD0" w:rsidR="002E0355" w:rsidRDefault="002E0355">
      <w:pPr>
        <w:rPr>
          <w:rFonts w:cs="Times New Roman"/>
          <w:b/>
          <w:bCs/>
          <w:szCs w:val="28"/>
        </w:rPr>
      </w:pPr>
    </w:p>
    <w:p w14:paraId="1E6FA165" w14:textId="4690DB01" w:rsidR="00AA1588" w:rsidRPr="001828C5" w:rsidRDefault="0010766A" w:rsidP="001828C5">
      <w:pPr>
        <w:jc w:val="center"/>
        <w:rPr>
          <w:b/>
          <w:sz w:val="40"/>
          <w:szCs w:val="40"/>
        </w:rPr>
      </w:pPr>
      <w:r w:rsidRPr="001828C5">
        <w:rPr>
          <w:b/>
          <w:sz w:val="40"/>
          <w:szCs w:val="40"/>
        </w:rPr>
        <w:t>Listă de figuri</w:t>
      </w:r>
    </w:p>
    <w:p w14:paraId="51244975" w14:textId="77777777" w:rsidR="00AA28AB" w:rsidRDefault="00D16277">
      <w:pPr>
        <w:pStyle w:val="TableofFigures"/>
        <w:tabs>
          <w:tab w:val="right" w:leader="dot" w:pos="9060"/>
        </w:tabs>
        <w:rPr>
          <w:rFonts w:asciiTheme="minorHAnsi" w:eastAsiaTheme="minorEastAsia" w:hAnsiTheme="minorHAnsi"/>
          <w:noProof/>
          <w:kern w:val="0"/>
          <w:sz w:val="22"/>
          <w:lang w:val="en-US"/>
          <w14:ligatures w14:val="none"/>
        </w:rPr>
      </w:pPr>
      <w:r>
        <w:fldChar w:fldCharType="begin"/>
      </w:r>
      <w:r>
        <w:instrText xml:space="preserve"> TOC \h \z \c "Figura" </w:instrText>
      </w:r>
      <w:r>
        <w:fldChar w:fldCharType="separate"/>
      </w:r>
      <w:hyperlink w:anchor="_Toc202137673" w:history="1">
        <w:r w:rsidR="00AA28AB" w:rsidRPr="009E68B3">
          <w:rPr>
            <w:rStyle w:val="Hyperlink"/>
            <w:noProof/>
          </w:rPr>
          <w:t>Figura 2.1 - Algoritmul de extragere al MFCC</w:t>
        </w:r>
        <w:r w:rsidR="00AA28AB">
          <w:rPr>
            <w:noProof/>
            <w:webHidden/>
          </w:rPr>
          <w:tab/>
        </w:r>
        <w:r w:rsidR="00AA28AB">
          <w:rPr>
            <w:noProof/>
            <w:webHidden/>
          </w:rPr>
          <w:fldChar w:fldCharType="begin"/>
        </w:r>
        <w:r w:rsidR="00AA28AB">
          <w:rPr>
            <w:noProof/>
            <w:webHidden/>
          </w:rPr>
          <w:instrText xml:space="preserve"> PAGEREF _Toc202137673 \h </w:instrText>
        </w:r>
        <w:r w:rsidR="00AA28AB">
          <w:rPr>
            <w:noProof/>
            <w:webHidden/>
          </w:rPr>
        </w:r>
        <w:r w:rsidR="00AA28AB">
          <w:rPr>
            <w:noProof/>
            <w:webHidden/>
          </w:rPr>
          <w:fldChar w:fldCharType="separate"/>
        </w:r>
        <w:r w:rsidR="00AA28AB">
          <w:rPr>
            <w:noProof/>
            <w:webHidden/>
          </w:rPr>
          <w:t>19</w:t>
        </w:r>
        <w:r w:rsidR="00AA28AB">
          <w:rPr>
            <w:noProof/>
            <w:webHidden/>
          </w:rPr>
          <w:fldChar w:fldCharType="end"/>
        </w:r>
      </w:hyperlink>
    </w:p>
    <w:p w14:paraId="7822FBDF"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74" w:history="1">
        <w:r w:rsidR="00AA28AB" w:rsidRPr="009E68B3">
          <w:rPr>
            <w:rStyle w:val="Hyperlink"/>
            <w:noProof/>
          </w:rPr>
          <w:t>Figura 2.2 - Bancul de filtre Mel</w:t>
        </w:r>
        <w:r w:rsidR="00AA28AB">
          <w:rPr>
            <w:noProof/>
            <w:webHidden/>
          </w:rPr>
          <w:tab/>
        </w:r>
        <w:r w:rsidR="00AA28AB">
          <w:rPr>
            <w:noProof/>
            <w:webHidden/>
          </w:rPr>
          <w:fldChar w:fldCharType="begin"/>
        </w:r>
        <w:r w:rsidR="00AA28AB">
          <w:rPr>
            <w:noProof/>
            <w:webHidden/>
          </w:rPr>
          <w:instrText xml:space="preserve"> PAGEREF _Toc202137674 \h </w:instrText>
        </w:r>
        <w:r w:rsidR="00AA28AB">
          <w:rPr>
            <w:noProof/>
            <w:webHidden/>
          </w:rPr>
        </w:r>
        <w:r w:rsidR="00AA28AB">
          <w:rPr>
            <w:noProof/>
            <w:webHidden/>
          </w:rPr>
          <w:fldChar w:fldCharType="separate"/>
        </w:r>
        <w:r w:rsidR="00AA28AB">
          <w:rPr>
            <w:noProof/>
            <w:webHidden/>
          </w:rPr>
          <w:t>21</w:t>
        </w:r>
        <w:r w:rsidR="00AA28AB">
          <w:rPr>
            <w:noProof/>
            <w:webHidden/>
          </w:rPr>
          <w:fldChar w:fldCharType="end"/>
        </w:r>
      </w:hyperlink>
    </w:p>
    <w:p w14:paraId="71258934"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75" w:history="1">
        <w:r w:rsidR="00AA28AB" w:rsidRPr="009E68B3">
          <w:rPr>
            <w:rStyle w:val="Hyperlink"/>
            <w:noProof/>
          </w:rPr>
          <w:t>Figura 2.3 - Neuron artificial</w:t>
        </w:r>
        <w:r w:rsidR="00AA28AB">
          <w:rPr>
            <w:noProof/>
            <w:webHidden/>
          </w:rPr>
          <w:tab/>
        </w:r>
        <w:r w:rsidR="00AA28AB">
          <w:rPr>
            <w:noProof/>
            <w:webHidden/>
          </w:rPr>
          <w:fldChar w:fldCharType="begin"/>
        </w:r>
        <w:r w:rsidR="00AA28AB">
          <w:rPr>
            <w:noProof/>
            <w:webHidden/>
          </w:rPr>
          <w:instrText xml:space="preserve"> PAGEREF _Toc202137675 \h </w:instrText>
        </w:r>
        <w:r w:rsidR="00AA28AB">
          <w:rPr>
            <w:noProof/>
            <w:webHidden/>
          </w:rPr>
        </w:r>
        <w:r w:rsidR="00AA28AB">
          <w:rPr>
            <w:noProof/>
            <w:webHidden/>
          </w:rPr>
          <w:fldChar w:fldCharType="separate"/>
        </w:r>
        <w:r w:rsidR="00AA28AB">
          <w:rPr>
            <w:noProof/>
            <w:webHidden/>
          </w:rPr>
          <w:t>23</w:t>
        </w:r>
        <w:r w:rsidR="00AA28AB">
          <w:rPr>
            <w:noProof/>
            <w:webHidden/>
          </w:rPr>
          <w:fldChar w:fldCharType="end"/>
        </w:r>
      </w:hyperlink>
    </w:p>
    <w:p w14:paraId="480D7F02"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76" w:history="1">
        <w:r w:rsidR="00AA28AB" w:rsidRPr="009E68B3">
          <w:rPr>
            <w:rStyle w:val="Hyperlink"/>
            <w:noProof/>
          </w:rPr>
          <w:t>Figura 2.4 - Arhitectura MLP</w:t>
        </w:r>
        <w:r w:rsidR="00AA28AB">
          <w:rPr>
            <w:noProof/>
            <w:webHidden/>
          </w:rPr>
          <w:tab/>
        </w:r>
        <w:r w:rsidR="00AA28AB">
          <w:rPr>
            <w:noProof/>
            <w:webHidden/>
          </w:rPr>
          <w:fldChar w:fldCharType="begin"/>
        </w:r>
        <w:r w:rsidR="00AA28AB">
          <w:rPr>
            <w:noProof/>
            <w:webHidden/>
          </w:rPr>
          <w:instrText xml:space="preserve"> PAGEREF _Toc202137676 \h </w:instrText>
        </w:r>
        <w:r w:rsidR="00AA28AB">
          <w:rPr>
            <w:noProof/>
            <w:webHidden/>
          </w:rPr>
        </w:r>
        <w:r w:rsidR="00AA28AB">
          <w:rPr>
            <w:noProof/>
            <w:webHidden/>
          </w:rPr>
          <w:fldChar w:fldCharType="separate"/>
        </w:r>
        <w:r w:rsidR="00AA28AB">
          <w:rPr>
            <w:noProof/>
            <w:webHidden/>
          </w:rPr>
          <w:t>24</w:t>
        </w:r>
        <w:r w:rsidR="00AA28AB">
          <w:rPr>
            <w:noProof/>
            <w:webHidden/>
          </w:rPr>
          <w:fldChar w:fldCharType="end"/>
        </w:r>
      </w:hyperlink>
    </w:p>
    <w:p w14:paraId="48CE57F4"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77" w:history="1">
        <w:r w:rsidR="00AA28AB" w:rsidRPr="009E68B3">
          <w:rPr>
            <w:rStyle w:val="Hyperlink"/>
            <w:noProof/>
          </w:rPr>
          <w:t>Figura 2.5 - Arhitectura CNN</w:t>
        </w:r>
        <w:r w:rsidR="00AA28AB">
          <w:rPr>
            <w:noProof/>
            <w:webHidden/>
          </w:rPr>
          <w:tab/>
        </w:r>
        <w:r w:rsidR="00AA28AB">
          <w:rPr>
            <w:noProof/>
            <w:webHidden/>
          </w:rPr>
          <w:fldChar w:fldCharType="begin"/>
        </w:r>
        <w:r w:rsidR="00AA28AB">
          <w:rPr>
            <w:noProof/>
            <w:webHidden/>
          </w:rPr>
          <w:instrText xml:space="preserve"> PAGEREF _Toc202137677 \h </w:instrText>
        </w:r>
        <w:r w:rsidR="00AA28AB">
          <w:rPr>
            <w:noProof/>
            <w:webHidden/>
          </w:rPr>
        </w:r>
        <w:r w:rsidR="00AA28AB">
          <w:rPr>
            <w:noProof/>
            <w:webHidden/>
          </w:rPr>
          <w:fldChar w:fldCharType="separate"/>
        </w:r>
        <w:r w:rsidR="00AA28AB">
          <w:rPr>
            <w:noProof/>
            <w:webHidden/>
          </w:rPr>
          <w:t>26</w:t>
        </w:r>
        <w:r w:rsidR="00AA28AB">
          <w:rPr>
            <w:noProof/>
            <w:webHidden/>
          </w:rPr>
          <w:fldChar w:fldCharType="end"/>
        </w:r>
      </w:hyperlink>
    </w:p>
    <w:p w14:paraId="2F10F885"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78" w:history="1">
        <w:r w:rsidR="00AA28AB" w:rsidRPr="009E68B3">
          <w:rPr>
            <w:rStyle w:val="Hyperlink"/>
            <w:noProof/>
          </w:rPr>
          <w:t>Figura 2.6 - Bloc rezidual</w:t>
        </w:r>
        <w:r w:rsidR="00AA28AB">
          <w:rPr>
            <w:noProof/>
            <w:webHidden/>
          </w:rPr>
          <w:tab/>
        </w:r>
        <w:r w:rsidR="00AA28AB">
          <w:rPr>
            <w:noProof/>
            <w:webHidden/>
          </w:rPr>
          <w:fldChar w:fldCharType="begin"/>
        </w:r>
        <w:r w:rsidR="00AA28AB">
          <w:rPr>
            <w:noProof/>
            <w:webHidden/>
          </w:rPr>
          <w:instrText xml:space="preserve"> PAGEREF _Toc202137678 \h </w:instrText>
        </w:r>
        <w:r w:rsidR="00AA28AB">
          <w:rPr>
            <w:noProof/>
            <w:webHidden/>
          </w:rPr>
        </w:r>
        <w:r w:rsidR="00AA28AB">
          <w:rPr>
            <w:noProof/>
            <w:webHidden/>
          </w:rPr>
          <w:fldChar w:fldCharType="separate"/>
        </w:r>
        <w:r w:rsidR="00AA28AB">
          <w:rPr>
            <w:noProof/>
            <w:webHidden/>
          </w:rPr>
          <w:t>27</w:t>
        </w:r>
        <w:r w:rsidR="00AA28AB">
          <w:rPr>
            <w:noProof/>
            <w:webHidden/>
          </w:rPr>
          <w:fldChar w:fldCharType="end"/>
        </w:r>
      </w:hyperlink>
    </w:p>
    <w:p w14:paraId="391AC7BB"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79" w:history="1">
        <w:r w:rsidR="00AA28AB" w:rsidRPr="009E68B3">
          <w:rPr>
            <w:rStyle w:val="Hyperlink"/>
            <w:noProof/>
          </w:rPr>
          <w:t>Figura 2.7 - Matrice de confuzie</w:t>
        </w:r>
        <w:r w:rsidR="00AA28AB">
          <w:rPr>
            <w:noProof/>
            <w:webHidden/>
          </w:rPr>
          <w:tab/>
        </w:r>
        <w:r w:rsidR="00AA28AB">
          <w:rPr>
            <w:noProof/>
            <w:webHidden/>
          </w:rPr>
          <w:fldChar w:fldCharType="begin"/>
        </w:r>
        <w:r w:rsidR="00AA28AB">
          <w:rPr>
            <w:noProof/>
            <w:webHidden/>
          </w:rPr>
          <w:instrText xml:space="preserve"> PAGEREF _Toc202137679 \h </w:instrText>
        </w:r>
        <w:r w:rsidR="00AA28AB">
          <w:rPr>
            <w:noProof/>
            <w:webHidden/>
          </w:rPr>
        </w:r>
        <w:r w:rsidR="00AA28AB">
          <w:rPr>
            <w:noProof/>
            <w:webHidden/>
          </w:rPr>
          <w:fldChar w:fldCharType="separate"/>
        </w:r>
        <w:r w:rsidR="00AA28AB">
          <w:rPr>
            <w:noProof/>
            <w:webHidden/>
          </w:rPr>
          <w:t>28</w:t>
        </w:r>
        <w:r w:rsidR="00AA28AB">
          <w:rPr>
            <w:noProof/>
            <w:webHidden/>
          </w:rPr>
          <w:fldChar w:fldCharType="end"/>
        </w:r>
      </w:hyperlink>
    </w:p>
    <w:p w14:paraId="536D1A5D"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80" w:history="1">
        <w:r w:rsidR="00AA28AB" w:rsidRPr="009E68B3">
          <w:rPr>
            <w:rStyle w:val="Hyperlink"/>
            <w:noProof/>
          </w:rPr>
          <w:t>Figura 3.1 - Forma de undă a semnalului brut</w:t>
        </w:r>
        <w:r w:rsidR="00AA28AB">
          <w:rPr>
            <w:noProof/>
            <w:webHidden/>
          </w:rPr>
          <w:tab/>
        </w:r>
        <w:r w:rsidR="00AA28AB">
          <w:rPr>
            <w:noProof/>
            <w:webHidden/>
          </w:rPr>
          <w:fldChar w:fldCharType="begin"/>
        </w:r>
        <w:r w:rsidR="00AA28AB">
          <w:rPr>
            <w:noProof/>
            <w:webHidden/>
          </w:rPr>
          <w:instrText xml:space="preserve"> PAGEREF _Toc202137680 \h </w:instrText>
        </w:r>
        <w:r w:rsidR="00AA28AB">
          <w:rPr>
            <w:noProof/>
            <w:webHidden/>
          </w:rPr>
        </w:r>
        <w:r w:rsidR="00AA28AB">
          <w:rPr>
            <w:noProof/>
            <w:webHidden/>
          </w:rPr>
          <w:fldChar w:fldCharType="separate"/>
        </w:r>
        <w:r w:rsidR="00AA28AB">
          <w:rPr>
            <w:noProof/>
            <w:webHidden/>
          </w:rPr>
          <w:t>33</w:t>
        </w:r>
        <w:r w:rsidR="00AA28AB">
          <w:rPr>
            <w:noProof/>
            <w:webHidden/>
          </w:rPr>
          <w:fldChar w:fldCharType="end"/>
        </w:r>
      </w:hyperlink>
    </w:p>
    <w:p w14:paraId="1B993BED"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81" w:history="1">
        <w:r w:rsidR="00AA28AB" w:rsidRPr="009E68B3">
          <w:rPr>
            <w:rStyle w:val="Hyperlink"/>
            <w:noProof/>
          </w:rPr>
          <w:t>Figura 3.2 - Forma de undă a semnalului preprocesat</w:t>
        </w:r>
        <w:r w:rsidR="00AA28AB">
          <w:rPr>
            <w:noProof/>
            <w:webHidden/>
          </w:rPr>
          <w:tab/>
        </w:r>
        <w:r w:rsidR="00AA28AB">
          <w:rPr>
            <w:noProof/>
            <w:webHidden/>
          </w:rPr>
          <w:fldChar w:fldCharType="begin"/>
        </w:r>
        <w:r w:rsidR="00AA28AB">
          <w:rPr>
            <w:noProof/>
            <w:webHidden/>
          </w:rPr>
          <w:instrText xml:space="preserve"> PAGEREF _Toc202137681 \h </w:instrText>
        </w:r>
        <w:r w:rsidR="00AA28AB">
          <w:rPr>
            <w:noProof/>
            <w:webHidden/>
          </w:rPr>
        </w:r>
        <w:r w:rsidR="00AA28AB">
          <w:rPr>
            <w:noProof/>
            <w:webHidden/>
          </w:rPr>
          <w:fldChar w:fldCharType="separate"/>
        </w:r>
        <w:r w:rsidR="00AA28AB">
          <w:rPr>
            <w:noProof/>
            <w:webHidden/>
          </w:rPr>
          <w:t>33</w:t>
        </w:r>
        <w:r w:rsidR="00AA28AB">
          <w:rPr>
            <w:noProof/>
            <w:webHidden/>
          </w:rPr>
          <w:fldChar w:fldCharType="end"/>
        </w:r>
      </w:hyperlink>
    </w:p>
    <w:p w14:paraId="609CBA47"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82" w:history="1">
        <w:r w:rsidR="00AA28AB" w:rsidRPr="009E68B3">
          <w:rPr>
            <w:rStyle w:val="Hyperlink"/>
            <w:noProof/>
          </w:rPr>
          <w:t>Figura 3.3 - Mel-spectrogama semnalului brut</w:t>
        </w:r>
        <w:r w:rsidR="00AA28AB">
          <w:rPr>
            <w:noProof/>
            <w:webHidden/>
          </w:rPr>
          <w:tab/>
        </w:r>
        <w:r w:rsidR="00AA28AB">
          <w:rPr>
            <w:noProof/>
            <w:webHidden/>
          </w:rPr>
          <w:fldChar w:fldCharType="begin"/>
        </w:r>
        <w:r w:rsidR="00AA28AB">
          <w:rPr>
            <w:noProof/>
            <w:webHidden/>
          </w:rPr>
          <w:instrText xml:space="preserve"> PAGEREF _Toc202137682 \h </w:instrText>
        </w:r>
        <w:r w:rsidR="00AA28AB">
          <w:rPr>
            <w:noProof/>
            <w:webHidden/>
          </w:rPr>
        </w:r>
        <w:r w:rsidR="00AA28AB">
          <w:rPr>
            <w:noProof/>
            <w:webHidden/>
          </w:rPr>
          <w:fldChar w:fldCharType="separate"/>
        </w:r>
        <w:r w:rsidR="00AA28AB">
          <w:rPr>
            <w:noProof/>
            <w:webHidden/>
          </w:rPr>
          <w:t>34</w:t>
        </w:r>
        <w:r w:rsidR="00AA28AB">
          <w:rPr>
            <w:noProof/>
            <w:webHidden/>
          </w:rPr>
          <w:fldChar w:fldCharType="end"/>
        </w:r>
      </w:hyperlink>
    </w:p>
    <w:p w14:paraId="77A3250F"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83" w:history="1">
        <w:r w:rsidR="00AA28AB" w:rsidRPr="009E68B3">
          <w:rPr>
            <w:rStyle w:val="Hyperlink"/>
            <w:noProof/>
          </w:rPr>
          <w:t>Figura 3.4 - Mel-spectrograma semnalului preprocesat</w:t>
        </w:r>
        <w:r w:rsidR="00AA28AB">
          <w:rPr>
            <w:noProof/>
            <w:webHidden/>
          </w:rPr>
          <w:tab/>
        </w:r>
        <w:r w:rsidR="00AA28AB">
          <w:rPr>
            <w:noProof/>
            <w:webHidden/>
          </w:rPr>
          <w:fldChar w:fldCharType="begin"/>
        </w:r>
        <w:r w:rsidR="00AA28AB">
          <w:rPr>
            <w:noProof/>
            <w:webHidden/>
          </w:rPr>
          <w:instrText xml:space="preserve"> PAGEREF _Toc202137683 \h </w:instrText>
        </w:r>
        <w:r w:rsidR="00AA28AB">
          <w:rPr>
            <w:noProof/>
            <w:webHidden/>
          </w:rPr>
        </w:r>
        <w:r w:rsidR="00AA28AB">
          <w:rPr>
            <w:noProof/>
            <w:webHidden/>
          </w:rPr>
          <w:fldChar w:fldCharType="separate"/>
        </w:r>
        <w:r w:rsidR="00AA28AB">
          <w:rPr>
            <w:noProof/>
            <w:webHidden/>
          </w:rPr>
          <w:t>35</w:t>
        </w:r>
        <w:r w:rsidR="00AA28AB">
          <w:rPr>
            <w:noProof/>
            <w:webHidden/>
          </w:rPr>
          <w:fldChar w:fldCharType="end"/>
        </w:r>
      </w:hyperlink>
    </w:p>
    <w:p w14:paraId="48D1A689"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84" w:history="1">
        <w:r w:rsidR="00AA28AB" w:rsidRPr="009E68B3">
          <w:rPr>
            <w:rStyle w:val="Hyperlink"/>
            <w:noProof/>
          </w:rPr>
          <w:t>Figura 3.5 - Structura rețelei CNN-3L</w:t>
        </w:r>
        <w:r w:rsidR="00AA28AB">
          <w:rPr>
            <w:noProof/>
            <w:webHidden/>
          </w:rPr>
          <w:tab/>
        </w:r>
        <w:r w:rsidR="00AA28AB">
          <w:rPr>
            <w:noProof/>
            <w:webHidden/>
          </w:rPr>
          <w:fldChar w:fldCharType="begin"/>
        </w:r>
        <w:r w:rsidR="00AA28AB">
          <w:rPr>
            <w:noProof/>
            <w:webHidden/>
          </w:rPr>
          <w:instrText xml:space="preserve"> PAGEREF _Toc202137684 \h </w:instrText>
        </w:r>
        <w:r w:rsidR="00AA28AB">
          <w:rPr>
            <w:noProof/>
            <w:webHidden/>
          </w:rPr>
        </w:r>
        <w:r w:rsidR="00AA28AB">
          <w:rPr>
            <w:noProof/>
            <w:webHidden/>
          </w:rPr>
          <w:fldChar w:fldCharType="separate"/>
        </w:r>
        <w:r w:rsidR="00AA28AB">
          <w:rPr>
            <w:noProof/>
            <w:webHidden/>
          </w:rPr>
          <w:t>36</w:t>
        </w:r>
        <w:r w:rsidR="00AA28AB">
          <w:rPr>
            <w:noProof/>
            <w:webHidden/>
          </w:rPr>
          <w:fldChar w:fldCharType="end"/>
        </w:r>
      </w:hyperlink>
    </w:p>
    <w:p w14:paraId="2DEEB9CD"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85" w:history="1">
        <w:r w:rsidR="00AA28AB" w:rsidRPr="009E68B3">
          <w:rPr>
            <w:rStyle w:val="Hyperlink"/>
            <w:noProof/>
          </w:rPr>
          <w:t>Figura 3.6 - Structura rețelei CNN-4L</w:t>
        </w:r>
        <w:r w:rsidR="00AA28AB">
          <w:rPr>
            <w:noProof/>
            <w:webHidden/>
          </w:rPr>
          <w:tab/>
        </w:r>
        <w:r w:rsidR="00AA28AB">
          <w:rPr>
            <w:noProof/>
            <w:webHidden/>
          </w:rPr>
          <w:fldChar w:fldCharType="begin"/>
        </w:r>
        <w:r w:rsidR="00AA28AB">
          <w:rPr>
            <w:noProof/>
            <w:webHidden/>
          </w:rPr>
          <w:instrText xml:space="preserve"> PAGEREF _Toc202137685 \h </w:instrText>
        </w:r>
        <w:r w:rsidR="00AA28AB">
          <w:rPr>
            <w:noProof/>
            <w:webHidden/>
          </w:rPr>
        </w:r>
        <w:r w:rsidR="00AA28AB">
          <w:rPr>
            <w:noProof/>
            <w:webHidden/>
          </w:rPr>
          <w:fldChar w:fldCharType="separate"/>
        </w:r>
        <w:r w:rsidR="00AA28AB">
          <w:rPr>
            <w:noProof/>
            <w:webHidden/>
          </w:rPr>
          <w:t>37</w:t>
        </w:r>
        <w:r w:rsidR="00AA28AB">
          <w:rPr>
            <w:noProof/>
            <w:webHidden/>
          </w:rPr>
          <w:fldChar w:fldCharType="end"/>
        </w:r>
      </w:hyperlink>
    </w:p>
    <w:p w14:paraId="3A5AB3C2"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86" w:history="1">
        <w:r w:rsidR="00AA28AB" w:rsidRPr="009E68B3">
          <w:rPr>
            <w:rStyle w:val="Hyperlink"/>
            <w:noProof/>
          </w:rPr>
          <w:t>Figura 3.7 - Structura rețelei ResNet18</w:t>
        </w:r>
        <w:r w:rsidR="00AA28AB">
          <w:rPr>
            <w:noProof/>
            <w:webHidden/>
          </w:rPr>
          <w:tab/>
        </w:r>
        <w:r w:rsidR="00AA28AB">
          <w:rPr>
            <w:noProof/>
            <w:webHidden/>
          </w:rPr>
          <w:fldChar w:fldCharType="begin"/>
        </w:r>
        <w:r w:rsidR="00AA28AB">
          <w:rPr>
            <w:noProof/>
            <w:webHidden/>
          </w:rPr>
          <w:instrText xml:space="preserve"> PAGEREF _Toc202137686 \h </w:instrText>
        </w:r>
        <w:r w:rsidR="00AA28AB">
          <w:rPr>
            <w:noProof/>
            <w:webHidden/>
          </w:rPr>
        </w:r>
        <w:r w:rsidR="00AA28AB">
          <w:rPr>
            <w:noProof/>
            <w:webHidden/>
          </w:rPr>
          <w:fldChar w:fldCharType="separate"/>
        </w:r>
        <w:r w:rsidR="00AA28AB">
          <w:rPr>
            <w:noProof/>
            <w:webHidden/>
          </w:rPr>
          <w:t>38</w:t>
        </w:r>
        <w:r w:rsidR="00AA28AB">
          <w:rPr>
            <w:noProof/>
            <w:webHidden/>
          </w:rPr>
          <w:fldChar w:fldCharType="end"/>
        </w:r>
      </w:hyperlink>
    </w:p>
    <w:p w14:paraId="44AEDB7D"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87" w:history="1">
        <w:r w:rsidR="00AA28AB" w:rsidRPr="009E68B3">
          <w:rPr>
            <w:rStyle w:val="Hyperlink"/>
            <w:noProof/>
          </w:rPr>
          <w:t>Figura 3.8 - Comparație între etichetele reale și cele prezise</w:t>
        </w:r>
        <w:r w:rsidR="00AA28AB">
          <w:rPr>
            <w:noProof/>
            <w:webHidden/>
          </w:rPr>
          <w:tab/>
        </w:r>
        <w:r w:rsidR="00AA28AB">
          <w:rPr>
            <w:noProof/>
            <w:webHidden/>
          </w:rPr>
          <w:fldChar w:fldCharType="begin"/>
        </w:r>
        <w:r w:rsidR="00AA28AB">
          <w:rPr>
            <w:noProof/>
            <w:webHidden/>
          </w:rPr>
          <w:instrText xml:space="preserve"> PAGEREF _Toc202137687 \h </w:instrText>
        </w:r>
        <w:r w:rsidR="00AA28AB">
          <w:rPr>
            <w:noProof/>
            <w:webHidden/>
          </w:rPr>
        </w:r>
        <w:r w:rsidR="00AA28AB">
          <w:rPr>
            <w:noProof/>
            <w:webHidden/>
          </w:rPr>
          <w:fldChar w:fldCharType="separate"/>
        </w:r>
        <w:r w:rsidR="00AA28AB">
          <w:rPr>
            <w:noProof/>
            <w:webHidden/>
          </w:rPr>
          <w:t>45</w:t>
        </w:r>
        <w:r w:rsidR="00AA28AB">
          <w:rPr>
            <w:noProof/>
            <w:webHidden/>
          </w:rPr>
          <w:fldChar w:fldCharType="end"/>
        </w:r>
      </w:hyperlink>
    </w:p>
    <w:p w14:paraId="0327253A"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88" w:history="1">
        <w:r w:rsidR="00AA28AB" w:rsidRPr="009E68B3">
          <w:rPr>
            <w:rStyle w:val="Hyperlink"/>
            <w:noProof/>
          </w:rPr>
          <w:t>Figura 4.1 - Modelul CNN-3L - Evoluția erorii</w:t>
        </w:r>
        <w:r w:rsidR="00AA28AB">
          <w:rPr>
            <w:noProof/>
            <w:webHidden/>
          </w:rPr>
          <w:tab/>
        </w:r>
        <w:r w:rsidR="00AA28AB">
          <w:rPr>
            <w:noProof/>
            <w:webHidden/>
          </w:rPr>
          <w:fldChar w:fldCharType="begin"/>
        </w:r>
        <w:r w:rsidR="00AA28AB">
          <w:rPr>
            <w:noProof/>
            <w:webHidden/>
          </w:rPr>
          <w:instrText xml:space="preserve"> PAGEREF _Toc202137688 \h </w:instrText>
        </w:r>
        <w:r w:rsidR="00AA28AB">
          <w:rPr>
            <w:noProof/>
            <w:webHidden/>
          </w:rPr>
        </w:r>
        <w:r w:rsidR="00AA28AB">
          <w:rPr>
            <w:noProof/>
            <w:webHidden/>
          </w:rPr>
          <w:fldChar w:fldCharType="separate"/>
        </w:r>
        <w:r w:rsidR="00AA28AB">
          <w:rPr>
            <w:noProof/>
            <w:webHidden/>
          </w:rPr>
          <w:t>47</w:t>
        </w:r>
        <w:r w:rsidR="00AA28AB">
          <w:rPr>
            <w:noProof/>
            <w:webHidden/>
          </w:rPr>
          <w:fldChar w:fldCharType="end"/>
        </w:r>
      </w:hyperlink>
    </w:p>
    <w:p w14:paraId="0FCBDB3E"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89" w:history="1">
        <w:r w:rsidR="00AA28AB" w:rsidRPr="009E68B3">
          <w:rPr>
            <w:rStyle w:val="Hyperlink"/>
            <w:noProof/>
          </w:rPr>
          <w:t>Figura 4.2 - Modelul CNN-3L - Evoluția acurateții</w:t>
        </w:r>
        <w:r w:rsidR="00AA28AB">
          <w:rPr>
            <w:noProof/>
            <w:webHidden/>
          </w:rPr>
          <w:tab/>
        </w:r>
        <w:r w:rsidR="00AA28AB">
          <w:rPr>
            <w:noProof/>
            <w:webHidden/>
          </w:rPr>
          <w:fldChar w:fldCharType="begin"/>
        </w:r>
        <w:r w:rsidR="00AA28AB">
          <w:rPr>
            <w:noProof/>
            <w:webHidden/>
          </w:rPr>
          <w:instrText xml:space="preserve"> PAGEREF _Toc202137689 \h </w:instrText>
        </w:r>
        <w:r w:rsidR="00AA28AB">
          <w:rPr>
            <w:noProof/>
            <w:webHidden/>
          </w:rPr>
        </w:r>
        <w:r w:rsidR="00AA28AB">
          <w:rPr>
            <w:noProof/>
            <w:webHidden/>
          </w:rPr>
          <w:fldChar w:fldCharType="separate"/>
        </w:r>
        <w:r w:rsidR="00AA28AB">
          <w:rPr>
            <w:noProof/>
            <w:webHidden/>
          </w:rPr>
          <w:t>47</w:t>
        </w:r>
        <w:r w:rsidR="00AA28AB">
          <w:rPr>
            <w:noProof/>
            <w:webHidden/>
          </w:rPr>
          <w:fldChar w:fldCharType="end"/>
        </w:r>
      </w:hyperlink>
    </w:p>
    <w:p w14:paraId="1AA6A3B5"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90" w:history="1">
        <w:r w:rsidR="00AA28AB" w:rsidRPr="009E68B3">
          <w:rPr>
            <w:rStyle w:val="Hyperlink"/>
            <w:noProof/>
          </w:rPr>
          <w:t>Figura 4.3 - Modelul CNN-3L - Matricea de confuzie</w:t>
        </w:r>
        <w:r w:rsidR="00AA28AB">
          <w:rPr>
            <w:noProof/>
            <w:webHidden/>
          </w:rPr>
          <w:tab/>
        </w:r>
        <w:r w:rsidR="00AA28AB">
          <w:rPr>
            <w:noProof/>
            <w:webHidden/>
          </w:rPr>
          <w:fldChar w:fldCharType="begin"/>
        </w:r>
        <w:r w:rsidR="00AA28AB">
          <w:rPr>
            <w:noProof/>
            <w:webHidden/>
          </w:rPr>
          <w:instrText xml:space="preserve"> PAGEREF _Toc202137690 \h </w:instrText>
        </w:r>
        <w:r w:rsidR="00AA28AB">
          <w:rPr>
            <w:noProof/>
            <w:webHidden/>
          </w:rPr>
        </w:r>
        <w:r w:rsidR="00AA28AB">
          <w:rPr>
            <w:noProof/>
            <w:webHidden/>
          </w:rPr>
          <w:fldChar w:fldCharType="separate"/>
        </w:r>
        <w:r w:rsidR="00AA28AB">
          <w:rPr>
            <w:noProof/>
            <w:webHidden/>
          </w:rPr>
          <w:t>48</w:t>
        </w:r>
        <w:r w:rsidR="00AA28AB">
          <w:rPr>
            <w:noProof/>
            <w:webHidden/>
          </w:rPr>
          <w:fldChar w:fldCharType="end"/>
        </w:r>
      </w:hyperlink>
    </w:p>
    <w:p w14:paraId="05E31A7E"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91" w:history="1">
        <w:r w:rsidR="00AA28AB" w:rsidRPr="009E68B3">
          <w:rPr>
            <w:rStyle w:val="Hyperlink"/>
            <w:noProof/>
          </w:rPr>
          <w:t>Figura 4.4 - Modelul CNN-4L - Evoluția erorii</w:t>
        </w:r>
        <w:r w:rsidR="00AA28AB">
          <w:rPr>
            <w:noProof/>
            <w:webHidden/>
          </w:rPr>
          <w:tab/>
        </w:r>
        <w:r w:rsidR="00AA28AB">
          <w:rPr>
            <w:noProof/>
            <w:webHidden/>
          </w:rPr>
          <w:fldChar w:fldCharType="begin"/>
        </w:r>
        <w:r w:rsidR="00AA28AB">
          <w:rPr>
            <w:noProof/>
            <w:webHidden/>
          </w:rPr>
          <w:instrText xml:space="preserve"> PAGEREF _Toc202137691 \h </w:instrText>
        </w:r>
        <w:r w:rsidR="00AA28AB">
          <w:rPr>
            <w:noProof/>
            <w:webHidden/>
          </w:rPr>
        </w:r>
        <w:r w:rsidR="00AA28AB">
          <w:rPr>
            <w:noProof/>
            <w:webHidden/>
          </w:rPr>
          <w:fldChar w:fldCharType="separate"/>
        </w:r>
        <w:r w:rsidR="00AA28AB">
          <w:rPr>
            <w:noProof/>
            <w:webHidden/>
          </w:rPr>
          <w:t>49</w:t>
        </w:r>
        <w:r w:rsidR="00AA28AB">
          <w:rPr>
            <w:noProof/>
            <w:webHidden/>
          </w:rPr>
          <w:fldChar w:fldCharType="end"/>
        </w:r>
      </w:hyperlink>
    </w:p>
    <w:p w14:paraId="747C0F0A"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92" w:history="1">
        <w:r w:rsidR="00AA28AB" w:rsidRPr="009E68B3">
          <w:rPr>
            <w:rStyle w:val="Hyperlink"/>
            <w:noProof/>
          </w:rPr>
          <w:t>Figura 4.5 - Modelul CNN-4L - Evoluția acurateței</w:t>
        </w:r>
        <w:r w:rsidR="00AA28AB">
          <w:rPr>
            <w:noProof/>
            <w:webHidden/>
          </w:rPr>
          <w:tab/>
        </w:r>
        <w:r w:rsidR="00AA28AB">
          <w:rPr>
            <w:noProof/>
            <w:webHidden/>
          </w:rPr>
          <w:fldChar w:fldCharType="begin"/>
        </w:r>
        <w:r w:rsidR="00AA28AB">
          <w:rPr>
            <w:noProof/>
            <w:webHidden/>
          </w:rPr>
          <w:instrText xml:space="preserve"> PAGEREF _Toc202137692 \h </w:instrText>
        </w:r>
        <w:r w:rsidR="00AA28AB">
          <w:rPr>
            <w:noProof/>
            <w:webHidden/>
          </w:rPr>
        </w:r>
        <w:r w:rsidR="00AA28AB">
          <w:rPr>
            <w:noProof/>
            <w:webHidden/>
          </w:rPr>
          <w:fldChar w:fldCharType="separate"/>
        </w:r>
        <w:r w:rsidR="00AA28AB">
          <w:rPr>
            <w:noProof/>
            <w:webHidden/>
          </w:rPr>
          <w:t>49</w:t>
        </w:r>
        <w:r w:rsidR="00AA28AB">
          <w:rPr>
            <w:noProof/>
            <w:webHidden/>
          </w:rPr>
          <w:fldChar w:fldCharType="end"/>
        </w:r>
      </w:hyperlink>
    </w:p>
    <w:p w14:paraId="5659E679"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93" w:history="1">
        <w:r w:rsidR="00AA28AB" w:rsidRPr="009E68B3">
          <w:rPr>
            <w:rStyle w:val="Hyperlink"/>
            <w:noProof/>
          </w:rPr>
          <w:t>Figura 4.6 - Modelul CNN-4L - Matricea de confuzie</w:t>
        </w:r>
        <w:r w:rsidR="00AA28AB">
          <w:rPr>
            <w:noProof/>
            <w:webHidden/>
          </w:rPr>
          <w:tab/>
        </w:r>
        <w:r w:rsidR="00AA28AB">
          <w:rPr>
            <w:noProof/>
            <w:webHidden/>
          </w:rPr>
          <w:fldChar w:fldCharType="begin"/>
        </w:r>
        <w:r w:rsidR="00AA28AB">
          <w:rPr>
            <w:noProof/>
            <w:webHidden/>
          </w:rPr>
          <w:instrText xml:space="preserve"> PAGEREF _Toc202137693 \h </w:instrText>
        </w:r>
        <w:r w:rsidR="00AA28AB">
          <w:rPr>
            <w:noProof/>
            <w:webHidden/>
          </w:rPr>
        </w:r>
        <w:r w:rsidR="00AA28AB">
          <w:rPr>
            <w:noProof/>
            <w:webHidden/>
          </w:rPr>
          <w:fldChar w:fldCharType="separate"/>
        </w:r>
        <w:r w:rsidR="00AA28AB">
          <w:rPr>
            <w:noProof/>
            <w:webHidden/>
          </w:rPr>
          <w:t>50</w:t>
        </w:r>
        <w:r w:rsidR="00AA28AB">
          <w:rPr>
            <w:noProof/>
            <w:webHidden/>
          </w:rPr>
          <w:fldChar w:fldCharType="end"/>
        </w:r>
      </w:hyperlink>
    </w:p>
    <w:p w14:paraId="51EB82C1"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94" w:history="1">
        <w:r w:rsidR="00AA28AB" w:rsidRPr="009E68B3">
          <w:rPr>
            <w:rStyle w:val="Hyperlink"/>
            <w:noProof/>
          </w:rPr>
          <w:t>Figura 4.7 - ResNet18 - Evoluția erorii</w:t>
        </w:r>
        <w:r w:rsidR="00AA28AB">
          <w:rPr>
            <w:noProof/>
            <w:webHidden/>
          </w:rPr>
          <w:tab/>
        </w:r>
        <w:r w:rsidR="00AA28AB">
          <w:rPr>
            <w:noProof/>
            <w:webHidden/>
          </w:rPr>
          <w:fldChar w:fldCharType="begin"/>
        </w:r>
        <w:r w:rsidR="00AA28AB">
          <w:rPr>
            <w:noProof/>
            <w:webHidden/>
          </w:rPr>
          <w:instrText xml:space="preserve"> PAGEREF _Toc202137694 \h </w:instrText>
        </w:r>
        <w:r w:rsidR="00AA28AB">
          <w:rPr>
            <w:noProof/>
            <w:webHidden/>
          </w:rPr>
        </w:r>
        <w:r w:rsidR="00AA28AB">
          <w:rPr>
            <w:noProof/>
            <w:webHidden/>
          </w:rPr>
          <w:fldChar w:fldCharType="separate"/>
        </w:r>
        <w:r w:rsidR="00AA28AB">
          <w:rPr>
            <w:noProof/>
            <w:webHidden/>
          </w:rPr>
          <w:t>51</w:t>
        </w:r>
        <w:r w:rsidR="00AA28AB">
          <w:rPr>
            <w:noProof/>
            <w:webHidden/>
          </w:rPr>
          <w:fldChar w:fldCharType="end"/>
        </w:r>
      </w:hyperlink>
    </w:p>
    <w:p w14:paraId="5303F4F0"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95" w:history="1">
        <w:r w:rsidR="00AA28AB" w:rsidRPr="009E68B3">
          <w:rPr>
            <w:rStyle w:val="Hyperlink"/>
            <w:noProof/>
          </w:rPr>
          <w:t>Figura 4.8 - ResNet18 - Evoluția acurateței</w:t>
        </w:r>
        <w:r w:rsidR="00AA28AB">
          <w:rPr>
            <w:noProof/>
            <w:webHidden/>
          </w:rPr>
          <w:tab/>
        </w:r>
        <w:r w:rsidR="00AA28AB">
          <w:rPr>
            <w:noProof/>
            <w:webHidden/>
          </w:rPr>
          <w:fldChar w:fldCharType="begin"/>
        </w:r>
        <w:r w:rsidR="00AA28AB">
          <w:rPr>
            <w:noProof/>
            <w:webHidden/>
          </w:rPr>
          <w:instrText xml:space="preserve"> PAGEREF _Toc202137695 \h </w:instrText>
        </w:r>
        <w:r w:rsidR="00AA28AB">
          <w:rPr>
            <w:noProof/>
            <w:webHidden/>
          </w:rPr>
        </w:r>
        <w:r w:rsidR="00AA28AB">
          <w:rPr>
            <w:noProof/>
            <w:webHidden/>
          </w:rPr>
          <w:fldChar w:fldCharType="separate"/>
        </w:r>
        <w:r w:rsidR="00AA28AB">
          <w:rPr>
            <w:noProof/>
            <w:webHidden/>
          </w:rPr>
          <w:t>52</w:t>
        </w:r>
        <w:r w:rsidR="00AA28AB">
          <w:rPr>
            <w:noProof/>
            <w:webHidden/>
          </w:rPr>
          <w:fldChar w:fldCharType="end"/>
        </w:r>
      </w:hyperlink>
    </w:p>
    <w:p w14:paraId="59D87852"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96" w:history="1">
        <w:r w:rsidR="00AA28AB" w:rsidRPr="009E68B3">
          <w:rPr>
            <w:rStyle w:val="Hyperlink"/>
            <w:noProof/>
          </w:rPr>
          <w:t>Figura 4.9 - ResNet18 - Matricea de confuzie</w:t>
        </w:r>
        <w:r w:rsidR="00AA28AB">
          <w:rPr>
            <w:noProof/>
            <w:webHidden/>
          </w:rPr>
          <w:tab/>
        </w:r>
        <w:r w:rsidR="00AA28AB">
          <w:rPr>
            <w:noProof/>
            <w:webHidden/>
          </w:rPr>
          <w:fldChar w:fldCharType="begin"/>
        </w:r>
        <w:r w:rsidR="00AA28AB">
          <w:rPr>
            <w:noProof/>
            <w:webHidden/>
          </w:rPr>
          <w:instrText xml:space="preserve"> PAGEREF _Toc202137696 \h </w:instrText>
        </w:r>
        <w:r w:rsidR="00AA28AB">
          <w:rPr>
            <w:noProof/>
            <w:webHidden/>
          </w:rPr>
        </w:r>
        <w:r w:rsidR="00AA28AB">
          <w:rPr>
            <w:noProof/>
            <w:webHidden/>
          </w:rPr>
          <w:fldChar w:fldCharType="separate"/>
        </w:r>
        <w:r w:rsidR="00AA28AB">
          <w:rPr>
            <w:noProof/>
            <w:webHidden/>
          </w:rPr>
          <w:t>52</w:t>
        </w:r>
        <w:r w:rsidR="00AA28AB">
          <w:rPr>
            <w:noProof/>
            <w:webHidden/>
          </w:rPr>
          <w:fldChar w:fldCharType="end"/>
        </w:r>
      </w:hyperlink>
    </w:p>
    <w:p w14:paraId="608CD986"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97" w:history="1">
        <w:r w:rsidR="00AA28AB" w:rsidRPr="009E68B3">
          <w:rPr>
            <w:rStyle w:val="Hyperlink"/>
            <w:noProof/>
          </w:rPr>
          <w:t>Figura 4.10 - Cazul 1 - Diarizare K-Means</w:t>
        </w:r>
        <w:r w:rsidR="00AA28AB">
          <w:rPr>
            <w:noProof/>
            <w:webHidden/>
          </w:rPr>
          <w:tab/>
        </w:r>
        <w:r w:rsidR="00AA28AB">
          <w:rPr>
            <w:noProof/>
            <w:webHidden/>
          </w:rPr>
          <w:fldChar w:fldCharType="begin"/>
        </w:r>
        <w:r w:rsidR="00AA28AB">
          <w:rPr>
            <w:noProof/>
            <w:webHidden/>
          </w:rPr>
          <w:instrText xml:space="preserve"> PAGEREF _Toc202137697 \h </w:instrText>
        </w:r>
        <w:r w:rsidR="00AA28AB">
          <w:rPr>
            <w:noProof/>
            <w:webHidden/>
          </w:rPr>
        </w:r>
        <w:r w:rsidR="00AA28AB">
          <w:rPr>
            <w:noProof/>
            <w:webHidden/>
          </w:rPr>
          <w:fldChar w:fldCharType="separate"/>
        </w:r>
        <w:r w:rsidR="00AA28AB">
          <w:rPr>
            <w:noProof/>
            <w:webHidden/>
          </w:rPr>
          <w:t>54</w:t>
        </w:r>
        <w:r w:rsidR="00AA28AB">
          <w:rPr>
            <w:noProof/>
            <w:webHidden/>
          </w:rPr>
          <w:fldChar w:fldCharType="end"/>
        </w:r>
      </w:hyperlink>
    </w:p>
    <w:p w14:paraId="1681CD90"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98" w:history="1">
        <w:r w:rsidR="00AA28AB" w:rsidRPr="009E68B3">
          <w:rPr>
            <w:rStyle w:val="Hyperlink"/>
            <w:noProof/>
          </w:rPr>
          <w:t>Figura 4.11 - Cazul 2 - Diarizare K-Means + CNN 3L</w:t>
        </w:r>
        <w:r w:rsidR="00AA28AB">
          <w:rPr>
            <w:noProof/>
            <w:webHidden/>
          </w:rPr>
          <w:tab/>
        </w:r>
        <w:r w:rsidR="00AA28AB">
          <w:rPr>
            <w:noProof/>
            <w:webHidden/>
          </w:rPr>
          <w:fldChar w:fldCharType="begin"/>
        </w:r>
        <w:r w:rsidR="00AA28AB">
          <w:rPr>
            <w:noProof/>
            <w:webHidden/>
          </w:rPr>
          <w:instrText xml:space="preserve"> PAGEREF _Toc202137698 \h </w:instrText>
        </w:r>
        <w:r w:rsidR="00AA28AB">
          <w:rPr>
            <w:noProof/>
            <w:webHidden/>
          </w:rPr>
        </w:r>
        <w:r w:rsidR="00AA28AB">
          <w:rPr>
            <w:noProof/>
            <w:webHidden/>
          </w:rPr>
          <w:fldChar w:fldCharType="separate"/>
        </w:r>
        <w:r w:rsidR="00AA28AB">
          <w:rPr>
            <w:noProof/>
            <w:webHidden/>
          </w:rPr>
          <w:t>54</w:t>
        </w:r>
        <w:r w:rsidR="00AA28AB">
          <w:rPr>
            <w:noProof/>
            <w:webHidden/>
          </w:rPr>
          <w:fldChar w:fldCharType="end"/>
        </w:r>
      </w:hyperlink>
    </w:p>
    <w:p w14:paraId="0CB7C5A9"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699" w:history="1">
        <w:r w:rsidR="00AA28AB" w:rsidRPr="009E68B3">
          <w:rPr>
            <w:rStyle w:val="Hyperlink"/>
            <w:noProof/>
          </w:rPr>
          <w:t>Figura 4.12 - Cazul 2 – Diarizare K-Means + CNN-4L</w:t>
        </w:r>
        <w:r w:rsidR="00AA28AB">
          <w:rPr>
            <w:noProof/>
            <w:webHidden/>
          </w:rPr>
          <w:tab/>
        </w:r>
        <w:r w:rsidR="00AA28AB">
          <w:rPr>
            <w:noProof/>
            <w:webHidden/>
          </w:rPr>
          <w:fldChar w:fldCharType="begin"/>
        </w:r>
        <w:r w:rsidR="00AA28AB">
          <w:rPr>
            <w:noProof/>
            <w:webHidden/>
          </w:rPr>
          <w:instrText xml:space="preserve"> PAGEREF _Toc202137699 \h </w:instrText>
        </w:r>
        <w:r w:rsidR="00AA28AB">
          <w:rPr>
            <w:noProof/>
            <w:webHidden/>
          </w:rPr>
        </w:r>
        <w:r w:rsidR="00AA28AB">
          <w:rPr>
            <w:noProof/>
            <w:webHidden/>
          </w:rPr>
          <w:fldChar w:fldCharType="separate"/>
        </w:r>
        <w:r w:rsidR="00AA28AB">
          <w:rPr>
            <w:noProof/>
            <w:webHidden/>
          </w:rPr>
          <w:t>55</w:t>
        </w:r>
        <w:r w:rsidR="00AA28AB">
          <w:rPr>
            <w:noProof/>
            <w:webHidden/>
          </w:rPr>
          <w:fldChar w:fldCharType="end"/>
        </w:r>
      </w:hyperlink>
    </w:p>
    <w:p w14:paraId="0126AEA7"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00" w:history="1">
        <w:r w:rsidR="00AA28AB" w:rsidRPr="009E68B3">
          <w:rPr>
            <w:rStyle w:val="Hyperlink"/>
            <w:noProof/>
          </w:rPr>
          <w:t>Figura 4.13 - Cazul 2 - Diarizare K-Means + ResNet-18</w:t>
        </w:r>
        <w:r w:rsidR="00AA28AB">
          <w:rPr>
            <w:noProof/>
            <w:webHidden/>
          </w:rPr>
          <w:tab/>
        </w:r>
        <w:r w:rsidR="00AA28AB">
          <w:rPr>
            <w:noProof/>
            <w:webHidden/>
          </w:rPr>
          <w:fldChar w:fldCharType="begin"/>
        </w:r>
        <w:r w:rsidR="00AA28AB">
          <w:rPr>
            <w:noProof/>
            <w:webHidden/>
          </w:rPr>
          <w:instrText xml:space="preserve"> PAGEREF _Toc202137700 \h </w:instrText>
        </w:r>
        <w:r w:rsidR="00AA28AB">
          <w:rPr>
            <w:noProof/>
            <w:webHidden/>
          </w:rPr>
        </w:r>
        <w:r w:rsidR="00AA28AB">
          <w:rPr>
            <w:noProof/>
            <w:webHidden/>
          </w:rPr>
          <w:fldChar w:fldCharType="separate"/>
        </w:r>
        <w:r w:rsidR="00AA28AB">
          <w:rPr>
            <w:noProof/>
            <w:webHidden/>
          </w:rPr>
          <w:t>56</w:t>
        </w:r>
        <w:r w:rsidR="00AA28AB">
          <w:rPr>
            <w:noProof/>
            <w:webHidden/>
          </w:rPr>
          <w:fldChar w:fldCharType="end"/>
        </w:r>
      </w:hyperlink>
    </w:p>
    <w:p w14:paraId="4406F05E"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01" w:history="1">
        <w:r w:rsidR="00AA28AB" w:rsidRPr="009E68B3">
          <w:rPr>
            <w:rStyle w:val="Hyperlink"/>
            <w:noProof/>
          </w:rPr>
          <w:t>Figura 4.14 - Cazul 3 - Diarizare K-Means + CNN-3L</w:t>
        </w:r>
        <w:r w:rsidR="00AA28AB">
          <w:rPr>
            <w:noProof/>
            <w:webHidden/>
          </w:rPr>
          <w:tab/>
        </w:r>
        <w:r w:rsidR="00AA28AB">
          <w:rPr>
            <w:noProof/>
            <w:webHidden/>
          </w:rPr>
          <w:fldChar w:fldCharType="begin"/>
        </w:r>
        <w:r w:rsidR="00AA28AB">
          <w:rPr>
            <w:noProof/>
            <w:webHidden/>
          </w:rPr>
          <w:instrText xml:space="preserve"> PAGEREF _Toc202137701 \h </w:instrText>
        </w:r>
        <w:r w:rsidR="00AA28AB">
          <w:rPr>
            <w:noProof/>
            <w:webHidden/>
          </w:rPr>
        </w:r>
        <w:r w:rsidR="00AA28AB">
          <w:rPr>
            <w:noProof/>
            <w:webHidden/>
          </w:rPr>
          <w:fldChar w:fldCharType="separate"/>
        </w:r>
        <w:r w:rsidR="00AA28AB">
          <w:rPr>
            <w:noProof/>
            <w:webHidden/>
          </w:rPr>
          <w:t>57</w:t>
        </w:r>
        <w:r w:rsidR="00AA28AB">
          <w:rPr>
            <w:noProof/>
            <w:webHidden/>
          </w:rPr>
          <w:fldChar w:fldCharType="end"/>
        </w:r>
      </w:hyperlink>
    </w:p>
    <w:p w14:paraId="59402CBA"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02" w:history="1">
        <w:r w:rsidR="00AA28AB" w:rsidRPr="009E68B3">
          <w:rPr>
            <w:rStyle w:val="Hyperlink"/>
            <w:noProof/>
          </w:rPr>
          <w:t>Figura 4.15 - Cazul 3 - Diarizare K-Means + CNN-4L</w:t>
        </w:r>
        <w:r w:rsidR="00AA28AB">
          <w:rPr>
            <w:noProof/>
            <w:webHidden/>
          </w:rPr>
          <w:tab/>
        </w:r>
        <w:r w:rsidR="00AA28AB">
          <w:rPr>
            <w:noProof/>
            <w:webHidden/>
          </w:rPr>
          <w:fldChar w:fldCharType="begin"/>
        </w:r>
        <w:r w:rsidR="00AA28AB">
          <w:rPr>
            <w:noProof/>
            <w:webHidden/>
          </w:rPr>
          <w:instrText xml:space="preserve"> PAGEREF _Toc202137702 \h </w:instrText>
        </w:r>
        <w:r w:rsidR="00AA28AB">
          <w:rPr>
            <w:noProof/>
            <w:webHidden/>
          </w:rPr>
        </w:r>
        <w:r w:rsidR="00AA28AB">
          <w:rPr>
            <w:noProof/>
            <w:webHidden/>
          </w:rPr>
          <w:fldChar w:fldCharType="separate"/>
        </w:r>
        <w:r w:rsidR="00AA28AB">
          <w:rPr>
            <w:noProof/>
            <w:webHidden/>
          </w:rPr>
          <w:t>57</w:t>
        </w:r>
        <w:r w:rsidR="00AA28AB">
          <w:rPr>
            <w:noProof/>
            <w:webHidden/>
          </w:rPr>
          <w:fldChar w:fldCharType="end"/>
        </w:r>
      </w:hyperlink>
    </w:p>
    <w:p w14:paraId="0E00B410"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03" w:history="1">
        <w:r w:rsidR="00AA28AB" w:rsidRPr="009E68B3">
          <w:rPr>
            <w:rStyle w:val="Hyperlink"/>
            <w:noProof/>
          </w:rPr>
          <w:t>Figura 4.16 - Cazul 3 - Diarizare K-Means + ResNet-18</w:t>
        </w:r>
        <w:r w:rsidR="00AA28AB">
          <w:rPr>
            <w:noProof/>
            <w:webHidden/>
          </w:rPr>
          <w:tab/>
        </w:r>
        <w:r w:rsidR="00AA28AB">
          <w:rPr>
            <w:noProof/>
            <w:webHidden/>
          </w:rPr>
          <w:fldChar w:fldCharType="begin"/>
        </w:r>
        <w:r w:rsidR="00AA28AB">
          <w:rPr>
            <w:noProof/>
            <w:webHidden/>
          </w:rPr>
          <w:instrText xml:space="preserve"> PAGEREF _Toc202137703 \h </w:instrText>
        </w:r>
        <w:r w:rsidR="00AA28AB">
          <w:rPr>
            <w:noProof/>
            <w:webHidden/>
          </w:rPr>
        </w:r>
        <w:r w:rsidR="00AA28AB">
          <w:rPr>
            <w:noProof/>
            <w:webHidden/>
          </w:rPr>
          <w:fldChar w:fldCharType="separate"/>
        </w:r>
        <w:r w:rsidR="00AA28AB">
          <w:rPr>
            <w:noProof/>
            <w:webHidden/>
          </w:rPr>
          <w:t>58</w:t>
        </w:r>
        <w:r w:rsidR="00AA28AB">
          <w:rPr>
            <w:noProof/>
            <w:webHidden/>
          </w:rPr>
          <w:fldChar w:fldCharType="end"/>
        </w:r>
      </w:hyperlink>
    </w:p>
    <w:p w14:paraId="4C089125"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04" w:history="1">
        <w:r w:rsidR="00AA28AB" w:rsidRPr="009E68B3">
          <w:rPr>
            <w:rStyle w:val="Hyperlink"/>
            <w:noProof/>
          </w:rPr>
          <w:t>Figura 4.17 - Cazul 1 - Diarizare Spectral Clustering + CNN-3L</w:t>
        </w:r>
        <w:r w:rsidR="00AA28AB">
          <w:rPr>
            <w:noProof/>
            <w:webHidden/>
          </w:rPr>
          <w:tab/>
        </w:r>
        <w:r w:rsidR="00AA28AB">
          <w:rPr>
            <w:noProof/>
            <w:webHidden/>
          </w:rPr>
          <w:fldChar w:fldCharType="begin"/>
        </w:r>
        <w:r w:rsidR="00AA28AB">
          <w:rPr>
            <w:noProof/>
            <w:webHidden/>
          </w:rPr>
          <w:instrText xml:space="preserve"> PAGEREF _Toc202137704 \h </w:instrText>
        </w:r>
        <w:r w:rsidR="00AA28AB">
          <w:rPr>
            <w:noProof/>
            <w:webHidden/>
          </w:rPr>
        </w:r>
        <w:r w:rsidR="00AA28AB">
          <w:rPr>
            <w:noProof/>
            <w:webHidden/>
          </w:rPr>
          <w:fldChar w:fldCharType="separate"/>
        </w:r>
        <w:r w:rsidR="00AA28AB">
          <w:rPr>
            <w:noProof/>
            <w:webHidden/>
          </w:rPr>
          <w:t>59</w:t>
        </w:r>
        <w:r w:rsidR="00AA28AB">
          <w:rPr>
            <w:noProof/>
            <w:webHidden/>
          </w:rPr>
          <w:fldChar w:fldCharType="end"/>
        </w:r>
      </w:hyperlink>
    </w:p>
    <w:p w14:paraId="7FB50F48"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05" w:history="1">
        <w:r w:rsidR="00AA28AB" w:rsidRPr="009E68B3">
          <w:rPr>
            <w:rStyle w:val="Hyperlink"/>
            <w:noProof/>
          </w:rPr>
          <w:t>Figura 4.18 - Cazul 1 - Diarizare Spectral Clustering + CNN-4L</w:t>
        </w:r>
        <w:r w:rsidR="00AA28AB">
          <w:rPr>
            <w:noProof/>
            <w:webHidden/>
          </w:rPr>
          <w:tab/>
        </w:r>
        <w:r w:rsidR="00AA28AB">
          <w:rPr>
            <w:noProof/>
            <w:webHidden/>
          </w:rPr>
          <w:fldChar w:fldCharType="begin"/>
        </w:r>
        <w:r w:rsidR="00AA28AB">
          <w:rPr>
            <w:noProof/>
            <w:webHidden/>
          </w:rPr>
          <w:instrText xml:space="preserve"> PAGEREF _Toc202137705 \h </w:instrText>
        </w:r>
        <w:r w:rsidR="00AA28AB">
          <w:rPr>
            <w:noProof/>
            <w:webHidden/>
          </w:rPr>
        </w:r>
        <w:r w:rsidR="00AA28AB">
          <w:rPr>
            <w:noProof/>
            <w:webHidden/>
          </w:rPr>
          <w:fldChar w:fldCharType="separate"/>
        </w:r>
        <w:r w:rsidR="00AA28AB">
          <w:rPr>
            <w:noProof/>
            <w:webHidden/>
          </w:rPr>
          <w:t>59</w:t>
        </w:r>
        <w:r w:rsidR="00AA28AB">
          <w:rPr>
            <w:noProof/>
            <w:webHidden/>
          </w:rPr>
          <w:fldChar w:fldCharType="end"/>
        </w:r>
      </w:hyperlink>
    </w:p>
    <w:p w14:paraId="60182B00"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06" w:history="1">
        <w:r w:rsidR="00AA28AB" w:rsidRPr="009E68B3">
          <w:rPr>
            <w:rStyle w:val="Hyperlink"/>
            <w:noProof/>
          </w:rPr>
          <w:t>Figura 4.19 - Cazul 1 - Diarizare Spectral Clustering + ResNet-18</w:t>
        </w:r>
        <w:r w:rsidR="00AA28AB">
          <w:rPr>
            <w:noProof/>
            <w:webHidden/>
          </w:rPr>
          <w:tab/>
        </w:r>
        <w:r w:rsidR="00AA28AB">
          <w:rPr>
            <w:noProof/>
            <w:webHidden/>
          </w:rPr>
          <w:fldChar w:fldCharType="begin"/>
        </w:r>
        <w:r w:rsidR="00AA28AB">
          <w:rPr>
            <w:noProof/>
            <w:webHidden/>
          </w:rPr>
          <w:instrText xml:space="preserve"> PAGEREF _Toc202137706 \h </w:instrText>
        </w:r>
        <w:r w:rsidR="00AA28AB">
          <w:rPr>
            <w:noProof/>
            <w:webHidden/>
          </w:rPr>
        </w:r>
        <w:r w:rsidR="00AA28AB">
          <w:rPr>
            <w:noProof/>
            <w:webHidden/>
          </w:rPr>
          <w:fldChar w:fldCharType="separate"/>
        </w:r>
        <w:r w:rsidR="00AA28AB">
          <w:rPr>
            <w:noProof/>
            <w:webHidden/>
          </w:rPr>
          <w:t>60</w:t>
        </w:r>
        <w:r w:rsidR="00AA28AB">
          <w:rPr>
            <w:noProof/>
            <w:webHidden/>
          </w:rPr>
          <w:fldChar w:fldCharType="end"/>
        </w:r>
      </w:hyperlink>
    </w:p>
    <w:p w14:paraId="1A3683C8"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07" w:history="1">
        <w:r w:rsidR="00AA28AB" w:rsidRPr="009E68B3">
          <w:rPr>
            <w:rStyle w:val="Hyperlink"/>
            <w:noProof/>
          </w:rPr>
          <w:t>Figura 4.20 - Cazul 2 - Diarizare Spectral Clustering + CNN-3L</w:t>
        </w:r>
        <w:r w:rsidR="00AA28AB">
          <w:rPr>
            <w:noProof/>
            <w:webHidden/>
          </w:rPr>
          <w:tab/>
        </w:r>
        <w:r w:rsidR="00AA28AB">
          <w:rPr>
            <w:noProof/>
            <w:webHidden/>
          </w:rPr>
          <w:fldChar w:fldCharType="begin"/>
        </w:r>
        <w:r w:rsidR="00AA28AB">
          <w:rPr>
            <w:noProof/>
            <w:webHidden/>
          </w:rPr>
          <w:instrText xml:space="preserve"> PAGEREF _Toc202137707 \h </w:instrText>
        </w:r>
        <w:r w:rsidR="00AA28AB">
          <w:rPr>
            <w:noProof/>
            <w:webHidden/>
          </w:rPr>
        </w:r>
        <w:r w:rsidR="00AA28AB">
          <w:rPr>
            <w:noProof/>
            <w:webHidden/>
          </w:rPr>
          <w:fldChar w:fldCharType="separate"/>
        </w:r>
        <w:r w:rsidR="00AA28AB">
          <w:rPr>
            <w:noProof/>
            <w:webHidden/>
          </w:rPr>
          <w:t>61</w:t>
        </w:r>
        <w:r w:rsidR="00AA28AB">
          <w:rPr>
            <w:noProof/>
            <w:webHidden/>
          </w:rPr>
          <w:fldChar w:fldCharType="end"/>
        </w:r>
      </w:hyperlink>
    </w:p>
    <w:p w14:paraId="386A4EE6"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08" w:history="1">
        <w:r w:rsidR="00AA28AB" w:rsidRPr="009E68B3">
          <w:rPr>
            <w:rStyle w:val="Hyperlink"/>
            <w:noProof/>
          </w:rPr>
          <w:t>Figura 4.21 - Cazul 2 - Diarizare Spectral Clustering + CNN-4L</w:t>
        </w:r>
        <w:r w:rsidR="00AA28AB">
          <w:rPr>
            <w:noProof/>
            <w:webHidden/>
          </w:rPr>
          <w:tab/>
        </w:r>
        <w:r w:rsidR="00AA28AB">
          <w:rPr>
            <w:noProof/>
            <w:webHidden/>
          </w:rPr>
          <w:fldChar w:fldCharType="begin"/>
        </w:r>
        <w:r w:rsidR="00AA28AB">
          <w:rPr>
            <w:noProof/>
            <w:webHidden/>
          </w:rPr>
          <w:instrText xml:space="preserve"> PAGEREF _Toc202137708 \h </w:instrText>
        </w:r>
        <w:r w:rsidR="00AA28AB">
          <w:rPr>
            <w:noProof/>
            <w:webHidden/>
          </w:rPr>
        </w:r>
        <w:r w:rsidR="00AA28AB">
          <w:rPr>
            <w:noProof/>
            <w:webHidden/>
          </w:rPr>
          <w:fldChar w:fldCharType="separate"/>
        </w:r>
        <w:r w:rsidR="00AA28AB">
          <w:rPr>
            <w:noProof/>
            <w:webHidden/>
          </w:rPr>
          <w:t>61</w:t>
        </w:r>
        <w:r w:rsidR="00AA28AB">
          <w:rPr>
            <w:noProof/>
            <w:webHidden/>
          </w:rPr>
          <w:fldChar w:fldCharType="end"/>
        </w:r>
      </w:hyperlink>
    </w:p>
    <w:p w14:paraId="61618CB8"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09" w:history="1">
        <w:r w:rsidR="00AA28AB" w:rsidRPr="009E68B3">
          <w:rPr>
            <w:rStyle w:val="Hyperlink"/>
            <w:noProof/>
          </w:rPr>
          <w:t>Figura 4.22 - Cazul 2 - Diarizare Spectral Clustering + ResNet-18</w:t>
        </w:r>
        <w:r w:rsidR="00AA28AB">
          <w:rPr>
            <w:noProof/>
            <w:webHidden/>
          </w:rPr>
          <w:tab/>
        </w:r>
        <w:r w:rsidR="00AA28AB">
          <w:rPr>
            <w:noProof/>
            <w:webHidden/>
          </w:rPr>
          <w:fldChar w:fldCharType="begin"/>
        </w:r>
        <w:r w:rsidR="00AA28AB">
          <w:rPr>
            <w:noProof/>
            <w:webHidden/>
          </w:rPr>
          <w:instrText xml:space="preserve"> PAGEREF _Toc202137709 \h </w:instrText>
        </w:r>
        <w:r w:rsidR="00AA28AB">
          <w:rPr>
            <w:noProof/>
            <w:webHidden/>
          </w:rPr>
        </w:r>
        <w:r w:rsidR="00AA28AB">
          <w:rPr>
            <w:noProof/>
            <w:webHidden/>
          </w:rPr>
          <w:fldChar w:fldCharType="separate"/>
        </w:r>
        <w:r w:rsidR="00AA28AB">
          <w:rPr>
            <w:noProof/>
            <w:webHidden/>
          </w:rPr>
          <w:t>62</w:t>
        </w:r>
        <w:r w:rsidR="00AA28AB">
          <w:rPr>
            <w:noProof/>
            <w:webHidden/>
          </w:rPr>
          <w:fldChar w:fldCharType="end"/>
        </w:r>
      </w:hyperlink>
    </w:p>
    <w:p w14:paraId="76604D66"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10" w:history="1">
        <w:r w:rsidR="00AA28AB" w:rsidRPr="009E68B3">
          <w:rPr>
            <w:rStyle w:val="Hyperlink"/>
            <w:noProof/>
          </w:rPr>
          <w:t>Figura 4.23 - Cazul 3 - Diarizare Spectral Clustering + CNN-3L</w:t>
        </w:r>
        <w:r w:rsidR="00AA28AB">
          <w:rPr>
            <w:noProof/>
            <w:webHidden/>
          </w:rPr>
          <w:tab/>
        </w:r>
        <w:r w:rsidR="00AA28AB">
          <w:rPr>
            <w:noProof/>
            <w:webHidden/>
          </w:rPr>
          <w:fldChar w:fldCharType="begin"/>
        </w:r>
        <w:r w:rsidR="00AA28AB">
          <w:rPr>
            <w:noProof/>
            <w:webHidden/>
          </w:rPr>
          <w:instrText xml:space="preserve"> PAGEREF _Toc202137710 \h </w:instrText>
        </w:r>
        <w:r w:rsidR="00AA28AB">
          <w:rPr>
            <w:noProof/>
            <w:webHidden/>
          </w:rPr>
        </w:r>
        <w:r w:rsidR="00AA28AB">
          <w:rPr>
            <w:noProof/>
            <w:webHidden/>
          </w:rPr>
          <w:fldChar w:fldCharType="separate"/>
        </w:r>
        <w:r w:rsidR="00AA28AB">
          <w:rPr>
            <w:noProof/>
            <w:webHidden/>
          </w:rPr>
          <w:t>63</w:t>
        </w:r>
        <w:r w:rsidR="00AA28AB">
          <w:rPr>
            <w:noProof/>
            <w:webHidden/>
          </w:rPr>
          <w:fldChar w:fldCharType="end"/>
        </w:r>
      </w:hyperlink>
    </w:p>
    <w:p w14:paraId="67864B19"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11" w:history="1">
        <w:r w:rsidR="00AA28AB" w:rsidRPr="009E68B3">
          <w:rPr>
            <w:rStyle w:val="Hyperlink"/>
            <w:noProof/>
          </w:rPr>
          <w:t>Figura 4.24 - Cazul 3 - Diarizare Spectral Clustering + CNN-4L</w:t>
        </w:r>
        <w:r w:rsidR="00AA28AB">
          <w:rPr>
            <w:noProof/>
            <w:webHidden/>
          </w:rPr>
          <w:tab/>
        </w:r>
        <w:r w:rsidR="00AA28AB">
          <w:rPr>
            <w:noProof/>
            <w:webHidden/>
          </w:rPr>
          <w:fldChar w:fldCharType="begin"/>
        </w:r>
        <w:r w:rsidR="00AA28AB">
          <w:rPr>
            <w:noProof/>
            <w:webHidden/>
          </w:rPr>
          <w:instrText xml:space="preserve"> PAGEREF _Toc202137711 \h </w:instrText>
        </w:r>
        <w:r w:rsidR="00AA28AB">
          <w:rPr>
            <w:noProof/>
            <w:webHidden/>
          </w:rPr>
        </w:r>
        <w:r w:rsidR="00AA28AB">
          <w:rPr>
            <w:noProof/>
            <w:webHidden/>
          </w:rPr>
          <w:fldChar w:fldCharType="separate"/>
        </w:r>
        <w:r w:rsidR="00AA28AB">
          <w:rPr>
            <w:noProof/>
            <w:webHidden/>
          </w:rPr>
          <w:t>63</w:t>
        </w:r>
        <w:r w:rsidR="00AA28AB">
          <w:rPr>
            <w:noProof/>
            <w:webHidden/>
          </w:rPr>
          <w:fldChar w:fldCharType="end"/>
        </w:r>
      </w:hyperlink>
    </w:p>
    <w:p w14:paraId="25FBE077" w14:textId="77777777" w:rsidR="00AA28AB"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37712" w:history="1">
        <w:r w:rsidR="00AA28AB" w:rsidRPr="009E68B3">
          <w:rPr>
            <w:rStyle w:val="Hyperlink"/>
            <w:noProof/>
          </w:rPr>
          <w:t>Figura 4.25 - Cazul 3 - Diarizare Spectral Clustering + ResNet-18</w:t>
        </w:r>
        <w:r w:rsidR="00AA28AB">
          <w:rPr>
            <w:noProof/>
            <w:webHidden/>
          </w:rPr>
          <w:tab/>
        </w:r>
        <w:r w:rsidR="00AA28AB">
          <w:rPr>
            <w:noProof/>
            <w:webHidden/>
          </w:rPr>
          <w:fldChar w:fldCharType="begin"/>
        </w:r>
        <w:r w:rsidR="00AA28AB">
          <w:rPr>
            <w:noProof/>
            <w:webHidden/>
          </w:rPr>
          <w:instrText xml:space="preserve"> PAGEREF _Toc202137712 \h </w:instrText>
        </w:r>
        <w:r w:rsidR="00AA28AB">
          <w:rPr>
            <w:noProof/>
            <w:webHidden/>
          </w:rPr>
        </w:r>
        <w:r w:rsidR="00AA28AB">
          <w:rPr>
            <w:noProof/>
            <w:webHidden/>
          </w:rPr>
          <w:fldChar w:fldCharType="separate"/>
        </w:r>
        <w:r w:rsidR="00AA28AB">
          <w:rPr>
            <w:noProof/>
            <w:webHidden/>
          </w:rPr>
          <w:t>64</w:t>
        </w:r>
        <w:r w:rsidR="00AA28AB">
          <w:rPr>
            <w:noProof/>
            <w:webHidden/>
          </w:rPr>
          <w:fldChar w:fldCharType="end"/>
        </w:r>
      </w:hyperlink>
    </w:p>
    <w:p w14:paraId="5B8071E8" w14:textId="77777777" w:rsidR="00AA1588" w:rsidRDefault="00D16277" w:rsidP="00AA1588">
      <w:r>
        <w:fldChar w:fldCharType="end"/>
      </w:r>
    </w:p>
    <w:p w14:paraId="0922BE66" w14:textId="77777777" w:rsidR="00AA1588" w:rsidRPr="00AA1588" w:rsidRDefault="00AA1588" w:rsidP="00AA1588">
      <w:pPr>
        <w:rPr>
          <w:rFonts w:cs="Times New Roman"/>
          <w:szCs w:val="28"/>
        </w:rPr>
      </w:pPr>
    </w:p>
    <w:p w14:paraId="5FB1E451" w14:textId="3DDE3EAE" w:rsidR="001E37DB" w:rsidRPr="00380A1F" w:rsidRDefault="00AA1588" w:rsidP="00380A1F">
      <w:pPr>
        <w:jc w:val="center"/>
        <w:rPr>
          <w:b/>
          <w:sz w:val="40"/>
          <w:szCs w:val="40"/>
        </w:rPr>
      </w:pPr>
      <w:r>
        <w:br w:type="page"/>
      </w:r>
      <w:r w:rsidR="00380A1F">
        <w:rPr>
          <w:b/>
          <w:sz w:val="40"/>
          <w:szCs w:val="40"/>
        </w:rPr>
        <w:lastRenderedPageBreak/>
        <w:t>Listă de tabele</w:t>
      </w:r>
    </w:p>
    <w:p w14:paraId="0A84CDBB" w14:textId="77777777" w:rsidR="00380A1F" w:rsidRDefault="00255BA6">
      <w:pPr>
        <w:pStyle w:val="TableofFigures"/>
        <w:tabs>
          <w:tab w:val="right" w:leader="dot" w:pos="9060"/>
        </w:tabs>
        <w:rPr>
          <w:rFonts w:asciiTheme="minorHAnsi" w:eastAsiaTheme="minorEastAsia" w:hAnsiTheme="minorHAnsi"/>
          <w:noProof/>
          <w:kern w:val="0"/>
          <w:sz w:val="22"/>
          <w:lang w:val="en-US"/>
          <w14:ligatures w14:val="none"/>
        </w:rPr>
      </w:pPr>
      <w:r>
        <w:fldChar w:fldCharType="begin"/>
      </w:r>
      <w:r>
        <w:instrText xml:space="preserve"> TOC \h \z \c "Tabelul" </w:instrText>
      </w:r>
      <w:r>
        <w:fldChar w:fldCharType="separate"/>
      </w:r>
      <w:hyperlink w:anchor="_Toc202145170" w:history="1">
        <w:r w:rsidR="00380A1F" w:rsidRPr="00F60CC7">
          <w:rPr>
            <w:rStyle w:val="Hyperlink"/>
            <w:noProof/>
          </w:rPr>
          <w:t>Tabelul 1 - Parametrii de antrenare</w:t>
        </w:r>
        <w:r w:rsidR="00380A1F">
          <w:rPr>
            <w:noProof/>
            <w:webHidden/>
          </w:rPr>
          <w:tab/>
        </w:r>
        <w:r w:rsidR="00380A1F">
          <w:rPr>
            <w:noProof/>
            <w:webHidden/>
          </w:rPr>
          <w:fldChar w:fldCharType="begin"/>
        </w:r>
        <w:r w:rsidR="00380A1F">
          <w:rPr>
            <w:noProof/>
            <w:webHidden/>
          </w:rPr>
          <w:instrText xml:space="preserve"> PAGEREF _Toc202145170 \h </w:instrText>
        </w:r>
        <w:r w:rsidR="00380A1F">
          <w:rPr>
            <w:noProof/>
            <w:webHidden/>
          </w:rPr>
        </w:r>
        <w:r w:rsidR="00380A1F">
          <w:rPr>
            <w:noProof/>
            <w:webHidden/>
          </w:rPr>
          <w:fldChar w:fldCharType="separate"/>
        </w:r>
        <w:r w:rsidR="00380A1F">
          <w:rPr>
            <w:noProof/>
            <w:webHidden/>
          </w:rPr>
          <w:t>40</w:t>
        </w:r>
        <w:r w:rsidR="00380A1F">
          <w:rPr>
            <w:noProof/>
            <w:webHidden/>
          </w:rPr>
          <w:fldChar w:fldCharType="end"/>
        </w:r>
      </w:hyperlink>
    </w:p>
    <w:p w14:paraId="23D5284C" w14:textId="77777777" w:rsidR="00380A1F" w:rsidRDefault="00654E39">
      <w:pPr>
        <w:pStyle w:val="TableofFigures"/>
        <w:tabs>
          <w:tab w:val="right" w:leader="dot" w:pos="9060"/>
        </w:tabs>
        <w:rPr>
          <w:rFonts w:asciiTheme="minorHAnsi" w:eastAsiaTheme="minorEastAsia" w:hAnsiTheme="minorHAnsi"/>
          <w:noProof/>
          <w:kern w:val="0"/>
          <w:sz w:val="22"/>
          <w:lang w:val="en-US"/>
          <w14:ligatures w14:val="none"/>
        </w:rPr>
      </w:pPr>
      <w:hyperlink w:anchor="_Toc202145171" w:history="1">
        <w:r w:rsidR="00380A1F" w:rsidRPr="00F60CC7">
          <w:rPr>
            <w:rStyle w:val="Hyperlink"/>
            <w:noProof/>
          </w:rPr>
          <w:t>Tabelul 2 - Medii ARI + DER</w:t>
        </w:r>
        <w:r w:rsidR="00380A1F">
          <w:rPr>
            <w:noProof/>
            <w:webHidden/>
          </w:rPr>
          <w:tab/>
        </w:r>
        <w:r w:rsidR="00380A1F">
          <w:rPr>
            <w:noProof/>
            <w:webHidden/>
          </w:rPr>
          <w:fldChar w:fldCharType="begin"/>
        </w:r>
        <w:r w:rsidR="00380A1F">
          <w:rPr>
            <w:noProof/>
            <w:webHidden/>
          </w:rPr>
          <w:instrText xml:space="preserve"> PAGEREF _Toc202145171 \h </w:instrText>
        </w:r>
        <w:r w:rsidR="00380A1F">
          <w:rPr>
            <w:noProof/>
            <w:webHidden/>
          </w:rPr>
        </w:r>
        <w:r w:rsidR="00380A1F">
          <w:rPr>
            <w:noProof/>
            <w:webHidden/>
          </w:rPr>
          <w:fldChar w:fldCharType="separate"/>
        </w:r>
        <w:r w:rsidR="00380A1F">
          <w:rPr>
            <w:noProof/>
            <w:webHidden/>
          </w:rPr>
          <w:t>66</w:t>
        </w:r>
        <w:r w:rsidR="00380A1F">
          <w:rPr>
            <w:noProof/>
            <w:webHidden/>
          </w:rPr>
          <w:fldChar w:fldCharType="end"/>
        </w:r>
      </w:hyperlink>
    </w:p>
    <w:p w14:paraId="7C665F0B" w14:textId="63927DAE" w:rsidR="00255BA6" w:rsidRDefault="00255BA6">
      <w:pPr>
        <w:jc w:val="left"/>
      </w:pPr>
      <w:r>
        <w:fldChar w:fldCharType="end"/>
      </w:r>
    </w:p>
    <w:p w14:paraId="05EC7992" w14:textId="77777777" w:rsidR="00255BA6" w:rsidRDefault="00255BA6">
      <w:pPr>
        <w:jc w:val="left"/>
      </w:pPr>
      <w:r>
        <w:br w:type="page"/>
      </w:r>
    </w:p>
    <w:p w14:paraId="1AFEC642" w14:textId="3B0891F7" w:rsidR="001E37DB" w:rsidRDefault="00255BA6">
      <w:pPr>
        <w:jc w:val="left"/>
      </w:pPr>
      <w:r>
        <w:lastRenderedPageBreak/>
        <w:br w:type="page"/>
      </w:r>
    </w:p>
    <w:p w14:paraId="4E08445B" w14:textId="43B0AA89" w:rsidR="00BA068C" w:rsidRPr="001828C5" w:rsidRDefault="0042613F" w:rsidP="004966F3">
      <w:pPr>
        <w:pStyle w:val="Heading1"/>
      </w:pPr>
      <w:bookmarkStart w:id="0" w:name="_Toc202144943"/>
      <w:r w:rsidRPr="001828C5">
        <w:lastRenderedPageBreak/>
        <w:t>Introducere</w:t>
      </w:r>
      <w:bookmarkEnd w:id="0"/>
    </w:p>
    <w:p w14:paraId="170D5F42" w14:textId="3030E69D" w:rsidR="00065E32" w:rsidRDefault="00D64DF0" w:rsidP="004966F3">
      <w:pPr>
        <w:pStyle w:val="Heading2"/>
        <w:numPr>
          <w:ilvl w:val="0"/>
          <w:numId w:val="0"/>
        </w:numPr>
      </w:pPr>
      <w:bookmarkStart w:id="1" w:name="_Toc202144944"/>
      <w:r>
        <w:t>1.1</w:t>
      </w:r>
      <w:r w:rsidR="00DC5215">
        <w:t xml:space="preserve"> Introducere în domeniu</w:t>
      </w:r>
      <w:bookmarkEnd w:id="1"/>
    </w:p>
    <w:p w14:paraId="3AA92A5D" w14:textId="6590D798" w:rsidR="00D74A6C" w:rsidRDefault="00D74A6C" w:rsidP="00C53922">
      <w:pPr>
        <w:spacing w:after="0" w:line="240" w:lineRule="auto"/>
      </w:pPr>
      <w:r>
        <w:tab/>
        <w:t>Inteligența artificială</w:t>
      </w:r>
      <w:r w:rsidR="00CF1B22">
        <w:t xml:space="preserve"> (AI)</w:t>
      </w:r>
      <w:r>
        <w:t xml:space="preserve"> este </w:t>
      </w:r>
      <w:r w:rsidR="00CF1B22">
        <w:t xml:space="preserve">o tehnologie care </w:t>
      </w:r>
      <w:r w:rsidR="00DE0B64">
        <w:t>are ca scop reproducerea proceselor cognitive umane, cum ar fi învățarea, gândirea, înțelegerea, luarea deciziilor. Utilitatea acestei tehnologii o reprezintă eliminarea necesității intervenției umane în anumite sarcini.</w:t>
      </w:r>
    </w:p>
    <w:p w14:paraId="00ABC7FA" w14:textId="41DBBE5B" w:rsidR="00DE0B64" w:rsidRDefault="00DE0B64" w:rsidP="00C53922">
      <w:pPr>
        <w:spacing w:after="0" w:line="240" w:lineRule="auto"/>
      </w:pPr>
      <w:r>
        <w:tab/>
        <w:t>Machine Learning (ML) este un subdomeniu al AI</w:t>
      </w:r>
      <w:r w:rsidR="00196BE8">
        <w:t xml:space="preserve"> în care sunt create modele, prin proiectarea unor algoritmi care să fie capabili sa facă predicții în urma antrenării unui set de date deja cunoscut.</w:t>
      </w:r>
    </w:p>
    <w:p w14:paraId="26227736" w14:textId="3FE155FA" w:rsidR="00196BE8" w:rsidRDefault="00196BE8" w:rsidP="00C53922">
      <w:pPr>
        <w:spacing w:after="0" w:line="240" w:lineRule="auto"/>
      </w:pPr>
      <w:r>
        <w:tab/>
        <w:t xml:space="preserve">Odată cu avansarea ML, a apărut </w:t>
      </w:r>
      <w:r w:rsidR="00EA55DE">
        <w:t>o nouă ramură, numită Deep Learning (DL), capabilă să redea complexitatea proceselor cognitive umane. DL folosește rețele neuronale cu mai multe straturi, ceea ce a permis progresul sistemelor deja implementate și extragerea automată a caracteristicilor din volume mai mari de date.</w:t>
      </w:r>
    </w:p>
    <w:p w14:paraId="42AC3242" w14:textId="122A9367" w:rsidR="00EA55DE" w:rsidRDefault="00EA55DE" w:rsidP="00C53922">
      <w:pPr>
        <w:spacing w:after="0" w:line="240" w:lineRule="auto"/>
      </w:pPr>
      <w:r>
        <w:tab/>
        <w:t>Tema studiată în cadrul lucrării</w:t>
      </w:r>
      <w:r w:rsidR="006C1F99">
        <w:t xml:space="preserve"> este</w:t>
      </w:r>
      <w:r>
        <w:t xml:space="preserve"> </w:t>
      </w:r>
      <w:r>
        <w:rPr>
          <w:lang w:val="en-US"/>
        </w:rPr>
        <w:t xml:space="preserve">“Segmentarea vocii: Tehnici pentru separarea </w:t>
      </w:r>
      <w:r>
        <w:t>și analiza vorbitorilor din înregistrări audio</w:t>
      </w:r>
      <w:r>
        <w:rPr>
          <w:lang w:val="en-US"/>
        </w:rPr>
        <w:t xml:space="preserve">”. </w:t>
      </w:r>
      <w:proofErr w:type="gramStart"/>
      <w:r>
        <w:rPr>
          <w:lang w:val="en-US"/>
        </w:rPr>
        <w:t>Motiva</w:t>
      </w:r>
      <w:r w:rsidR="006C1F99">
        <w:t>ția lucrării constă în aducerea de informații suplimentare despre vorbitorii activi într-un discurs, fiind de utilitate în contextul identificării persoanelor participante la o discuție.</w:t>
      </w:r>
      <w:proofErr w:type="gramEnd"/>
      <w:r w:rsidR="006C1F99">
        <w:t xml:space="preserve"> Este o sarcină complementară recunoașterii vorbirii, algoritmii specializați în acest domeniu putând neglija elemente </w:t>
      </w:r>
      <w:r w:rsidR="00755DDD">
        <w:t>care pot reprezent</w:t>
      </w:r>
      <w:r w:rsidR="00C53922">
        <w:t>a surse valoroase de informație</w:t>
      </w:r>
      <w:r w:rsidR="00BE3378">
        <w:t xml:space="preserve"> </w:t>
      </w:r>
      <w:r w:rsidR="00BE3378">
        <w:fldChar w:fldCharType="begin"/>
      </w:r>
      <w:r w:rsidR="00BE3378">
        <w:instrText xml:space="preserve"> ADDIN ZOTERO_ITEM CSL_CITATION {"citationID":"lIhAjwSS","properties":{"formattedCitation":"[1]","plainCitation":"[1]","noteIndex":0},"citationItems":[{"id":8,"uris":["http://zotero.org/users/local/eGGkjQkn/items/GHX254I5"],"itemData":{"id":8,"type":"paper-conference","abstract":"Speaker diarization is a function that recognizes “who was speaking at the phase” by organizing video and audio recordings with sets that correspond to the presenter's personality. Speaker diarization approaches for multi-speaker audio recordings in the domain of speech recognition were developed in the first few years to allow speaker adaptive technology. For a long time, the self-contained use of these technologies grew in relevance as a means of facilitating meta-information for downstream speaker-specific difficulties, such as audio retrieval. Speaker diarization has made rapid progress in recent years, thanks to the advent of deep learning technology, which has led to ground-breaking shifts in research and practices in the field of speech implementation. The goal of this work is to provide an in- depth review of the studies published in the last 20 years. In the proposed paper, a total of 85 studies have been selected. In this paper, we tried to highlight recent improvements in speaker diarization and challenges to help the researchers who are working in this field.","container-title":"2022 International Symposium on Multidisciplinary Studies and Innovative Technologies (ISMSIT)","DOI":"10.1109/ISMSIT56059.2022.9932710","event-title":"2022 International Symposium on Multidisciplinary Studies and Innovative Technologies (ISMSIT)","note":"ISSN: 2770-7962","page":"856-871","source":"IEEE Xplore","title":"Speaker Diarization based on Deep Learning Techniques: A Review","title-short":"Speaker Diarization based on Deep Learning Techniques","URL":"https://ieeexplore.ieee.org/document/9932710","author":[{"family":"Al-Hadithy","given":"Thaer M."},{"family":"Frikha","given":"Mondher"},{"family":"Maseer","given":"Zaidoon Kamil"}],"accessed":{"date-parts":[["2025",5,8]]},"issued":{"date-parts":[["2022",10]]}}}],"schema":"https://github.com/citation-style-language/schema/raw/master/csl-citation.json"} </w:instrText>
      </w:r>
      <w:r w:rsidR="00BE3378">
        <w:fldChar w:fldCharType="separate"/>
      </w:r>
      <w:r w:rsidR="00BE3378" w:rsidRPr="00BE3378">
        <w:rPr>
          <w:rFonts w:cs="Times New Roman"/>
        </w:rPr>
        <w:t>[1]</w:t>
      </w:r>
      <w:r w:rsidR="00BE3378">
        <w:fldChar w:fldCharType="end"/>
      </w:r>
      <w:r w:rsidR="00B1016C">
        <w:t>.</w:t>
      </w:r>
    </w:p>
    <w:p w14:paraId="6D68B1B2" w14:textId="77777777" w:rsidR="004966F3" w:rsidRDefault="004966F3" w:rsidP="004966F3">
      <w:pPr>
        <w:pStyle w:val="Heading2"/>
        <w:numPr>
          <w:ilvl w:val="0"/>
          <w:numId w:val="0"/>
        </w:numPr>
        <w:rPr>
          <w:rFonts w:eastAsiaTheme="minorHAnsi" w:cstheme="minorBidi"/>
          <w:b w:val="0"/>
          <w:color w:val="auto"/>
          <w:szCs w:val="22"/>
        </w:rPr>
      </w:pPr>
    </w:p>
    <w:p w14:paraId="634D3977" w14:textId="0E584197" w:rsidR="00C53922" w:rsidRDefault="00C53922" w:rsidP="004966F3">
      <w:pPr>
        <w:pStyle w:val="Heading2"/>
        <w:numPr>
          <w:ilvl w:val="0"/>
          <w:numId w:val="0"/>
        </w:numPr>
      </w:pPr>
      <w:bookmarkStart w:id="2" w:name="_Toc202144945"/>
      <w:r>
        <w:t>1.2 Stadiul actual</w:t>
      </w:r>
      <w:r w:rsidR="00D64DF0">
        <w:t xml:space="preserve"> al domeniului</w:t>
      </w:r>
      <w:bookmarkEnd w:id="2"/>
    </w:p>
    <w:p w14:paraId="2EECEE02" w14:textId="55CD46BE" w:rsidR="00C53922" w:rsidRDefault="00C53922" w:rsidP="00DC10B8">
      <w:pPr>
        <w:spacing w:after="0" w:line="240" w:lineRule="auto"/>
      </w:pPr>
      <w:r>
        <w:tab/>
      </w:r>
      <w:r w:rsidR="00DC10B8">
        <w:t>Principala abordare în cadrul diarizării vorbitorilor se concentrează pe împărțirea fluxului audio în segmente de vorbire și extragerea unor vectori caracteristici din fiecare fragment, ca</w:t>
      </w:r>
      <w:r w:rsidR="00553601">
        <w:t>r</w:t>
      </w:r>
      <w:r w:rsidR="00DC10B8">
        <w:t xml:space="preserve">e reprezintă identitatea vocală a fiecărei </w:t>
      </w:r>
      <w:r w:rsidR="00553601">
        <w:t>porțiuni, vectorii rezultați fiind supuși unor algoritmi de grupare, astfel încât fiecărui segment să i se atribuie o etichetă de vorbitor. Metoda aceasta a fost experimentată și validată în cadrul mai multor lucrări pe seturi de date de referință, precum AMI, CALLHOME, iar performanțele obținute au devenit un reper în contextul evoluției domeniului.</w:t>
      </w:r>
    </w:p>
    <w:p w14:paraId="526991BF" w14:textId="5578324F" w:rsidR="00D74A6C" w:rsidRDefault="00553601" w:rsidP="008B015E">
      <w:pPr>
        <w:spacing w:after="0" w:line="240" w:lineRule="auto"/>
        <w:rPr>
          <w:lang w:val="en-US"/>
        </w:rPr>
      </w:pPr>
      <w:r>
        <w:tab/>
        <w:t xml:space="preserve">În cadrul lucrării </w:t>
      </w:r>
      <w:r w:rsidR="00B1016C">
        <w:fldChar w:fldCharType="begin"/>
      </w:r>
      <w:r w:rsidR="00B1016C">
        <w:instrText xml:space="preserve"> ADDIN ZOTERO_ITEM CSL_CITATION {"citationID":"3AE5nUDi","properties":{"formattedCitation":"[2]","plainCitation":"[2]","noteIndex":0},"citationItems":[{"id":5,"uris":["http://zotero.org/users/local/eGGkjQkn/items/EPY6AIYP"],"itemData":{"id":5,"type":"paper-conference","abstract":"In this work, we propose deep latent space clustering for speaker diarization using generative adversarial network (GAN) back-projection with the help of an encoder network. The proposed diarization system is trained jointly with GAN loss, latent variable recovery loss, and a clustering-specific loss. It uses x-vector speaker embeddings at the input, while the latent variables are sampled from a combination of continuous random variables and discrete one-hot encoded variables using the original speaker labels. We benchmark our proposed system on the AMI meeting corpus, and two child-clinician interaction corpora (ADOS and BOSCC) from the autism diagnosis domain. ADOS and BOSCC contain diagnostic and treatment outcome sessions respectively obtained in clinical settings for verbal children and adolescents with autism. Experimental results show that our proposed system significantly outperform the state-of-the-art x-vector based diarization system on these databases. Further, we perform embedding fusion with x-vectors to achieve a relative diarization error rate (DER) improvement of 31%, 36% and 49% on AMI eval, ADOS and BOSCC corpora respectively, when compared to the x-vector baseline using oracle speech segmentation.","container-title":"ICASSP 2020 - 2020 IEEE International Conference on Acoustics, Speech and Signal Processing (ICASSP)","DOI":"10.1109/ICASSP40776.2020.9053952","event-title":"ICASSP 2020 - 2020 IEEE International Conference on Acoustics, Speech and Signal Processing (ICASSP)","note":"ISSN: 2379-190X","page":"6504-6508","source":"IEEE Xplore","title":"Speaker Diarization Using Latent Space Clustering in Generative Adversarial Network","URL":"https://ieeexplore.ieee.org/document/9053952","author":[{"family":"Pal","given":"Monisankha"},{"family":"Kumar","given":"Manoj"},{"family":"Peri","given":"Raghuveer"},{"family":"Park","given":"Tae Jin"},{"family":"Hyun Kim","given":"So"},{"family":"Lord","given":"Catherine"},{"family":"Bishop","given":"Somer"},{"family":"Narayanan","given":"Shrikanth"}],"accessed":{"date-parts":[["2025",5,8]]},"issued":{"date-parts":[["2020",5]]}}}],"schema":"https://github.com/citation-style-language/schema/raw/master/csl-citation.json"} </w:instrText>
      </w:r>
      <w:r w:rsidR="00B1016C">
        <w:fldChar w:fldCharType="separate"/>
      </w:r>
      <w:r w:rsidR="00B1016C" w:rsidRPr="00B1016C">
        <w:rPr>
          <w:rFonts w:cs="Times New Roman"/>
        </w:rPr>
        <w:t>[2]</w:t>
      </w:r>
      <w:r w:rsidR="00B1016C">
        <w:fldChar w:fldCharType="end"/>
      </w:r>
      <w:r w:rsidR="00B1016C">
        <w:t xml:space="preserve">, Pal et al. pornesc de la </w:t>
      </w:r>
      <w:r w:rsidR="00186F4A">
        <w:t>segmentarea fișierelor audio în urma cărora obțin vectorii caracteristici de dimensiune fixă egală cu 512, printr-o rețea neuronală  cu întârziere temporală (TDNN) pre-antrenată pentru verificarea vorbitorilor. Arhitectura pe care aceșt</w:t>
      </w:r>
      <w:r w:rsidR="008B015E">
        <w:t>ia o introduc este formată din 3</w:t>
      </w:r>
      <w:r w:rsidR="00186F4A">
        <w:t xml:space="preserve"> componente</w:t>
      </w:r>
      <w:r w:rsidR="008B015E">
        <w:rPr>
          <w:lang w:val="en-US"/>
        </w:rPr>
        <w:t xml:space="preserve"> (</w:t>
      </w:r>
      <w:r w:rsidR="008B015E">
        <w:t xml:space="preserve">generator, discriminator, </w:t>
      </w:r>
      <w:r w:rsidR="00186F4A">
        <w:t>codificator</w:t>
      </w:r>
      <w:r w:rsidR="008B015E">
        <w:t>), antrenate cu 3 funcții de pierdere</w:t>
      </w:r>
      <w:r w:rsidR="008B015E">
        <w:rPr>
          <w:lang w:val="en-US"/>
        </w:rPr>
        <w:t xml:space="preserve">: </w:t>
      </w:r>
      <w:r w:rsidR="008B015E">
        <w:t>adversarială, de reconstrucție și de clasificare. După finalizarea procesului de antrenare, c</w:t>
      </w:r>
      <w:r w:rsidR="00FF4F5B">
        <w:t>aracteristicile sunt grupate prin algoritmul k-means pentru a atribui etichete fiecărui vorbitor. Pentru testarea performanțelor sistemului s-au folosit 2 modele antrenate astfel</w:t>
      </w:r>
      <w:r w:rsidR="00FF4F5B">
        <w:rPr>
          <w:lang w:val="en-US"/>
        </w:rPr>
        <w:t xml:space="preserve">: modelul P1 </w:t>
      </w:r>
      <w:r w:rsidR="00FF4F5B">
        <w:t xml:space="preserve">a fost antrentat pe </w:t>
      </w:r>
      <w:r w:rsidR="00FF4F5B">
        <w:lastRenderedPageBreak/>
        <w:t>setul de date AMI, iar modelul P2 a fost antrenat atât pe setul de date AMI, cât și pe setul de date ICSI Meeting Corpus.</w:t>
      </w:r>
      <w:r w:rsidR="005D0B9C">
        <w:t xml:space="preserve"> În evaluarea pe seturile AMI, sistemul P1 reduce DER la 10,17%, P2 la la 9,67%, valoarea de referință fiind egală cu 11,65%. Fuziunea acestor sisteme cu vectorii de referință inițiali conduc la obținerea celor mai bune rezultate</w:t>
      </w:r>
      <w:r w:rsidR="005D0B9C">
        <w:rPr>
          <w:lang w:val="en-US"/>
        </w:rPr>
        <w:t>: 7,45% (pentru P1), respectiv 6,98% (pentru P2)</w:t>
      </w:r>
      <w:r w:rsidR="00E562D7">
        <w:rPr>
          <w:lang w:val="en-US"/>
        </w:rPr>
        <w:t>.</w:t>
      </w:r>
    </w:p>
    <w:p w14:paraId="3BBAF1B8" w14:textId="48771E1F" w:rsidR="00255E10" w:rsidRDefault="00E562D7" w:rsidP="008B015E">
      <w:pPr>
        <w:spacing w:after="0" w:line="240" w:lineRule="auto"/>
      </w:pPr>
      <w:r>
        <w:rPr>
          <w:lang w:val="en-US"/>
        </w:rPr>
        <w:tab/>
      </w:r>
      <w:r>
        <w:t xml:space="preserve">În publicația </w:t>
      </w:r>
      <w:r>
        <w:fldChar w:fldCharType="begin"/>
      </w:r>
      <w:r>
        <w:instrText xml:space="preserve"> ADDIN ZOTERO_ITEM CSL_CITATION {"citationID":"ZFVH2yU9","properties":{"formattedCitation":"[3]","plainCitation":"[3]","noteIndex":0},"citationItems":[{"id":10,"uris":["http://zotero.org/users/local/eGGkjQkn/items/GCB7VWHK"],"itemData":{"id":10,"type":"paper-conference","abstract":"In this paper, we propose a fully supervised speaker diarization approach, named unbounded interleaved-state recurrent neural networks (UIS-RNN). Given extracted speaker-discriminative embeddings (a.k.a. d-vectors) from input utterances, each individual speaker is modeled by a parameter-sharing RNN, while the RNN states for different speakers interleave in the time domain. This RNN is naturally integrated with a distance-dependent Chinese restaurant process (ddCRP) to accommodate an unknown number of speakers. Our system is fully supervised and is able to learn from examples where time-stamped speaker labels are annotated. We achieved a 7.6% diarization error rate on NIST SRE 2000 CALLHOME, which is better than the state-of-the-art method using spectral clustering. Moreover, our method decodes in an online fashion while most state-of-the-art systems rely on offline clustering.","container-title":"ICASSP 2019 - 2019 IEEE International Conference on Acoustics, Speech and Signal Processing (ICASSP)","DOI":"10.1109/ICASSP.2019.8683892","event-title":"ICASSP 2019 - 2019 IEEE International Conference on Acoustics, Speech and Signal Processing (ICASSP)","note":"ISSN: 2379-190X","page":"6301-6305","source":"IEEE Xplore","title":"Fully Supervised Speaker Diarization","URL":"https://ieeexplore.ieee.org/document/8683892","author":[{"family":"Zhang","given":"Aonan"},{"family":"Wang","given":"Quan"},{"family":"Zhu","given":"Zhenyao"},{"family":"Paisley","given":"John"},{"family":"Wang","given":"Chong"}],"accessed":{"date-parts":[["2025",5,8]]},"issued":{"date-parts":[["2019",5]]}}}],"schema":"https://github.com/citation-style-language/schema/raw/master/csl-citation.json"} </w:instrText>
      </w:r>
      <w:r>
        <w:fldChar w:fldCharType="separate"/>
      </w:r>
      <w:r w:rsidRPr="00E562D7">
        <w:rPr>
          <w:rFonts w:cs="Times New Roman"/>
        </w:rPr>
        <w:t>[3]</w:t>
      </w:r>
      <w:r>
        <w:fldChar w:fldCharType="end"/>
      </w:r>
      <w:r>
        <w:t xml:space="preserve">, Zhang et al. păstrează aceeași metodă de extragere a vectorilor caracteristici, </w:t>
      </w:r>
      <w:r w:rsidR="00123DBE">
        <w:t xml:space="preserve">obținuți printr-o rețea neuronală recurentă (RNN) LSTM, antrenată cu o funcție de pierdere generalizată pentru maximizarea similarității între vecotrii caracteristici și segmentele vocale (GE2E). În ceea ce privește algoritmul de grupare, aceștia folosesc unul model complet diferit, supravegheat, numit UIS-RNN. Fiecare vorbitor este reprezentat de </w:t>
      </w:r>
      <w:r w:rsidR="00754A6F">
        <w:t xml:space="preserve">un GRU cu 512 celule, al cărui stare se actualizează în funcție de o variabilă binară care indică schimbarea vorbitorului. </w:t>
      </w:r>
      <w:r w:rsidR="00B93CE9">
        <w:t>Testarea modelului a fost făcută pe setul NIST 2000 CALLHOME, fiind efectuată cu trei versiuni de vectori caracteristici (V1, V2, V3) și în trei configurații de antrenament. În primul caz, modelul a fost antrenat exclusiv pe datele CALLHOME, obținându-se un DER de la 11,7% până la 8,5%, pornind de la V1 la V3. A doua variantă a presupus antrenarea modelului UIS-RNN pe 2 seturi externe (NIST 2000 Disk-6 și ICSI Meeting Corpus), evaluarea fiind însă făcută pe setul de date CALLHOME, în urma căreia s-au obținut rezultate ale DER-ului cuprinse între 10,9% și 9,6%. Ultima configurație a c</w:t>
      </w:r>
      <w:r w:rsidR="00FD1FA5">
        <w:t>onstat în combinarea tuturor surselor de date, în CALLHOME adăugându-se exemplele din Disk-6 și ICSI, ceea ce duce la o mai bună generalizare. Cele mai bune rezultate au fost obținute în acest scenariu, valorile DER-ului fiind cuprinse între 8,5% și 7,6%, întrecând astfel metodele offline de diarizare precum k-means (17,4% - 12,3%) și spec</w:t>
      </w:r>
      <w:r w:rsidR="00255E10">
        <w:t>tral clustering (12,0% - 8,8%).</w:t>
      </w:r>
    </w:p>
    <w:p w14:paraId="208D7DA7" w14:textId="77777777" w:rsidR="007231A2" w:rsidRDefault="00255E10" w:rsidP="008B015E">
      <w:pPr>
        <w:spacing w:after="0" w:line="240" w:lineRule="auto"/>
      </w:pPr>
      <w:r>
        <w:tab/>
        <w:t xml:space="preserve">În lucrarea </w:t>
      </w:r>
      <w:r>
        <w:fldChar w:fldCharType="begin"/>
      </w:r>
      <w:r>
        <w:instrText xml:space="preserve"> ADDIN ZOTERO_ITEM CSL_CITATION {"citationID":"TNbaiVvv","properties":{"formattedCitation":"[4]","plainCitation":"[4]","noteIndex":0},"citationItems":[{"id":13,"uris":["http://zotero.org/users/local/eGGkjQkn/items/PNXQXDMC"],"itemData":{"id":13,"type":"paper-conference","abstract":"This paper describes the Microsoft speaker diarization system for monaural multi-talker recordings in the wild, evaluated at the diarization track of the VoxCeleb Speaker Recognition Challenge (VoxSRC) 2020. We will first explain our system design to address issues in handling real multi-talker recordings. We then present the details of the components, which include Res2Net-based speaker embedding extractor, conformer-based continuous speech separation with leakage filtering, and a modified DOVER (short for Diarization Output Voting Error Reduction) method for system fusion. We evaluate the systems with the data set provided by VoxSRC challenge 2020, which contains real-life multi-talker audio collected from YouTube. Our best system achieves 3.71% and 6.23% of the diarization error rate (DER) on development set and evaluation set, respectively, being ranked the 1st at the diarization track of the challenge.","container-title":"ICASSP 2021 - 2021 IEEE International Conference on Acoustics, Speech and Signal Processing (ICASSP)","DOI":"10.1109/ICASSP39728.2021.9413832","event-title":"ICASSP 2021 - 2021 IEEE International Conference on Acoustics, Speech and Signal Processing (ICASSP)","note":"ISSN: 2379-190X","page":"5824-5828","source":"IEEE Xplore","title":"Microsoft Speaker Diarization System for the Voxceleb Speaker Recognition Challenge 2020","URL":"https://ieeexplore.ieee.org/document/9413832","author":[{"family":"Xiao","given":"Xiong"},{"family":"Kanda","given":"Naoyuki"},{"family":"Chen","given":"Zhuo"},{"family":"Zhou","given":"Tianyan"},{"family":"Yoshioka","given":"Takuya"},{"family":"Chen","given":"Sanyuan"},{"family":"Zhao","given":"Yong"},{"family":"Liu","given":"Gang"},{"family":"Wu","given":"Yu"},{"family":"Wu","given":"Jian"},{"family":"Liu","given":"Shujie"},{"family":"Li","given":"Jinyu"},{"family":"Gong","given":"Yifan"}],"accessed":{"date-parts":[["2025",5,8]]},"issued":{"date-parts":[["2021",6]]}}}],"schema":"https://github.com/citation-style-language/schema/raw/master/csl-citation.json"} </w:instrText>
      </w:r>
      <w:r>
        <w:fldChar w:fldCharType="separate"/>
      </w:r>
      <w:r w:rsidRPr="00255E10">
        <w:rPr>
          <w:rFonts w:cs="Times New Roman"/>
        </w:rPr>
        <w:t>[4]</w:t>
      </w:r>
      <w:r>
        <w:fldChar w:fldCharType="end"/>
      </w:r>
      <w:r>
        <w:t xml:space="preserve">, echipa Microsoft propune un sistem de diarizare, care combină patru etape, capabil să gestioneze vorbirea suprapusă și zgomotul ambiental, caracteristic înregistrărilor audio provenite din surse precum YouTube. </w:t>
      </w:r>
      <w:r w:rsidR="00476BF3">
        <w:t xml:space="preserve">Prima etapă constă în crearea unui modul de separare continuă a vorbirii suprapuse (CSS), bazat pe o rețea Conformer antrenată concomitent pe seturile de date CSR-II și LibriSpeech pentru a genera două fluxuri audio distincte. </w:t>
      </w:r>
      <w:r w:rsidR="005412B2">
        <w:t>În continuare, p</w:t>
      </w:r>
      <w:r w:rsidR="00476BF3">
        <w:t>e fiecare dintre canale se extrag vectori</w:t>
      </w:r>
      <w:r w:rsidR="007231A2">
        <w:t>i</w:t>
      </w:r>
      <w:r w:rsidR="00476BF3">
        <w:t xml:space="preserve"> caracteristici</w:t>
      </w:r>
      <w:r w:rsidR="007231A2">
        <w:t>,</w:t>
      </w:r>
      <w:r w:rsidR="00476BF3">
        <w:t xml:space="preserve"> folosind o arhitectură Res2Net antrenată cu margine aditivă Softmax</w:t>
      </w:r>
      <w:r w:rsidR="005412B2">
        <w:t>,</w:t>
      </w:r>
      <w:r w:rsidR="007231A2">
        <w:t xml:space="preserve"> iar apoi urmează detectarea vorbirii și gruparea segmentelor, îmbunătățită cu un mecanism de filtrare care elimină segmentele care induc etichetări greșite. În ultimul pas se introduce o variantă adaptată a algoritmului DOVER, care să se ocupe de regiunile cu vorbire suprapusă. Rezultatele obținute în cadrul acestui articol au fost cele mai bune în cadrul VoxSRC2020, cu un DER egal cu 3,71% pentru setul de dezvoltare și 6,23% pe setul de evaluare, sistemul reprezentând astfel un etalon pentru diarizarea în medii complexe.</w:t>
      </w:r>
    </w:p>
    <w:p w14:paraId="0DB5C9AF" w14:textId="77777777" w:rsidR="007231A2" w:rsidRDefault="007231A2" w:rsidP="008B015E">
      <w:pPr>
        <w:spacing w:after="0" w:line="240" w:lineRule="auto"/>
      </w:pPr>
      <w:r>
        <w:tab/>
      </w:r>
    </w:p>
    <w:p w14:paraId="2E4D1C3C" w14:textId="77777777" w:rsidR="007231A2" w:rsidRDefault="007231A2" w:rsidP="008B015E">
      <w:pPr>
        <w:spacing w:after="0" w:line="240" w:lineRule="auto"/>
      </w:pPr>
    </w:p>
    <w:p w14:paraId="4DBB0503" w14:textId="1F3F5330" w:rsidR="00E562D7" w:rsidRDefault="007231A2" w:rsidP="008B015E">
      <w:pPr>
        <w:spacing w:after="0" w:line="240" w:lineRule="auto"/>
      </w:pPr>
      <w:r>
        <w:tab/>
      </w:r>
      <w:r w:rsidR="00193988">
        <w:t>În cadrul publicației</w:t>
      </w:r>
      <w:r>
        <w:t xml:space="preserve"> </w:t>
      </w:r>
      <w:r>
        <w:fldChar w:fldCharType="begin"/>
      </w:r>
      <w:r>
        <w:instrText xml:space="preserve"> ADDIN ZOTERO_ITEM CSL_CITATION {"citationID":"RXCgrL8B","properties":{"formattedCitation":"[5]","plainCitation":"[5]","noteIndex":0},"citationItems":[{"id":16,"uris":["http://zotero.org/users/local/eGGkjQkn/items/43L7JB2C"],"itemData":{"id":16,"type":"paper-conference","abstract":"For many years, i-vector based audio embedding techniques were the dominant approach for speaker verification and speaker diarization applications. However, mirroring the rise of deep learning in various domains, neural network based audio embeddings, also known as d-vectors, have consistently demonstrated superior speaker verification performance. In this paper, we build on the success of d-vector based speaker verification systems to develop a new d-vector based approach to speaker diarization. Specifically, we combine LSTM-based d-vector audio embeddings with recent work in non-parametric clustering to obtain a state-of-the-art speaker diarization system. Our system is evaluated on three standard public datasets, suggesting that d-vector based diarization systems offer significant advantages over traditional i-vector based systems. We achieved a 12.0% diarization error rate on NIST SRE 2000 CALLHOME, while our model is trained with out-of-domain data from voice search logs.","container-title":"2018 IEEE International Conference on Acoustics, Speech and Signal Processing (ICASSP)","DOI":"10.1109/ICASSP.2018.8462628","event-title":"2018 IEEE International Conference on Acoustics, Speech and Signal Processing (ICASSP)","note":"ISSN: 2379-190X","page":"5239-5243","source":"IEEE Xplore","title":"Speaker Diarization with LSTM","URL":"https://ieeexplore.ieee.org/document/8462628","author":[{"family":"Wang","given":"Quan"},{"family":"Downey","given":"Carlton"},{"family":"Wan","given":"Li"},{"family":"Mansfield","given":"Philip Andrew"},{"family":"Moreno","given":"Ignacio Lopz"}],"accessed":{"date-parts":[["2025",5,8]]},"issued":{"date-parts":[["2018",4]]}}}],"schema":"https://github.com/citation-style-language/schema/raw/master/csl-citation.json"} </w:instrText>
      </w:r>
      <w:r>
        <w:fldChar w:fldCharType="separate"/>
      </w:r>
      <w:r w:rsidRPr="007231A2">
        <w:rPr>
          <w:rFonts w:cs="Times New Roman"/>
        </w:rPr>
        <w:t>[5]</w:t>
      </w:r>
      <w:r>
        <w:fldChar w:fldCharType="end"/>
      </w:r>
      <w:r w:rsidR="00193988">
        <w:t xml:space="preserve"> este dezvoltat un sistem de diarizare bazat pe vectori extrași cu ajutorul unei rețele LSTM. Segmentele obținute în urma preprocesării sunt trecute printr-un model cu 3 straturi LSTM, urmate de un strat liniar și unul de normalizare. Autorii compară 4 tehnici de grupare a vorbitorilor</w:t>
      </w:r>
      <w:r w:rsidR="00193988">
        <w:rPr>
          <w:lang w:val="en-US"/>
        </w:rPr>
        <w:t xml:space="preserve">: </w:t>
      </w:r>
      <w:r w:rsidR="00193988">
        <w:t xml:space="preserve">două metode </w:t>
      </w:r>
      <w:r w:rsidR="009D633D">
        <w:t>real-time</w:t>
      </w:r>
      <w:r w:rsidR="00193988">
        <w:t xml:space="preserve"> (una pe baza </w:t>
      </w:r>
      <w:r w:rsidR="009D633D">
        <w:t xml:space="preserve">pragului de </w:t>
      </w:r>
      <w:r w:rsidR="00193988">
        <w:t>similari</w:t>
      </w:r>
      <w:r w:rsidR="009D633D">
        <w:t>tate</w:t>
      </w:r>
      <w:r w:rsidR="00193988">
        <w:t xml:space="preserve"> între caracteristici</w:t>
      </w:r>
      <w:r w:rsidR="009D633D">
        <w:t xml:space="preserve"> și algoritmul Links, care tratează fiecare grup ca pe un nod într-un graf, legându-l de nodurile existente dacă similaritatea este destul de mare) și două metode offline (algoritmul k-means și spectral clustering). În ceea ce privește performanța, cele mai bune rezultate sunt oferite de combinația dintre LSTM, vectori caracteristici de vorbitori și spectral clustering. Pentru setul de </w:t>
      </w:r>
      <w:r w:rsidR="00656E8A">
        <w:t xml:space="preserve">NIST SRE 2000 CALLHOME, fără a folosi resegmentarea, sistemul obține un DER egal cu 18%, iar pentru </w:t>
      </w:r>
      <w:r w:rsidR="009D633D">
        <w:t>CALLHOME American English, rata de diarizare are valoarea 12,54%</w:t>
      </w:r>
      <w:r w:rsidR="00656E8A">
        <w:t>. În cazul metodelor real-time, testate pe setul de date NIST RT-03 CTS, rata de eroare este aproximativ 27%, considerabil mai mare decât cea prezentată de metodele offline (k-means – 16,34% și spectral clustering 12,30%). Concluziile evidențiază faptul că o rețea LSTM, combinată cu un algoritm de spectral clustering poate oferi performanțe foarte ridicate în contexul diarizării vorbitorilor, mai ales în cazul introducerii unei etape de resegmentare, care poate reduce rata de eroare.</w:t>
      </w:r>
    </w:p>
    <w:p w14:paraId="5F81AD53" w14:textId="50AE43D5" w:rsidR="00232E49" w:rsidRDefault="00232E49" w:rsidP="008B015E">
      <w:pPr>
        <w:spacing w:after="0" w:line="240" w:lineRule="auto"/>
      </w:pPr>
      <w:r>
        <w:tab/>
        <w:t xml:space="preserve">În studiul </w:t>
      </w:r>
      <w:r>
        <w:fldChar w:fldCharType="begin"/>
      </w:r>
      <w:r>
        <w:instrText xml:space="preserve"> ADDIN ZOTERO_ITEM CSL_CITATION {"citationID":"w6SnUKAL","properties":{"formattedCitation":"[6]","plainCitation":"[6]","noteIndex":0},"citationItems":[{"id":19,"uris":["http://zotero.org/users/local/eGGkjQkn/items/PQVNVK9K"],"itemData":{"id":19,"type":"paper-conference","abstract":"Speaker diarization (detecting who-spoke-when using relative identity labels) and speaker recognition (detecting absolute identity labels without timing) are different but related tasks that often need to be completed simultaneously in many scenarios. Traditional methods, however, address them independently. In this paper, we propose a method to jointly diarize and recognize speakers from a collection of conversations. This method benefits from the sparsity and temporal smoothness of speakers within a conversation and the large-scale timbre modeling across recordings and speakers. Specifically, we employ one convolutional neural network (CNN) to perform segment-level speaker classification and another CNN to detect the probability of speaker change within a conversation. We then concatenate the output of both CNNs and feed it into a recurrent neural network (RNN) for joint speaker diarization and recognition. Experiments on different datasets show promising performance of our proposed approach.","container-title":"2018 IEEE International Conference on Acoustics, Speech and Signal Processing (ICASSP)","DOI":"10.1109/ICASSP.2018.8461666","event-title":"2018 IEEE International Conference on Acoustics, Speech and Signal Processing (ICASSP)","note":"ISSN: 2379-190X","page":"2496-2500","source":"IEEE Xplore","title":"Joint Speaker Diarization and Recognition Using Convolutional and Recurrent Neural Networks","URL":"https://ieeexplore.ieee.org/document/8461666","author":[{"family":"Zhou","given":"Zhihan"},{"family":"Zhang","given":"Yichi"},{"family":"Duan","given":"Zhiyao"}],"accessed":{"date-parts":[["2025",5,8]]},"issued":{"date-parts":[["2018",4]]}}}],"schema":"https://github.com/citation-style-language/schema/raw/master/csl-citation.json"} </w:instrText>
      </w:r>
      <w:r>
        <w:fldChar w:fldCharType="separate"/>
      </w:r>
      <w:r w:rsidRPr="00232E49">
        <w:rPr>
          <w:rFonts w:cs="Times New Roman"/>
        </w:rPr>
        <w:t>[6]</w:t>
      </w:r>
      <w:r>
        <w:fldChar w:fldCharType="end"/>
      </w:r>
      <w:r>
        <w:t>, autorii propun o arhitectură modulară, formată din 2 rețele convoluționale și o rețea recurentă. Prima rețea convoluțională procesează ferestre scurte de mel-spectrogramă și clasifică identitatea vorbitorului</w:t>
      </w:r>
      <w:r w:rsidR="00DD22DC">
        <w:t>, în timp ce a doua analizează ferestre mai lungi, pentru estimarea probabilității schimbării vorbitorului. Ieșirile celor 2 CNN-uri sunt combinate și introduse într-o rețea LSTM cu două straturi, unde se ia decizia finală privind identitatea vorbitorului.</w:t>
      </w:r>
      <w:r w:rsidR="00DD22DC">
        <w:tab/>
        <w:t xml:space="preserve"> Pe setul CALLHOME, folosindu-se doar primul CNN s-a obținut o acuratețe de aproximativ 74%, iar adăugându-l și pe cel de-al doilea în sistem performanța este crescută până la 82,9%, respectiv 86,7% când este folosită schimbarea reală de vorbitor (ground truth).</w:t>
      </w:r>
    </w:p>
    <w:p w14:paraId="40C3AD24" w14:textId="77777777" w:rsidR="00D64DF0" w:rsidRDefault="00D64DF0" w:rsidP="008B015E">
      <w:pPr>
        <w:spacing w:after="0" w:line="240" w:lineRule="auto"/>
      </w:pPr>
    </w:p>
    <w:p w14:paraId="2DD61B97" w14:textId="7B8D0289" w:rsidR="00D64DF0" w:rsidRDefault="00D64DF0" w:rsidP="004966F3">
      <w:pPr>
        <w:pStyle w:val="Heading2"/>
        <w:numPr>
          <w:ilvl w:val="0"/>
          <w:numId w:val="0"/>
        </w:numPr>
      </w:pPr>
      <w:bookmarkStart w:id="3" w:name="_Toc202144946"/>
      <w:r>
        <w:t>1.3 Obiectivele lucrării</w:t>
      </w:r>
      <w:bookmarkEnd w:id="3"/>
    </w:p>
    <w:p w14:paraId="586C9FDE" w14:textId="5C4A5443" w:rsidR="00D64DF0" w:rsidRDefault="00DE6768" w:rsidP="00DE6768">
      <w:pPr>
        <w:spacing w:after="0" w:line="240" w:lineRule="auto"/>
      </w:pPr>
      <w:r>
        <w:tab/>
        <w:t xml:space="preserve">Lucrarea propune </w:t>
      </w:r>
      <w:r w:rsidRPr="00DE6768">
        <w:t xml:space="preserve">dezvoltarea unui </w:t>
      </w:r>
      <w:r>
        <w:t>sistem complet pentru analiza</w:t>
      </w:r>
      <w:r w:rsidRPr="00DE6768">
        <w:t xml:space="preserve"> automată a vocii, prin combinarea a două sarcini complementare: recunoașterea vorbitorului și diarizarea acestuia din înregistrări audio. Scopul general este de a crea un cadru funcțional care permite segmentarea și etichetarea temporală a intervențiilor vocale, asociind fiecare segment cu identitatea</w:t>
      </w:r>
      <w:r>
        <w:t xml:space="preserve"> vorbitorului</w:t>
      </w:r>
      <w:r w:rsidRPr="00DE6768">
        <w:t>.</w:t>
      </w:r>
    </w:p>
    <w:p w14:paraId="2A8F85DA" w14:textId="5B4DD046" w:rsidR="00DE6768" w:rsidRDefault="00DE6768" w:rsidP="00DE6768">
      <w:pPr>
        <w:spacing w:after="0" w:line="240" w:lineRule="auto"/>
      </w:pPr>
      <w:r>
        <w:tab/>
        <w:t>Obiectivele specifice urmărite în cadrul proiectului sunt</w:t>
      </w:r>
      <w:r>
        <w:rPr>
          <w:lang w:val="en-US"/>
        </w:rPr>
        <w:t>:</w:t>
      </w:r>
    </w:p>
    <w:p w14:paraId="533BE133" w14:textId="6F5EF168" w:rsidR="00DE6768" w:rsidRDefault="00DE6768" w:rsidP="00DE6768">
      <w:pPr>
        <w:pStyle w:val="ListParagraph"/>
        <w:numPr>
          <w:ilvl w:val="0"/>
          <w:numId w:val="23"/>
        </w:numPr>
        <w:spacing w:after="0" w:line="240" w:lineRule="auto"/>
      </w:pPr>
      <w:r>
        <w:t>Studierea modelelor existente în literatura de specialitate utilizate în recunoașterea vorbitorilor</w:t>
      </w:r>
    </w:p>
    <w:p w14:paraId="28600C5B" w14:textId="2028613B" w:rsidR="00DE6768" w:rsidRDefault="00DE6768" w:rsidP="00DE6768">
      <w:pPr>
        <w:pStyle w:val="ListParagraph"/>
        <w:numPr>
          <w:ilvl w:val="0"/>
          <w:numId w:val="23"/>
        </w:numPr>
        <w:spacing w:after="0" w:line="240" w:lineRule="auto"/>
      </w:pPr>
      <w:r>
        <w:t>Studierea algoritmilor existenți în literatura de specialitate utilizați în separarea vorbitorilor</w:t>
      </w:r>
    </w:p>
    <w:p w14:paraId="4826CF07" w14:textId="1690802A" w:rsidR="00DE6768" w:rsidRDefault="00DE6768" w:rsidP="00DE6768">
      <w:pPr>
        <w:pStyle w:val="ListParagraph"/>
        <w:numPr>
          <w:ilvl w:val="0"/>
          <w:numId w:val="23"/>
        </w:numPr>
        <w:spacing w:after="0" w:line="240" w:lineRule="auto"/>
      </w:pPr>
      <w:r>
        <w:lastRenderedPageBreak/>
        <w:t>Identificarea și compararea unor arhitecturi care să deservească cerinței proiectului</w:t>
      </w:r>
    </w:p>
    <w:p w14:paraId="409188B3" w14:textId="28B4E803" w:rsidR="00DE6768" w:rsidRDefault="00DF18A6" w:rsidP="00DE6768">
      <w:pPr>
        <w:pStyle w:val="ListParagraph"/>
        <w:numPr>
          <w:ilvl w:val="0"/>
          <w:numId w:val="23"/>
        </w:numPr>
        <w:spacing w:after="0" w:line="240" w:lineRule="auto"/>
      </w:pPr>
      <w:r>
        <w:t>Identificarea și utilizarea de framework-uri specifice pentru preprocesarea semnalului audio și dezvoltarea modelelor de inteligență artificială</w:t>
      </w:r>
    </w:p>
    <w:p w14:paraId="3F35778F" w14:textId="7C3C1C8D" w:rsidR="00DF18A6" w:rsidRPr="00DE6768" w:rsidRDefault="00DF18A6" w:rsidP="00DE6768">
      <w:pPr>
        <w:pStyle w:val="ListParagraph"/>
        <w:numPr>
          <w:ilvl w:val="0"/>
          <w:numId w:val="23"/>
        </w:numPr>
        <w:spacing w:after="0" w:line="240" w:lineRule="auto"/>
      </w:pPr>
      <w:r>
        <w:t>Dezvoltarea unui sistem de recunoaștere a vorbitorului, urmată de dezvoltarea unui sistem de diarizare</w:t>
      </w:r>
    </w:p>
    <w:p w14:paraId="7E419232" w14:textId="77777777" w:rsidR="00241253" w:rsidRDefault="00241253" w:rsidP="00D64DF0"/>
    <w:p w14:paraId="34928CCA" w14:textId="596B77E6" w:rsidR="00241253" w:rsidRDefault="00241253" w:rsidP="004966F3">
      <w:pPr>
        <w:pStyle w:val="Heading2"/>
        <w:numPr>
          <w:ilvl w:val="0"/>
          <w:numId w:val="0"/>
        </w:numPr>
      </w:pPr>
      <w:bookmarkStart w:id="4" w:name="_Toc202144947"/>
      <w:r>
        <w:t>1.4 Structura lucrării</w:t>
      </w:r>
      <w:bookmarkEnd w:id="4"/>
    </w:p>
    <w:p w14:paraId="730770F7" w14:textId="77777777" w:rsidR="00AD72E0" w:rsidRDefault="00AD72E0" w:rsidP="00AD72E0">
      <w:pPr>
        <w:spacing w:after="0" w:line="240" w:lineRule="auto"/>
      </w:pPr>
      <w:r>
        <w:tab/>
        <w:t>Lucrarea este structurată în patru capitole, urmate de o secțiune dedicată concluziilor finale și direcțiilor de dezvoltare ulterioară.</w:t>
      </w:r>
    </w:p>
    <w:p w14:paraId="6B8C8F7C" w14:textId="477A07D1" w:rsidR="00AD72E0" w:rsidRDefault="00AD72E0" w:rsidP="00AD72E0">
      <w:pPr>
        <w:spacing w:after="0" w:line="240" w:lineRule="auto"/>
      </w:pPr>
      <w:r>
        <w:tab/>
        <w:t>Capitolul 1 oferă o introducere generală în tematica lucrării, prezentând contextul în care se încadrează sistemele de recunoaștere și diarizare a vorbitorului, importanța acestora, studiile relevante din literatura de specialitate, precum și obiectivele urmărite în cadrul proiectului.</w:t>
      </w:r>
    </w:p>
    <w:p w14:paraId="2E94DFDA" w14:textId="77777777" w:rsidR="00AD72E0" w:rsidRDefault="00AD72E0" w:rsidP="00AD72E0">
      <w:pPr>
        <w:spacing w:after="0" w:line="240" w:lineRule="auto"/>
      </w:pPr>
      <w:r>
        <w:tab/>
        <w:t>Capitolul 2 este axat pe fundamentele teoretice și tehnologiile utilizate. Sunt detaliate conceptele de prelucrare a semnalului vocal, algoritmii de învățare automată și rețele neuronale convoluționale, metodele de grupare a datelor (clustering), precum și instrumentele software necesare dezvoltării sistemului.</w:t>
      </w:r>
    </w:p>
    <w:p w14:paraId="64CC7A6D" w14:textId="270A0DAF" w:rsidR="00AD72E0" w:rsidRDefault="00AD72E0" w:rsidP="00AD72E0">
      <w:pPr>
        <w:spacing w:after="0" w:line="240" w:lineRule="auto"/>
      </w:pPr>
      <w:r>
        <w:tab/>
        <w:t>Capitolul 3 descrie implementarea practică a sistemului propus. Acesta acoperă etapele de preprocesare a semnalului audio, construirea și antrenarea diferitelor arhitecturi CNN pentru extra</w:t>
      </w:r>
      <w:r w:rsidR="003A00BC">
        <w:t xml:space="preserve">gerea caracteristicilor vocale și </w:t>
      </w:r>
      <w:r>
        <w:t>integrarea acestora înt</w:t>
      </w:r>
      <w:r w:rsidR="003A00BC">
        <w:t>r-un sistem de diarizare,</w:t>
      </w:r>
    </w:p>
    <w:p w14:paraId="6672FB9B" w14:textId="7A9FAA45" w:rsidR="00AD72E0" w:rsidRDefault="00AD72E0" w:rsidP="00AD72E0">
      <w:pPr>
        <w:spacing w:after="0" w:line="240" w:lineRule="auto"/>
      </w:pPr>
      <w:r>
        <w:tab/>
        <w:t xml:space="preserve">Capitolul 4 este dedicat analizei experimentale. Se evaluează performanța sistemului în multiple scenarii, folosind metrici precum ARI și DER. Rezultatele sunt comparate între diferitele arhitecturi și metode de grupare, evidențiind </w:t>
      </w:r>
      <w:r w:rsidR="003A00BC">
        <w:t>avantajele</w:t>
      </w:r>
      <w:r>
        <w:t xml:space="preserve"> și limitările fiecărei abordări.</w:t>
      </w:r>
    </w:p>
    <w:p w14:paraId="4EB8F925" w14:textId="6D25DEAB" w:rsidR="00241253" w:rsidRDefault="00AD72E0" w:rsidP="00AD72E0">
      <w:pPr>
        <w:spacing w:after="0" w:line="240" w:lineRule="auto"/>
      </w:pPr>
      <w:r>
        <w:tab/>
        <w:t>Partea finală a lucrării sintetizează concluziile desprinse în urma experimentelor și formulează sugestii pentru îmbunătățirea performanței sistemului, respectiv extinderea funcționalităților acestuia în aplicații reale.</w:t>
      </w:r>
    </w:p>
    <w:p w14:paraId="293AE718" w14:textId="77777777" w:rsidR="00241253" w:rsidRDefault="00241253" w:rsidP="00241253">
      <w:pPr>
        <w:jc w:val="left"/>
      </w:pPr>
    </w:p>
    <w:p w14:paraId="53C057B6" w14:textId="77777777" w:rsidR="00241253" w:rsidRDefault="00241253" w:rsidP="00241253">
      <w:pPr>
        <w:jc w:val="left"/>
      </w:pPr>
    </w:p>
    <w:p w14:paraId="5BC75F58" w14:textId="77777777" w:rsidR="005D7A9E" w:rsidRDefault="005D7A9E" w:rsidP="00241253">
      <w:pPr>
        <w:jc w:val="left"/>
      </w:pPr>
    </w:p>
    <w:p w14:paraId="14F1D2B6" w14:textId="77777777" w:rsidR="00241253" w:rsidRDefault="00241253" w:rsidP="00241253">
      <w:pPr>
        <w:jc w:val="left"/>
      </w:pPr>
    </w:p>
    <w:p w14:paraId="60DC4233" w14:textId="77777777" w:rsidR="00AD72E0" w:rsidRDefault="00AD72E0" w:rsidP="00241253">
      <w:pPr>
        <w:jc w:val="left"/>
      </w:pPr>
    </w:p>
    <w:p w14:paraId="52102610" w14:textId="3AC1E9DD" w:rsidR="00241253" w:rsidRDefault="00241253" w:rsidP="00C558B0">
      <w:pPr>
        <w:pStyle w:val="Heading1"/>
      </w:pPr>
      <w:bookmarkStart w:id="5" w:name="_Toc202144948"/>
      <w:r>
        <w:lastRenderedPageBreak/>
        <w:t>Noțiuni teoretice</w:t>
      </w:r>
      <w:bookmarkEnd w:id="5"/>
    </w:p>
    <w:p w14:paraId="4E45BBEE" w14:textId="3BFF4EAA" w:rsidR="00BC03E0" w:rsidRDefault="00961A64" w:rsidP="00961A64">
      <w:pPr>
        <w:pStyle w:val="Heading2"/>
      </w:pPr>
      <w:r>
        <w:t xml:space="preserve"> </w:t>
      </w:r>
      <w:bookmarkStart w:id="6" w:name="_Toc202144949"/>
      <w:r>
        <w:t>Analiza semnalului vocal</w:t>
      </w:r>
      <w:bookmarkEnd w:id="6"/>
    </w:p>
    <w:p w14:paraId="59837828" w14:textId="7793AB3D" w:rsidR="00F63937" w:rsidRDefault="00BC03E0" w:rsidP="00BC03E0">
      <w:pPr>
        <w:spacing w:after="0" w:line="240" w:lineRule="auto"/>
      </w:pPr>
      <w:r>
        <w:tab/>
        <w:t>Comunicarea prin vorbire este cea mai răspândită metodă de interacțiune umană, ceea ce a dus la dezvoltarea multor aplicații care conțin module de procesare a semnalului vocal, precum recunoașterea vorbitorilor, identificarea în context criminalistic, supravegherea audio a unui mediu etc.</w:t>
      </w:r>
      <w:r w:rsidR="00F63937">
        <w:t xml:space="preserve"> Analiza semnalului vocal constă în determinarea unor trăsături cheie din sunet, analizate atât în domeniul temporal, cât și în domeniul frecvență</w:t>
      </w:r>
      <w:r w:rsidR="008853DD">
        <w:t>. Totuși, majoritatea algoritmilor deja existenți în industrie sunt antrenați cu ajutorul valorilor obținute în urma procesării în domeniul frecvență a semnalului</w:t>
      </w:r>
      <w:r w:rsidR="00F63937">
        <w:t xml:space="preserve"> </w:t>
      </w:r>
      <w:r w:rsidR="00F63937">
        <w:fldChar w:fldCharType="begin"/>
      </w:r>
      <w:r w:rsidR="00F63937">
        <w:instrText xml:space="preserve"> ADDIN ZOTERO_ITEM CSL_CITATION {"citationID":"dbFPoxB1","properties":{"formattedCitation":"[7]","plainCitation":"[7]","noteIndex":0},"citationItems":[{"id":23,"uris":["http://zotero.org/users/local/eGGkjQkn/items/CXLXBJFC"],"itemData":{"id":23,"type":"article-journal","abstract":"PDF | Sound is the result of mechanical vibrations that set air molecules in motion, causing variations in air pressure that propagate as pressure... | Find, read and cite all the research you need on ResearchGate","container-title":"ResearchGate","DOI":"10.2478/ijasitels-2023-0006","language":"en","source":"www.researchgate.net","title":"(PDF) An Overview on Sound Features in Time and Frequency Domain","URL":"https://www.researchgate.net/publication/376675178_An_Overview_on_Sound_Features_in_Time_and_Frequency_Domain","accessed":{"date-parts":[["2025",5,11]]}}}],"schema":"https://github.com/citation-style-language/schema/raw/master/csl-citation.json"} </w:instrText>
      </w:r>
      <w:r w:rsidR="00F63937">
        <w:fldChar w:fldCharType="separate"/>
      </w:r>
      <w:r w:rsidR="00F63937" w:rsidRPr="00F63937">
        <w:rPr>
          <w:rFonts w:cs="Times New Roman"/>
        </w:rPr>
        <w:t>[7]</w:t>
      </w:r>
      <w:r w:rsidR="00F63937">
        <w:fldChar w:fldCharType="end"/>
      </w:r>
      <w:r w:rsidR="00F63937">
        <w:t>.</w:t>
      </w:r>
    </w:p>
    <w:p w14:paraId="771D3593" w14:textId="77777777" w:rsidR="00C558B0" w:rsidRDefault="00C558B0" w:rsidP="00BC03E0">
      <w:pPr>
        <w:spacing w:after="0" w:line="240" w:lineRule="auto"/>
      </w:pPr>
    </w:p>
    <w:p w14:paraId="5A2AE7BE" w14:textId="7860411C" w:rsidR="00F63937" w:rsidRDefault="00F63937" w:rsidP="004966F3">
      <w:pPr>
        <w:pStyle w:val="Heading3"/>
        <w:numPr>
          <w:ilvl w:val="0"/>
          <w:numId w:val="0"/>
        </w:numPr>
        <w:spacing w:after="0" w:line="240" w:lineRule="auto"/>
      </w:pPr>
      <w:bookmarkStart w:id="7" w:name="_Toc202144950"/>
      <w:r>
        <w:t>2.1.1 Producerea vorbirii</w:t>
      </w:r>
      <w:bookmarkEnd w:id="7"/>
    </w:p>
    <w:p w14:paraId="721FAC3B" w14:textId="1CA2B4EB" w:rsidR="00A95B39" w:rsidRDefault="00F63937" w:rsidP="00A95B39">
      <w:pPr>
        <w:spacing w:after="0" w:line="240" w:lineRule="auto"/>
      </w:pPr>
      <w:r>
        <w:tab/>
        <w:t>În contextul recunoașterii vorbitorului se analizea</w:t>
      </w:r>
      <w:r w:rsidR="00A95B39">
        <w:t>ză particularitățile specifice ale vocii umane. Fiecare individ posedă o serie de trăsături unice care se datorează atât caracteristicilor fizice ale aparatului vocal (dimensiunea laringelui, forma tractului vocal), cât și dialectului personal (pronunție, intonație, accent).</w:t>
      </w:r>
    </w:p>
    <w:p w14:paraId="7B691CEF" w14:textId="51578E51" w:rsidR="00A95B39" w:rsidRDefault="00A95B39" w:rsidP="00A95B39">
      <w:pPr>
        <w:spacing w:after="0" w:line="240" w:lineRule="auto"/>
      </w:pPr>
      <w:r>
        <w:tab/>
        <w:t>Procesul de producere a vorbirii constă în vibrația corzilor vocale și modificarea sunetului prin tractul v</w:t>
      </w:r>
      <w:r w:rsidR="00A11978">
        <w:t xml:space="preserve">ocal, </w:t>
      </w:r>
      <w:r w:rsidR="003A1175">
        <w:t>pentru formarea sunetelor. Frecvența vibrațiilor depinde de tensiunea corzilor vocale, acesta reprezentând și motivul pentru care femeile au o percepție a frecvenței fundamentale mai înalte decât a bărbaților</w:t>
      </w:r>
      <w:r w:rsidR="00A11978">
        <w:t xml:space="preserve">. Sunetul trece apoi prin tractul vocal, unde orice mișcare a limbii sau a buzelor creează anumite frecvențe de rezonanță, numite formanți, care dau impresia de timbru și ajută la diferențierea sunetelor între vocale și consoane. În general, sistemele de recunoaștere a vocii se folosesc de caracteristicile tractului vocal pentru rezolvarea problemelor de clasificare </w:t>
      </w:r>
      <w:r w:rsidR="003A1175">
        <w:fldChar w:fldCharType="begin"/>
      </w:r>
      <w:r w:rsidR="00A11978">
        <w:instrText xml:space="preserve"> ADDIN ZOTERO_ITEM CSL_CITATION {"citationID":"dESsc0sY","properties":{"formattedCitation":"[8], [9]","plainCitation":"[8], [9]","noteIndex":0},"citationItems":[{"id":26,"uris":["http://zotero.org/users/local/eGGkjQkn/items/KWAKW299"],"itemData":{"id":26,"type":"article-journal","container-title":"WikiJournal of Medicine","DOI":"10.15347/wjm/2014.010","ISSN":"20024436","issue":"2","journalAbbreviation":"Wiki J Med","source":"DOI.org (Crossref)","title":"Medical gallery of Blausen Medical 2014","URL":"https://en.wikiversity.org/wiki/WikiJournal_of_Medicine/Medical_gallery_of_Blausen_Medical_2014","volume":"1","accessed":{"date-parts":[["2025",5,11]]},"issued":{"date-parts":[["2014"]]}}},{"id":21,"uris":["http://zotero.org/users/local/eGGkjQkn/items/R7UNDJDK"],"itemData":{"id":21,"type":"article-journal","abstract":"Request PDF | An Overview of the Development of Speaker Recognition Techniques for Various Applications | Speech Enhancement (SE) is a significant research issue in audio signal processing where the goal is to enhance the clarity and quality of speech... | Find, read and cite all the research you need on ResearchGate","container-title":"ResearchGate","DOI":"10.12720/jcm.17.8.632-642","language":"en","source":"www.researchgate.net","title":"An Overview of the Development of Speaker Recognition Techniques for Various Applications | Request PDF","URL":"https://www.researchgate.net/publication/364274395_An_Overview_of_the_Development_of_Speaker_Recognition_Techniques_for_Various_Applications","accessed":{"date-parts":[["2025",5,11]]}}}],"schema":"https://github.com/citation-style-language/schema/raw/master/csl-citation.json"} </w:instrText>
      </w:r>
      <w:r w:rsidR="003A1175">
        <w:fldChar w:fldCharType="separate"/>
      </w:r>
      <w:r w:rsidR="00A11978" w:rsidRPr="00A11978">
        <w:rPr>
          <w:rFonts w:cs="Times New Roman"/>
        </w:rPr>
        <w:t>[8], [9]</w:t>
      </w:r>
      <w:r w:rsidR="003A1175">
        <w:fldChar w:fldCharType="end"/>
      </w:r>
      <w:r w:rsidR="003A1175">
        <w:t>.</w:t>
      </w:r>
    </w:p>
    <w:p w14:paraId="26FB97B0" w14:textId="77777777" w:rsidR="008853DD" w:rsidRDefault="008853DD" w:rsidP="00A95B39">
      <w:pPr>
        <w:spacing w:after="0" w:line="240" w:lineRule="auto"/>
      </w:pPr>
    </w:p>
    <w:p w14:paraId="4765E941" w14:textId="2BB243A6" w:rsidR="00737B12" w:rsidRDefault="008853DD" w:rsidP="00B1213F">
      <w:pPr>
        <w:pStyle w:val="Heading3"/>
        <w:numPr>
          <w:ilvl w:val="0"/>
          <w:numId w:val="0"/>
        </w:numPr>
        <w:spacing w:after="0" w:line="240" w:lineRule="auto"/>
        <w:rPr>
          <w:rStyle w:val="Heading3Char"/>
          <w:b/>
        </w:rPr>
      </w:pPr>
      <w:bookmarkStart w:id="8" w:name="_Toc202144951"/>
      <w:r w:rsidRPr="00737B12">
        <w:t>2</w:t>
      </w:r>
      <w:r w:rsidRPr="00737B12">
        <w:rPr>
          <w:rStyle w:val="Heading3Char"/>
          <w:b/>
        </w:rPr>
        <w:t>.1.2 Analiza în domeniul frecvență</w:t>
      </w:r>
      <w:bookmarkEnd w:id="8"/>
    </w:p>
    <w:p w14:paraId="13ECE1BD" w14:textId="014BB0BC" w:rsidR="004B71D5" w:rsidRDefault="00737B12" w:rsidP="004B71D5">
      <w:pPr>
        <w:spacing w:after="0" w:line="240" w:lineRule="auto"/>
      </w:pPr>
      <w:r>
        <w:tab/>
        <w:t xml:space="preserve">Caracteristicile extrase în domeniul frecvență stau la baza amprentei vocale, deoarece acestea surprind modul în care este distribuită energia semnalului peste diferitele componente spectrale. Pentru a trece de la perspectiva temporală, din forma de undă a semnalului, la una în frecvență, se aplică transformata Fourier pe segmente ale semnalului. Rezultatul acestei operații este spectrul, care arată pentru fiecare frecvență implicată în construcția semnalului, amplitudinea corespunzătoare acesteia. Cu cât amplitudinea este mai mare, cu atât acea frecvență respectivă are </w:t>
      </w:r>
      <w:r w:rsidR="004B71D5">
        <w:t>o influență mai puternică în construcția undei sonore.</w:t>
      </w:r>
      <w:r w:rsidR="00F325A8">
        <w:t xml:space="preserve"> Pornind de la această operație, se pot extrage diverse caracteristici specifice semnalului vocal.</w:t>
      </w:r>
    </w:p>
    <w:p w14:paraId="0CDCBA2C" w14:textId="3BAE4D73" w:rsidR="004B71D5" w:rsidRDefault="004B71D5" w:rsidP="004B71D5">
      <w:pPr>
        <w:spacing w:after="0" w:line="240" w:lineRule="auto"/>
        <w:rPr>
          <w:lang w:val="en-US"/>
        </w:rPr>
      </w:pPr>
      <w:r>
        <w:tab/>
        <w:t>Spectrograma reprezintă forma de vizualizare în analiza în domeniul frecvență care îmbină simultan trei dimensiuni</w:t>
      </w:r>
      <w:r>
        <w:rPr>
          <w:lang w:val="en-US"/>
        </w:rPr>
        <w:t>:</w:t>
      </w:r>
    </w:p>
    <w:p w14:paraId="3D9D2A88" w14:textId="62FFB137" w:rsidR="004B71D5" w:rsidRPr="004B71D5" w:rsidRDefault="004B71D5" w:rsidP="004B71D5">
      <w:pPr>
        <w:pStyle w:val="ListParagraph"/>
        <w:numPr>
          <w:ilvl w:val="0"/>
          <w:numId w:val="1"/>
        </w:numPr>
        <w:spacing w:after="0" w:line="240" w:lineRule="auto"/>
        <w:rPr>
          <w:lang w:val="en-US"/>
        </w:rPr>
      </w:pPr>
      <w:r>
        <w:rPr>
          <w:lang w:val="en-US"/>
        </w:rPr>
        <w:lastRenderedPageBreak/>
        <w:t>Timp – pe axa orizontal</w:t>
      </w:r>
      <w:r>
        <w:t>ă este redată evoluția semnalului</w:t>
      </w:r>
    </w:p>
    <w:p w14:paraId="063E886A" w14:textId="0E771039" w:rsidR="004B71D5" w:rsidRPr="004B71D5" w:rsidRDefault="004B71D5" w:rsidP="004B71D5">
      <w:pPr>
        <w:pStyle w:val="ListParagraph"/>
        <w:numPr>
          <w:ilvl w:val="0"/>
          <w:numId w:val="1"/>
        </w:numPr>
        <w:spacing w:after="0" w:line="240" w:lineRule="auto"/>
        <w:rPr>
          <w:lang w:val="en-US"/>
        </w:rPr>
      </w:pPr>
      <w:r>
        <w:t>Frecvență – pe axa verticală se plasează benzile de frecvență</w:t>
      </w:r>
    </w:p>
    <w:p w14:paraId="28DDF66B" w14:textId="4A4A63DC" w:rsidR="004B71D5" w:rsidRDefault="004B71D5" w:rsidP="004B71D5">
      <w:pPr>
        <w:pStyle w:val="ListParagraph"/>
        <w:numPr>
          <w:ilvl w:val="0"/>
          <w:numId w:val="1"/>
        </w:numPr>
        <w:spacing w:after="0" w:line="240" w:lineRule="auto"/>
        <w:rPr>
          <w:lang w:val="en-US"/>
        </w:rPr>
      </w:pPr>
      <w:r>
        <w:t>Amplitudine – este indicată prin intensitatea culorii, cele mai deschise semnificând valori mai mari ale intensității</w:t>
      </w:r>
    </w:p>
    <w:p w14:paraId="22E5D427" w14:textId="34CA4099" w:rsidR="004B71D5" w:rsidRDefault="004B71D5" w:rsidP="004B71D5">
      <w:pPr>
        <w:spacing w:after="0" w:line="240" w:lineRule="auto"/>
        <w:rPr>
          <w:lang w:val="en-US"/>
        </w:rPr>
      </w:pPr>
      <w:r>
        <w:rPr>
          <w:lang w:val="en-US"/>
        </w:rPr>
        <w:tab/>
        <w:t xml:space="preserve">Pentru ca spectrograma să poată fi </w:t>
      </w:r>
      <w:r w:rsidR="00F325A8">
        <w:rPr>
          <w:lang w:val="en-US"/>
        </w:rPr>
        <w:t>generată</w:t>
      </w:r>
      <w:r>
        <w:rPr>
          <w:lang w:val="en-US"/>
        </w:rPr>
        <w:t xml:space="preserve">, </w:t>
      </w:r>
      <w:r w:rsidR="00F325A8">
        <w:rPr>
          <w:lang w:val="en-US"/>
        </w:rPr>
        <w:t>se împarte semnalul</w:t>
      </w:r>
      <w:r>
        <w:rPr>
          <w:lang w:val="en-US"/>
        </w:rPr>
        <w:t xml:space="preserve"> în ferestre de dimensiuni fixe, </w:t>
      </w:r>
      <w:r w:rsidR="00F325A8">
        <w:rPr>
          <w:lang w:val="en-US"/>
        </w:rPr>
        <w:t xml:space="preserve">calculându-se pentru fiecare dintre acestea Transformata Fourier Rapidă (FFT), iar astfel se poate urmări variația intensității fiecărei componente spectrale pe parcursul înregistrării </w:t>
      </w:r>
      <w:r w:rsidR="00F325A8">
        <w:rPr>
          <w:lang w:val="en-US"/>
        </w:rPr>
        <w:fldChar w:fldCharType="begin"/>
      </w:r>
      <w:r w:rsidR="00F325A8">
        <w:rPr>
          <w:lang w:val="en-US"/>
        </w:rPr>
        <w:instrText xml:space="preserve"> ADDIN ZOTERO_ITEM CSL_CITATION {"citationID":"n7kJxSe3","properties":{"formattedCitation":"[10]","plainCitation":"[10]","noteIndex":0},"citationItems":[{"id":28,"uris":["http://zotero.org/users/local/eGGkjQkn/items/K5AQNSGW"],"itemData":{"id":28,"type":"webpage","abstract":"What is a spectrogram and how do they work? Learn how to read a spectrogram and begin understanding important information about your audio.","language":"en-GB","title":"Understanding spectrograms","URL":"https://www.izotope.com/en/learn/understanding-spectrograms.html","accessed":{"date-parts":[["2025",5,12]]}}}],"schema":"https://github.com/citation-style-language/schema/raw/master/csl-citation.json"} </w:instrText>
      </w:r>
      <w:r w:rsidR="00F325A8">
        <w:rPr>
          <w:lang w:val="en-US"/>
        </w:rPr>
        <w:fldChar w:fldCharType="separate"/>
      </w:r>
      <w:r w:rsidR="00F325A8" w:rsidRPr="00F325A8">
        <w:rPr>
          <w:rFonts w:cs="Times New Roman"/>
        </w:rPr>
        <w:t>[10]</w:t>
      </w:r>
      <w:r w:rsidR="00F325A8">
        <w:rPr>
          <w:lang w:val="en-US"/>
        </w:rPr>
        <w:fldChar w:fldCharType="end"/>
      </w:r>
      <w:r w:rsidR="00F325A8">
        <w:rPr>
          <w:lang w:val="en-US"/>
        </w:rPr>
        <w:t>.</w:t>
      </w:r>
    </w:p>
    <w:p w14:paraId="4FE61D08" w14:textId="4EFCD807" w:rsidR="004B71D5" w:rsidRDefault="004B71D5" w:rsidP="00BA3873">
      <w:pPr>
        <w:spacing w:after="0" w:line="240" w:lineRule="auto"/>
        <w:rPr>
          <w:lang w:val="en-US"/>
        </w:rPr>
      </w:pPr>
    </w:p>
    <w:p w14:paraId="54F859BC" w14:textId="5415E9EE" w:rsidR="00BA3873" w:rsidRDefault="00BA3873" w:rsidP="00B1213F">
      <w:pPr>
        <w:pStyle w:val="Heading3"/>
        <w:numPr>
          <w:ilvl w:val="0"/>
          <w:numId w:val="0"/>
        </w:numPr>
        <w:spacing w:after="0" w:line="240" w:lineRule="auto"/>
      </w:pPr>
      <w:bookmarkStart w:id="9" w:name="_Toc202144952"/>
      <w:r>
        <w:rPr>
          <w:lang w:val="en-US"/>
        </w:rPr>
        <w:t>2.1.3 Coeficien</w:t>
      </w:r>
      <w:r>
        <w:t>ții Mel-cepstrali (MFCC)</w:t>
      </w:r>
      <w:bookmarkEnd w:id="9"/>
    </w:p>
    <w:p w14:paraId="0F0A3CF3" w14:textId="286E9269" w:rsidR="001C44F4" w:rsidRDefault="00DB58B5" w:rsidP="001C44F4">
      <w:pPr>
        <w:spacing w:after="0" w:line="240" w:lineRule="auto"/>
      </w:pPr>
      <w:r>
        <w:tab/>
        <w:t>Coeficienții Mel-cepstrali reprezintă un set de caracteristici care descriu forma spectral</w:t>
      </w:r>
      <w:r w:rsidR="001C44F4">
        <w:t>ă a unui semnal audio pe termen scurt, mai exact oferă o reprezentare a distribuției energiei semnalului de-a lungul spectrului de frecvențe.</w:t>
      </w:r>
    </w:p>
    <w:p w14:paraId="7AB5E93C" w14:textId="054863D7" w:rsidR="001C44F4" w:rsidRDefault="001C44F4" w:rsidP="001C44F4">
      <w:pPr>
        <w:spacing w:after="0" w:line="240" w:lineRule="auto"/>
      </w:pPr>
      <w:r>
        <w:tab/>
        <w:t>Utilitatea acestor coeficienți constă în alinierea analizei spectrale cu modul în care urechea umană percepe frecvențele. În zonele joase, sub aproximativ 1kHz, obținem o rezoluție foarte fină, iar deasupra acestui prag, detaliile devin mai greu de distins, reflectând astfel modul în care urechea reduce sensibilitatea la frecvențele înalte.</w:t>
      </w:r>
      <w:r w:rsidR="0019694E">
        <w:t xml:space="preserve"> Prin utilizarea unor filtre în funcție de scara Mel, MFCC-urile generează o reproducere fidelă a sensibilității auditive umane</w:t>
      </w:r>
      <w:r w:rsidR="00CA13E4">
        <w:t xml:space="preserve"> </w:t>
      </w:r>
      <w:r w:rsidR="00CA13E4">
        <w:fldChar w:fldCharType="begin"/>
      </w:r>
      <w:r w:rsidR="00CA13E4">
        <w:instrText xml:space="preserve"> ADDIN ZOTERO_ITEM CSL_CITATION {"citationID":"1EbAAtCE","properties":{"formattedCitation":"[11]","plainCitation":"[11]","noteIndex":0},"citationItems":[{"id":32,"uris":["http://zotero.org/users/local/eGGkjQkn/items/HL3R6ZR3"],"itemData":{"id":32,"type":"paper-conference","container-title":"Proceedings of the 2nd International Conference on ICT for Digital, Smart, and Sustainable Development, ICIDSSD 2020, 27-28 February 2020, Jamia Hamdard, New Delhi, India","DOI":"10.4108/eai.27-2-2020.2303173","event-place":"New Delhi, India","event-title":"Proceedings of the 2nd International Conference on ICT for Digital, Smart, and Sustainable Development, ICIDSSD 2020, 27-28 February 2020, Jamia Hamdard, New Delhi, India","ISBN":"978-1-63190-292-5","language":"en","publisher":"EAI","publisher-place":"New Delhi, India","source":"DOI.org (Crossref)","title":"Mel Frequency Cepstral Coefficient: A Review","title-short":"Mel Frequency Cepstral Coefficient","URL":"http://eudl.eu/doi/10.4108/eai.27-2-2020.2303173","author":[{"family":"Ali","given":"Shalbbya"},{"family":"Tanweer","given":"Safdar"},{"family":"Khalid","given":"Syed"},{"family":"Rao","given":"Naseem"}],"accessed":{"date-parts":[["2025",5,17]]},"issued":{"date-parts":[["2021"]]}}}],"schema":"https://github.com/citation-style-language/schema/raw/master/csl-citation.json"} </w:instrText>
      </w:r>
      <w:r w:rsidR="00CA13E4">
        <w:fldChar w:fldCharType="separate"/>
      </w:r>
      <w:r w:rsidR="00CA13E4" w:rsidRPr="00CA13E4">
        <w:rPr>
          <w:rFonts w:cs="Times New Roman"/>
        </w:rPr>
        <w:t>[11]</w:t>
      </w:r>
      <w:r w:rsidR="00CA13E4">
        <w:fldChar w:fldCharType="end"/>
      </w:r>
      <w:r w:rsidR="0019694E">
        <w:t>.</w:t>
      </w:r>
    </w:p>
    <w:p w14:paraId="08EB8EF5" w14:textId="29C291E1" w:rsidR="0019694E" w:rsidRPr="001C44F4" w:rsidRDefault="0019694E" w:rsidP="001C44F4">
      <w:pPr>
        <w:spacing w:after="0" w:line="240" w:lineRule="auto"/>
      </w:pPr>
      <w:r>
        <w:tab/>
      </w:r>
    </w:p>
    <w:p w14:paraId="157E33B8" w14:textId="77777777" w:rsidR="007F5984" w:rsidRDefault="006969E2" w:rsidP="007F5984">
      <w:pPr>
        <w:keepNext/>
      </w:pPr>
      <w:r>
        <w:rPr>
          <w:noProof/>
          <w:lang w:eastAsia="ro-RO"/>
        </w:rPr>
        <w:drawing>
          <wp:inline distT="0" distB="0" distL="0" distR="0" wp14:anchorId="52D4578A" wp14:editId="277CEF33">
            <wp:extent cx="5759450" cy="27139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CC.png"/>
                    <pic:cNvPicPr/>
                  </pic:nvPicPr>
                  <pic:blipFill>
                    <a:blip r:embed="rId12">
                      <a:extLst>
                        <a:ext uri="{28A0092B-C50C-407E-A947-70E740481C1C}">
                          <a14:useLocalDpi xmlns:a14="http://schemas.microsoft.com/office/drawing/2010/main" val="0"/>
                        </a:ext>
                      </a:extLst>
                    </a:blip>
                    <a:stretch>
                      <a:fillRect/>
                    </a:stretch>
                  </pic:blipFill>
                  <pic:spPr>
                    <a:xfrm>
                      <a:off x="0" y="0"/>
                      <a:ext cx="5759450" cy="2713990"/>
                    </a:xfrm>
                    <a:prstGeom prst="rect">
                      <a:avLst/>
                    </a:prstGeom>
                  </pic:spPr>
                </pic:pic>
              </a:graphicData>
            </a:graphic>
          </wp:inline>
        </w:drawing>
      </w:r>
    </w:p>
    <w:p w14:paraId="529566B0" w14:textId="506D7339" w:rsidR="00CA13E4" w:rsidRDefault="007F5984" w:rsidP="007F5984">
      <w:pPr>
        <w:pStyle w:val="Caption"/>
        <w:jc w:val="center"/>
      </w:pPr>
      <w:bookmarkStart w:id="10" w:name="_Toc202137673"/>
      <w:r w:rsidRPr="007F5984">
        <w:rPr>
          <w:color w:val="000000" w:themeColor="text1"/>
        </w:rPr>
        <w:t xml:space="preserve">Figura </w:t>
      </w:r>
      <w:r w:rsidR="007957D8">
        <w:rPr>
          <w:color w:val="000000" w:themeColor="text1"/>
        </w:rPr>
        <w:fldChar w:fldCharType="begin"/>
      </w:r>
      <w:r w:rsidR="007957D8">
        <w:rPr>
          <w:color w:val="000000" w:themeColor="text1"/>
        </w:rPr>
        <w:instrText xml:space="preserve"> STYLEREF 1 \s </w:instrText>
      </w:r>
      <w:r w:rsidR="007957D8">
        <w:rPr>
          <w:color w:val="000000" w:themeColor="text1"/>
        </w:rPr>
        <w:fldChar w:fldCharType="separate"/>
      </w:r>
      <w:r w:rsidR="007957D8">
        <w:rPr>
          <w:noProof/>
          <w:color w:val="000000" w:themeColor="text1"/>
        </w:rPr>
        <w:t>2</w:t>
      </w:r>
      <w:r w:rsidR="007957D8">
        <w:rPr>
          <w:color w:val="000000" w:themeColor="text1"/>
        </w:rPr>
        <w:fldChar w:fldCharType="end"/>
      </w:r>
      <w:r w:rsidR="007957D8">
        <w:rPr>
          <w:color w:val="000000" w:themeColor="text1"/>
        </w:rPr>
        <w:t>.</w:t>
      </w:r>
      <w:r w:rsidR="007957D8">
        <w:rPr>
          <w:color w:val="000000" w:themeColor="text1"/>
        </w:rPr>
        <w:fldChar w:fldCharType="begin"/>
      </w:r>
      <w:r w:rsidR="007957D8">
        <w:rPr>
          <w:color w:val="000000" w:themeColor="text1"/>
        </w:rPr>
        <w:instrText xml:space="preserve"> SEQ Figura \* ARABIC \s 1 </w:instrText>
      </w:r>
      <w:r w:rsidR="007957D8">
        <w:rPr>
          <w:color w:val="000000" w:themeColor="text1"/>
        </w:rPr>
        <w:fldChar w:fldCharType="separate"/>
      </w:r>
      <w:r w:rsidR="007957D8">
        <w:rPr>
          <w:noProof/>
          <w:color w:val="000000" w:themeColor="text1"/>
        </w:rPr>
        <w:t>1</w:t>
      </w:r>
      <w:r w:rsidR="007957D8">
        <w:rPr>
          <w:color w:val="000000" w:themeColor="text1"/>
        </w:rPr>
        <w:fldChar w:fldCharType="end"/>
      </w:r>
      <w:r w:rsidRPr="007F5984">
        <w:rPr>
          <w:color w:val="000000" w:themeColor="text1"/>
        </w:rPr>
        <w:t xml:space="preserve"> - Algoritmul de extragere al MFCC</w:t>
      </w:r>
      <w:bookmarkEnd w:id="10"/>
    </w:p>
    <w:p w14:paraId="71468BF1" w14:textId="77777777" w:rsidR="00CA13E4" w:rsidRDefault="00CA13E4" w:rsidP="00BA3873"/>
    <w:p w14:paraId="458A5662" w14:textId="77777777" w:rsidR="007F5984" w:rsidRDefault="00CA13E4" w:rsidP="007F5984">
      <w:pPr>
        <w:spacing w:after="0" w:line="240" w:lineRule="auto"/>
      </w:pPr>
      <w:r>
        <w:tab/>
        <w:t>În figura este prezentat algoritmul de extragere a MFCC, cuprins, în ordine, din următoarele etape</w:t>
      </w:r>
      <w:r>
        <w:rPr>
          <w:lang w:val="en-US"/>
        </w:rPr>
        <w:t>:</w:t>
      </w:r>
      <w:r>
        <w:rPr>
          <w:lang w:val="en-GB"/>
        </w:rPr>
        <w:t xml:space="preserve"> </w:t>
      </w:r>
      <w:r>
        <w:t xml:space="preserve">pre-accentuarea frecvențelor mai înalte de 1kHz, fragmentarea și aplicarea unei ferestre Hamming, calcularea Transofrmatei </w:t>
      </w:r>
      <w:r>
        <w:lastRenderedPageBreak/>
        <w:t>Fourier Rapide, filtrarea folosind scara Mel</w:t>
      </w:r>
      <w:r w:rsidR="00C2557C">
        <w:t xml:space="preserve"> și aplicarea Transformatei Cosinus Direct în ultimă etapă </w:t>
      </w:r>
      <w:r w:rsidR="00C2557C">
        <w:fldChar w:fldCharType="begin"/>
      </w:r>
      <w:r w:rsidR="00C2557C">
        <w:instrText xml:space="preserve"> ADDIN ZOTERO_ITEM CSL_CITATION {"citationID":"XdpTASGN","properties":{"formattedCitation":"[12]","plainCitation":"[12]","noteIndex":0},"citationItems":[{"id":34,"uris":["http://zotero.org/users/local/eGGkjQkn/items/ES4B5E9J"],"itemData":{"id":34,"type":"paper-conference","abstract":"In speech recognition system, the Mel Frequency Cepstrum Coefficients (i.e. MFCC) feature extraction is an important process. It has also been wildly used in many applications. In this paper, we present the conventional MFCC feature extraction method and propose two novel versions of MFCC method that will combine the PCA technique and conventional MFCC feature extraction method. Finally, these three different MFCC methods will be tested in terms of recognition accuracy and the execution time of the HMM training process. From these two measures (i.e. recognition accuracy and time complexity of HMM training process), the developers can choose the appropriate MFCC method for the speech recognition application.","container-title":"2014 International Conference on Advanced Technologies for Communications (ATC 2014)","DOI":"10.1109/ATC.2014.7043477","event-title":"2014 International Conference on Advanced Technologies for Communications (ATC 2014)","note":"ISSN: 2162-1039","page":"697-702","source":"IEEE Xplore","title":"Proposed combination of PCA and MFCC feature extraction in speech recognition system","URL":"https://ieeexplore.ieee.org/document/7043477","author":[{"family":"Trang","given":"Hoang"},{"family":"Loc","given":"Tran Hoang"},{"family":"Nam","given":"Huynh Bui Hoang"}],"accessed":{"date-parts":[["2025",5,17]]},"issued":{"date-parts":[["2014",10]]}}}],"schema":"https://github.com/citation-style-language/schema/raw/master/csl-citation.json"} </w:instrText>
      </w:r>
      <w:r w:rsidR="00C2557C">
        <w:fldChar w:fldCharType="separate"/>
      </w:r>
      <w:r w:rsidR="00C2557C" w:rsidRPr="00C2557C">
        <w:rPr>
          <w:rFonts w:cs="Times New Roman"/>
        </w:rPr>
        <w:t>[12]</w:t>
      </w:r>
      <w:r w:rsidR="00C2557C">
        <w:fldChar w:fldCharType="end"/>
      </w:r>
      <w:r w:rsidR="007F5984">
        <w:t>.</w:t>
      </w:r>
    </w:p>
    <w:p w14:paraId="25223CB9" w14:textId="7DBA3836" w:rsidR="007F5984" w:rsidRDefault="007F5984" w:rsidP="007F5984">
      <w:pPr>
        <w:spacing w:after="0" w:line="240" w:lineRule="auto"/>
        <w:rPr>
          <w:lang w:val="en-US"/>
        </w:rPr>
      </w:pPr>
      <w:r>
        <w:tab/>
      </w:r>
      <w:r w:rsidR="0083606D">
        <w:t xml:space="preserve">Pre-accentuarea frecvențelor înalte constă în trecerea semnalului vocal printr-un filtru digital de ordinul întâi, care accentuează componentele de frecvență înaltă. Scopul acestui filtru este acela de a mări energia frecvențelor înalte, pentru a echilibra distribuția spectrală a energiei, </w:t>
      </w:r>
      <w:r w:rsidR="00157A1B">
        <w:t>componentele de joasă frecvență fiind dominante în cadrul vorbir</w:t>
      </w:r>
      <w:r w:rsidR="00B569C5">
        <w:t xml:space="preserve">ii. </w:t>
      </w:r>
      <w:r>
        <w:t>Funcția de transfer a filtrului este definită de relația</w:t>
      </w:r>
      <w:r w:rsidR="00B569C5">
        <w:t xml:space="preserve"> </w:t>
      </w:r>
      <w:r w:rsidR="00B569C5">
        <w:fldChar w:fldCharType="begin"/>
      </w:r>
      <w:r w:rsidR="00B569C5">
        <w:instrText xml:space="preserve"> ADDIN ZOTERO_ITEM CSL_CITATION {"citationID":"bQ5sN36y","properties":{"formattedCitation":"[13]","plainCitation":"[13]","noteIndex":0},"citationItems":[{"id":36,"uris":["http://zotero.org/users/local/eGGkjQkn/items/UXFCE5H5"],"itemData":{"id":36,"type":"webpage","abstract":"PDF | Digital processing of speech signal and voice recognition algorithm is very important for fast and accurate automatic voice recognition... | Find, read and cite all the research you need on ResearchGate","container-title":"ResearchGate","language":"en","title":"(PDF) Voice Recognition Algorithms using Mel Frequency Cepstral Coefficient (MFCC) and Dynamic Time Warping (DTW) Techniques","URL":"https://www.researchgate.net/publication/45907470_Voice_Recognition_Algorithms_using_Mel_Frequency_Cepstral_Coefficient_MFCC_and_Dynamic_Time_Warping_DTW_Techniques","accessed":{"date-parts":[["2025",5,17]]}}}],"schema":"https://github.com/citation-style-language/schema/raw/master/csl-citation.json"} </w:instrText>
      </w:r>
      <w:r w:rsidR="00B569C5">
        <w:fldChar w:fldCharType="separate"/>
      </w:r>
      <w:r w:rsidR="00B569C5" w:rsidRPr="00B569C5">
        <w:rPr>
          <w:rFonts w:cs="Times New Roman"/>
        </w:rPr>
        <w:t>[13]</w:t>
      </w:r>
      <w:r w:rsidR="00B569C5">
        <w:fldChar w:fldCharType="end"/>
      </w:r>
      <w:r>
        <w:rPr>
          <w:lang w:val="en-US"/>
        </w:rPr>
        <w:t>:</w:t>
      </w:r>
    </w:p>
    <w:p w14:paraId="379960AC" w14:textId="3CCEF3BE" w:rsidR="007F5984" w:rsidRPr="008B4AE5" w:rsidRDefault="007F5984" w:rsidP="008B4AE5">
      <w:pPr>
        <w:keepNext/>
        <w:spacing w:after="0" w:line="240" w:lineRule="auto"/>
        <w:jc w:val="center"/>
      </w:pPr>
      <m:oMath>
        <m:r>
          <w:rPr>
            <w:rFonts w:ascii="Cambria Math" w:hAnsi="Cambria Math"/>
            <w:lang w:val="en-US"/>
          </w:rPr>
          <m:t>H</m:t>
        </m:r>
        <m:d>
          <m:dPr>
            <m:ctrlPr>
              <w:rPr>
                <w:rFonts w:ascii="Cambria Math" w:hAnsi="Cambria Math"/>
                <w:i/>
                <w:lang w:val="en-US"/>
              </w:rPr>
            </m:ctrlPr>
          </m:dPr>
          <m:e>
            <m:r>
              <w:rPr>
                <w:rFonts w:ascii="Cambria Math" w:hAnsi="Cambria Math"/>
                <w:lang w:val="en-US"/>
              </w:rPr>
              <m:t>z</m:t>
            </m:r>
          </m:e>
        </m:d>
        <m:r>
          <w:rPr>
            <w:rFonts w:ascii="Cambria Math" w:hAnsi="Cambria Math"/>
            <w:lang w:val="en-US"/>
          </w:rPr>
          <m:t>=1-a ⋅</m:t>
        </m:r>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1</m:t>
            </m:r>
          </m:sup>
        </m:sSup>
        <m:r>
          <w:rPr>
            <w:rFonts w:ascii="Cambria Math" w:eastAsiaTheme="minorEastAsia" w:hAnsi="Cambria Math" w:cs="Times New Roman"/>
            <w:lang w:val="en-US"/>
          </w:rPr>
          <m:t>,  a∈[0.9, 1.0]</m:t>
        </m:r>
      </m:oMath>
      <w:r w:rsidR="008B4AE5">
        <w:rPr>
          <w:rFonts w:eastAsiaTheme="minorEastAsia" w:cs="Times New Roman"/>
          <w:lang w:val="en-US"/>
        </w:rPr>
        <w:t xml:space="preserve"> </w:t>
      </w:r>
    </w:p>
    <w:p w14:paraId="332F8975" w14:textId="6F92D96D" w:rsidR="008B4AE5" w:rsidRDefault="008B4AE5" w:rsidP="008B4AE5">
      <w:pPr>
        <w:pStyle w:val="Caption"/>
        <w:jc w:val="right"/>
        <w:rPr>
          <w:color w:val="000000" w:themeColor="text1"/>
        </w:rPr>
      </w:pPr>
      <w:r w:rsidRPr="008B4AE5">
        <w:rPr>
          <w:color w:val="000000" w:themeColor="text1"/>
        </w:rPr>
        <w:t xml:space="preserve">( </w:t>
      </w:r>
      <w:r w:rsidR="007621E9">
        <w:rPr>
          <w:color w:val="000000" w:themeColor="text1"/>
        </w:rPr>
        <w:fldChar w:fldCharType="begin"/>
      </w:r>
      <w:r w:rsidR="007621E9">
        <w:rPr>
          <w:color w:val="000000" w:themeColor="text1"/>
        </w:rPr>
        <w:instrText xml:space="preserve"> STYLEREF 1 \s </w:instrText>
      </w:r>
      <w:r w:rsidR="007621E9">
        <w:rPr>
          <w:color w:val="000000" w:themeColor="text1"/>
        </w:rPr>
        <w:fldChar w:fldCharType="separate"/>
      </w:r>
      <w:r w:rsidR="007621E9">
        <w:rPr>
          <w:noProof/>
          <w:color w:val="000000" w:themeColor="text1"/>
        </w:rPr>
        <w:t>2</w:t>
      </w:r>
      <w:r w:rsidR="007621E9">
        <w:rPr>
          <w:color w:val="000000" w:themeColor="text1"/>
        </w:rPr>
        <w:fldChar w:fldCharType="end"/>
      </w:r>
      <w:r w:rsidR="007621E9">
        <w:rPr>
          <w:color w:val="000000" w:themeColor="text1"/>
        </w:rPr>
        <w:t>.</w:t>
      </w:r>
      <w:r w:rsidR="007621E9">
        <w:rPr>
          <w:color w:val="000000" w:themeColor="text1"/>
        </w:rPr>
        <w:fldChar w:fldCharType="begin"/>
      </w:r>
      <w:r w:rsidR="007621E9">
        <w:rPr>
          <w:color w:val="000000" w:themeColor="text1"/>
        </w:rPr>
        <w:instrText xml:space="preserve"> SEQ ( \* ARABIC \s 1 </w:instrText>
      </w:r>
      <w:r w:rsidR="007621E9">
        <w:rPr>
          <w:color w:val="000000" w:themeColor="text1"/>
        </w:rPr>
        <w:fldChar w:fldCharType="separate"/>
      </w:r>
      <w:r w:rsidR="007621E9">
        <w:rPr>
          <w:noProof/>
          <w:color w:val="000000" w:themeColor="text1"/>
        </w:rPr>
        <w:t>1</w:t>
      </w:r>
      <w:r w:rsidR="007621E9">
        <w:rPr>
          <w:color w:val="000000" w:themeColor="text1"/>
        </w:rPr>
        <w:fldChar w:fldCharType="end"/>
      </w:r>
      <w:r w:rsidRPr="008B4AE5">
        <w:rPr>
          <w:color w:val="000000" w:themeColor="text1"/>
        </w:rPr>
        <w:t>)</w:t>
      </w:r>
    </w:p>
    <w:p w14:paraId="43EA9B37" w14:textId="1A516AB8" w:rsidR="004E4BE0" w:rsidRDefault="008B4AE5" w:rsidP="004E4BE0">
      <w:pPr>
        <w:spacing w:after="0" w:line="240" w:lineRule="auto"/>
      </w:pPr>
      <w:r>
        <w:tab/>
      </w:r>
      <w:r w:rsidR="00B569C5">
        <w:t>Vorbirea poate</w:t>
      </w:r>
      <w:r w:rsidR="00AE6187">
        <w:t xml:space="preserve"> fi descrisă ca un proces acustic dinamic cvasi-staționar, ceea ce înseamnă că indiferent de durata semnalului vocal, acesta prezintă aceleași caracteristici acustice pe intervale scurte de timp. Din acest motiv, semnalul se împarte în cadre scurte, de obicei cu lungimea de 20-30 de milisecunde, durată stabilită empiric ca fiind optimă pentru surprinderea trăsăturilor vocale. Pentru asigurarea continuității între cadre</w:t>
      </w:r>
      <w:r w:rsidR="004E4BE0">
        <w:t xml:space="preserve"> și evitarea pierderii informației</w:t>
      </w:r>
      <w:r w:rsidR="00AE6187">
        <w:t>, s-a apelat la suprapunerea acestora, în general folosindu-se o suprapunere de 50%, echivalentă cu o durată de 10-15 milisecunde</w:t>
      </w:r>
      <w:r w:rsidR="004E4BE0">
        <w:t xml:space="preserve">. </w:t>
      </w:r>
      <w:r w:rsidR="004E4BE0">
        <w:fldChar w:fldCharType="begin"/>
      </w:r>
      <w:r w:rsidR="004E4BE0">
        <w:instrText xml:space="preserve"> ADDIN ZOTERO_ITEM CSL_CITATION {"citationID":"BEaIXnEK","properties":{"formattedCitation":"[14]","plainCitation":"[14]","noteIndex":0},"citationItems":[{"id":41,"uris":["http://zotero.org/users/local/eGGkjQkn/items/Q7395CCL"],"itemData":{"id":41,"type":"webpage","abstract":"Request PDF | Speech Recognition Using Articulatory and Excitation Source Features | This book discusses the contribution of articulatory and excitation source information in discriminating sound units. The authors focus on... | Find, read and cite all the research you need on ResearchGate","container-title":"ResearchGate","language":"en","note":"ISBN: 9783319492209","title":"Speech Recognition Using Articulatory and Excitation Source Features | Request PDF","URL":"https://www.researchgate.net/publication/321531188_Speech_Recognition_Using_Articulatory_and_Excitation_Source_Features","accessed":{"date-parts":[["2025",5,17]]}}}],"schema":"https://github.com/citation-style-language/schema/raw/master/csl-citation.json"} </w:instrText>
      </w:r>
      <w:r w:rsidR="004E4BE0">
        <w:fldChar w:fldCharType="separate"/>
      </w:r>
      <w:r w:rsidR="004E4BE0" w:rsidRPr="004E4BE0">
        <w:rPr>
          <w:rFonts w:cs="Times New Roman"/>
        </w:rPr>
        <w:t>[14]</w:t>
      </w:r>
      <w:r w:rsidR="004E4BE0">
        <w:fldChar w:fldCharType="end"/>
      </w:r>
    </w:p>
    <w:p w14:paraId="5E5C2BD3" w14:textId="63CB5F39" w:rsidR="004E4BE0" w:rsidRDefault="004E4BE0" w:rsidP="004E4BE0">
      <w:pPr>
        <w:spacing w:after="0" w:line="240" w:lineRule="auto"/>
      </w:pPr>
      <w:r>
        <w:tab/>
        <w:t>Împărțirea segmentulu</w:t>
      </w:r>
      <w:r w:rsidR="007965DA">
        <w:t xml:space="preserve">i în fragmente scurte poate introduce discontinuități la marginile cadrelor, care conduc la distorsiuni în domeniul spectral. Pentru minimizarea unor astfel de efecte, se aplică o fereastră Hamming, care să diminueze </w:t>
      </w:r>
      <w:r w:rsidR="001F6E18">
        <w:t xml:space="preserve">treptat </w:t>
      </w:r>
      <w:r w:rsidR="007965DA">
        <w:t>amplitudinile eșantio</w:t>
      </w:r>
      <w:r w:rsidR="001F6E18">
        <w:t>anelor spre marginile cadrelor și să concentreze energia spectrală în zona centrală. Acest filtru este definit de expresia</w:t>
      </w:r>
      <w:r w:rsidR="001F6E18">
        <w:rPr>
          <w:lang w:val="en-US"/>
        </w:rPr>
        <w:t>:</w:t>
      </w:r>
    </w:p>
    <w:p w14:paraId="57C0FCAA" w14:textId="7732AE82" w:rsidR="001F6E18" w:rsidRDefault="001F6E18" w:rsidP="001F6E18">
      <w:pPr>
        <w:keepNext/>
        <w:spacing w:after="0" w:line="240" w:lineRule="auto"/>
      </w:pPr>
      <m:oMathPara>
        <m:oMath>
          <m:r>
            <w:rPr>
              <w:rFonts w:ascii="Cambria Math" w:hAnsi="Cambria Math"/>
            </w:rPr>
            <m:t>w</m:t>
          </m:r>
          <m:d>
            <m:dPr>
              <m:begChr m:val="["/>
              <m:endChr m:val="]"/>
              <m:ctrlPr>
                <w:rPr>
                  <w:rFonts w:ascii="Cambria Math" w:hAnsi="Cambria Math"/>
                  <w:i/>
                  <w:lang w:val="en-US"/>
                </w:rPr>
              </m:ctrlPr>
            </m:dPr>
            <m:e>
              <m:r>
                <w:rPr>
                  <w:rFonts w:ascii="Cambria Math" w:hAnsi="Cambria Math"/>
                  <w:lang w:val="en-US"/>
                </w:rPr>
                <m:t>n</m:t>
              </m:r>
            </m:e>
          </m:d>
          <m:r>
            <w:rPr>
              <w:rFonts w:ascii="Cambria Math" w:hAnsi="Cambria Math"/>
              <w:lang w:val="en-US"/>
            </w:rPr>
            <m:t>=0.54-0.46 ⋅</m:t>
          </m:r>
          <m:func>
            <m:funcPr>
              <m:ctrlPr>
                <w:rPr>
                  <w:rFonts w:ascii="Cambria Math" w:hAnsi="Cambria Math"/>
                  <w:lang w:val="en-US"/>
                </w:rPr>
              </m:ctrlPr>
            </m:funcPr>
            <m:fName>
              <m:r>
                <m:rPr>
                  <m:sty m:val="p"/>
                </m:rPr>
                <w:rPr>
                  <w:rFonts w:ascii="Cambria Math" w:hAnsi="Cambria Math"/>
                  <w:lang w:val="en-US"/>
                </w:rPr>
                <m:t>cos</m:t>
              </m:r>
              <m:ctrlPr>
                <w:rPr>
                  <w:rFonts w:ascii="Cambria Math" w:hAnsi="Cambria Math"/>
                  <w:i/>
                  <w:lang w:val="en-US"/>
                </w:rPr>
              </m:ctrlP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2πn</m:t>
                      </m:r>
                    </m:num>
                    <m:den>
                      <m:r>
                        <w:rPr>
                          <w:rFonts w:ascii="Cambria Math" w:hAnsi="Cambria Math"/>
                          <w:lang w:val="en-US"/>
                        </w:rPr>
                        <m:t>N-1</m:t>
                      </m:r>
                    </m:den>
                  </m:f>
                </m:e>
              </m:d>
            </m:e>
          </m:func>
          <m:r>
            <w:rPr>
              <w:rFonts w:ascii="Cambria Math" w:hAnsi="Cambria Math"/>
              <w:lang w:val="en-US"/>
            </w:rPr>
            <m:t>, 0≤n≤N</m:t>
          </m:r>
          <m:r>
            <w:rPr>
              <w:rFonts w:ascii="Cambria Math" w:eastAsiaTheme="minorEastAsia" w:hAnsi="Cambria Math"/>
              <w:lang w:val="en-US"/>
            </w:rPr>
            <m:t>,</m:t>
          </m:r>
        </m:oMath>
      </m:oMathPara>
    </w:p>
    <w:p w14:paraId="0C10F94F" w14:textId="702B9A37" w:rsidR="001F6E18" w:rsidRPr="001F6E18" w:rsidRDefault="001F6E18" w:rsidP="001F6E18">
      <w:pPr>
        <w:pStyle w:val="Caption"/>
        <w:jc w:val="right"/>
        <w:rPr>
          <w:i/>
          <w:color w:val="000000" w:themeColor="text1"/>
          <w:lang w:val="en-US"/>
        </w:rPr>
      </w:pPr>
      <w:r w:rsidRPr="001F6E18">
        <w:rPr>
          <w:color w:val="000000" w:themeColor="text1"/>
        </w:rPr>
        <w:t xml:space="preserve">( </w:t>
      </w:r>
      <w:r w:rsidR="007621E9">
        <w:rPr>
          <w:color w:val="000000" w:themeColor="text1"/>
        </w:rPr>
        <w:fldChar w:fldCharType="begin"/>
      </w:r>
      <w:r w:rsidR="007621E9">
        <w:rPr>
          <w:color w:val="000000" w:themeColor="text1"/>
        </w:rPr>
        <w:instrText xml:space="preserve"> STYLEREF 1 \s </w:instrText>
      </w:r>
      <w:r w:rsidR="007621E9">
        <w:rPr>
          <w:color w:val="000000" w:themeColor="text1"/>
        </w:rPr>
        <w:fldChar w:fldCharType="separate"/>
      </w:r>
      <w:r w:rsidR="007621E9">
        <w:rPr>
          <w:noProof/>
          <w:color w:val="000000" w:themeColor="text1"/>
        </w:rPr>
        <w:t>2</w:t>
      </w:r>
      <w:r w:rsidR="007621E9">
        <w:rPr>
          <w:color w:val="000000" w:themeColor="text1"/>
        </w:rPr>
        <w:fldChar w:fldCharType="end"/>
      </w:r>
      <w:r w:rsidR="007621E9">
        <w:rPr>
          <w:color w:val="000000" w:themeColor="text1"/>
        </w:rPr>
        <w:t>.</w:t>
      </w:r>
      <w:r w:rsidR="007621E9">
        <w:rPr>
          <w:color w:val="000000" w:themeColor="text1"/>
        </w:rPr>
        <w:fldChar w:fldCharType="begin"/>
      </w:r>
      <w:r w:rsidR="007621E9">
        <w:rPr>
          <w:color w:val="000000" w:themeColor="text1"/>
        </w:rPr>
        <w:instrText xml:space="preserve"> SEQ ( \* ARABIC \s 1 </w:instrText>
      </w:r>
      <w:r w:rsidR="007621E9">
        <w:rPr>
          <w:color w:val="000000" w:themeColor="text1"/>
        </w:rPr>
        <w:fldChar w:fldCharType="separate"/>
      </w:r>
      <w:r w:rsidR="007621E9">
        <w:rPr>
          <w:noProof/>
          <w:color w:val="000000" w:themeColor="text1"/>
        </w:rPr>
        <w:t>2</w:t>
      </w:r>
      <w:r w:rsidR="007621E9">
        <w:rPr>
          <w:color w:val="000000" w:themeColor="text1"/>
        </w:rPr>
        <w:fldChar w:fldCharType="end"/>
      </w:r>
      <w:r w:rsidRPr="001F6E18">
        <w:rPr>
          <w:color w:val="000000" w:themeColor="text1"/>
        </w:rPr>
        <w:t>)</w:t>
      </w:r>
    </w:p>
    <w:p w14:paraId="290B3AB6" w14:textId="2A82A2A4" w:rsidR="00CA13E4" w:rsidRDefault="001F6E18" w:rsidP="007F5984">
      <w:pPr>
        <w:spacing w:after="0" w:line="240" w:lineRule="auto"/>
      </w:pPr>
      <w:r>
        <w:t xml:space="preserve">unde N reprezintă numărul de eșantioane dintr-un cadru. </w:t>
      </w:r>
      <w:r>
        <w:fldChar w:fldCharType="begin"/>
      </w:r>
      <w:r>
        <w:instrText xml:space="preserve"> ADDIN ZOTERO_ITEM CSL_CITATION {"citationID":"7sv88jvD","properties":{"formattedCitation":"[15]","plainCitation":"[15]","noteIndex":0},"citationItems":[{"id":43,"uris":["http://zotero.org/users/local/eGGkjQkn/items/X8DVMMQV"],"itemData":{"id":43,"type":"webpage","abstract":"PDF | Abstract— The key objective of this research is frame blocking and windowing, a speech signal is a slowly time varying signal in the sense that,... | Find, read and cite all the research you need on ResearchGate","container-title":"ResearchGate","language":"en","title":"(PDF) Frame Blocking and Windowing Speech Signal","URL":"https://www.researchgate.net/publication/331635757_Frame_Blocking_and_Windowing_Speech_Signal","accessed":{"date-parts":[["2025",5,17]]}}}],"schema":"https://github.com/citation-style-language/schema/raw/master/csl-citation.json"} </w:instrText>
      </w:r>
      <w:r>
        <w:fldChar w:fldCharType="separate"/>
      </w:r>
      <w:r w:rsidRPr="001F6E18">
        <w:rPr>
          <w:rFonts w:cs="Times New Roman"/>
        </w:rPr>
        <w:t>[15]</w:t>
      </w:r>
      <w:r>
        <w:fldChar w:fldCharType="end"/>
      </w:r>
    </w:p>
    <w:p w14:paraId="3A8D27AB" w14:textId="77777777" w:rsidR="00927051" w:rsidRDefault="001F6E18" w:rsidP="007F5984">
      <w:pPr>
        <w:spacing w:after="0" w:line="240" w:lineRule="auto"/>
      </w:pPr>
      <w:r>
        <w:tab/>
      </w:r>
      <w:r w:rsidR="00901433">
        <w:t>Transformata Fourier Rapidă este o metodă de calcul utilizată pentru translatarea semnalului din domeniul timp în domeniul frecvență, folosită datorită eficienței computaționale în ceea ce privește prelucrarea semnalului</w:t>
      </w:r>
      <w:r w:rsidR="00FC3A2E">
        <w:t xml:space="preserve"> și care presupune descompunerea unui semnal într-o sumă de sinusoide de diferite frecvențe.</w:t>
      </w:r>
      <w:r w:rsidR="00927051">
        <w:t xml:space="preserve"> Transformata este exprimată numeric ca</w:t>
      </w:r>
      <w:r w:rsidR="00927051">
        <w:rPr>
          <w:lang w:val="en-US"/>
        </w:rPr>
        <w:t>:</w:t>
      </w:r>
    </w:p>
    <w:p w14:paraId="70A631AF" w14:textId="01BE3DC6" w:rsidR="001F6E18" w:rsidRPr="00BA3873" w:rsidRDefault="00927051" w:rsidP="00927051">
      <w:pPr>
        <w:keepNext/>
        <w:spacing w:after="0" w:line="240" w:lineRule="auto"/>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m:t>
              </m:r>
              <m:d>
                <m:dPr>
                  <m:begChr m:val="["/>
                  <m:endChr m:val="]"/>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n</m:t>
                  </m:r>
                </m:sup>
              </m:sSup>
              <m:r>
                <w:rPr>
                  <w:rFonts w:ascii="Cambria Math" w:hAnsi="Cambria Math"/>
                </w:rPr>
                <m:t>, 0≤k&lt;N</m:t>
              </m:r>
            </m:e>
          </m:nary>
        </m:oMath>
      </m:oMathPara>
    </w:p>
    <w:p w14:paraId="67218B55" w14:textId="324D67ED" w:rsidR="00927051" w:rsidRDefault="00927051" w:rsidP="00927051">
      <w:pPr>
        <w:pStyle w:val="Caption"/>
        <w:jc w:val="right"/>
        <w:rPr>
          <w:color w:val="000000" w:themeColor="text1"/>
        </w:rPr>
      </w:pPr>
      <w:r w:rsidRPr="00927051">
        <w:rPr>
          <w:color w:val="000000" w:themeColor="text1"/>
        </w:rPr>
        <w:t xml:space="preserve">( </w:t>
      </w:r>
      <w:r w:rsidR="007621E9">
        <w:rPr>
          <w:color w:val="000000" w:themeColor="text1"/>
        </w:rPr>
        <w:fldChar w:fldCharType="begin"/>
      </w:r>
      <w:r w:rsidR="007621E9">
        <w:rPr>
          <w:color w:val="000000" w:themeColor="text1"/>
        </w:rPr>
        <w:instrText xml:space="preserve"> STYLEREF 1 \s </w:instrText>
      </w:r>
      <w:r w:rsidR="007621E9">
        <w:rPr>
          <w:color w:val="000000" w:themeColor="text1"/>
        </w:rPr>
        <w:fldChar w:fldCharType="separate"/>
      </w:r>
      <w:r w:rsidR="007621E9">
        <w:rPr>
          <w:noProof/>
          <w:color w:val="000000" w:themeColor="text1"/>
        </w:rPr>
        <w:t>2</w:t>
      </w:r>
      <w:r w:rsidR="007621E9">
        <w:rPr>
          <w:color w:val="000000" w:themeColor="text1"/>
        </w:rPr>
        <w:fldChar w:fldCharType="end"/>
      </w:r>
      <w:r w:rsidR="007621E9">
        <w:rPr>
          <w:color w:val="000000" w:themeColor="text1"/>
        </w:rPr>
        <w:t>.</w:t>
      </w:r>
      <w:r w:rsidR="007621E9">
        <w:rPr>
          <w:color w:val="000000" w:themeColor="text1"/>
        </w:rPr>
        <w:fldChar w:fldCharType="begin"/>
      </w:r>
      <w:r w:rsidR="007621E9">
        <w:rPr>
          <w:color w:val="000000" w:themeColor="text1"/>
        </w:rPr>
        <w:instrText xml:space="preserve"> SEQ ( \* ARABIC \s 1 </w:instrText>
      </w:r>
      <w:r w:rsidR="007621E9">
        <w:rPr>
          <w:color w:val="000000" w:themeColor="text1"/>
        </w:rPr>
        <w:fldChar w:fldCharType="separate"/>
      </w:r>
      <w:r w:rsidR="007621E9">
        <w:rPr>
          <w:noProof/>
          <w:color w:val="000000" w:themeColor="text1"/>
        </w:rPr>
        <w:t>3</w:t>
      </w:r>
      <w:r w:rsidR="007621E9">
        <w:rPr>
          <w:color w:val="000000" w:themeColor="text1"/>
        </w:rPr>
        <w:fldChar w:fldCharType="end"/>
      </w:r>
      <w:r w:rsidRPr="00927051">
        <w:rPr>
          <w:color w:val="000000" w:themeColor="text1"/>
        </w:rPr>
        <w:t>)</w:t>
      </w:r>
    </w:p>
    <w:p w14:paraId="3D3C71EC" w14:textId="77777777" w:rsidR="00104B4D" w:rsidRDefault="00927051" w:rsidP="00927051">
      <w:r>
        <w:tab/>
      </w:r>
    </w:p>
    <w:p w14:paraId="27030974" w14:textId="09C905C5" w:rsidR="00104B4D" w:rsidRDefault="00D172C0" w:rsidP="00104B4D">
      <w:pPr>
        <w:spacing w:after="0" w:line="240" w:lineRule="auto"/>
        <w:rPr>
          <w:lang w:val="en-US"/>
        </w:rPr>
      </w:pPr>
      <w:r>
        <w:t>Următorul pas în vederea obținerii MFCC îl reprezintă trecerea la o analiză spectrală adaptată percepției umane</w:t>
      </w:r>
      <w:r w:rsidR="0015678E">
        <w:t>,</w:t>
      </w:r>
      <w:r w:rsidR="00CC355A">
        <w:t xml:space="preserve"> cu ajutorul bancului de filtre Mel</w:t>
      </w:r>
      <w:r w:rsidR="0015678E">
        <w:t xml:space="preserve">. Scara </w:t>
      </w:r>
      <w:r w:rsidR="0015678E">
        <w:lastRenderedPageBreak/>
        <w:t xml:space="preserve">Mel prezintă modul în care urechea umană percepe sunetele, aceasta fiind mai sensibilă la frecvențele </w:t>
      </w:r>
      <w:r w:rsidR="007D4E28">
        <w:t>joase</w:t>
      </w:r>
      <w:r w:rsidR="00104B4D">
        <w:t xml:space="preserve"> și putând fi calculată prin formula</w:t>
      </w:r>
      <w:r w:rsidR="007425BD">
        <w:t xml:space="preserve"> </w:t>
      </w:r>
      <w:r w:rsidR="007425BD">
        <w:fldChar w:fldCharType="begin"/>
      </w:r>
      <w:r w:rsidR="007425BD">
        <w:instrText xml:space="preserve"> ADDIN ZOTERO_ITEM CSL_CITATION {"citationID":"oafo9bGn","properties":{"formattedCitation":"[16]","plainCitation":"[16]","noteIndex":0},"citationItems":[{"id":45,"uris":["http://zotero.org/users/local/eGGkjQkn/items/V3J46FH9"],"itemData":{"id":45,"type":"paper-conference","abstract":"Mel Frequency Cepstral Coefficients (MFCCs) are the most popularly used speech features in many speech and speaker recognition applications. In this paper, we study the effect of resampling a speech signal on these speech features. We first derive a relationship between the MFCC parameters of the resampled speech and the MFCC parameters of the original speech. We propose six methods of calculating the MFCC parameters of downsampled speech by transforming the Mel filter bank used to compute MFCC of the original speech. We then experimentally compute the MFCC parameters of the down sampled speech using the proposed methods and compute the Pearson coefficient between the MFCC parameters of the downsampled speech and that of the original speech to identify the most effective choice of Mel-filter band that enables the computed MFCC of the resampled speech to be as close as possible to the MFCC of the original speech.","container-title":"10th International Conference on Information Science, Signal Processing and their Applications (ISSPA 2010)","DOI":"10.1109/ISSPA.2010.5605491","event-title":"10th International Conference on Information Science, Signal Processing and their Applications (ISSPA 2010)","page":"121-124","source":"IEEE Xplore","title":"Choice of Mel filter bank in computing MFCC of a resampled speech","URL":"https://ieeexplore.ieee.org/abstract/document/5605491","author":[{"family":"Kopparapu","given":"Sunil Kumar"},{"family":"Laxminarayana","given":"M"}],"accessed":{"date-parts":[["2025",5,17]]},"issued":{"date-parts":[["2010",5]]}}}],"schema":"https://github.com/citation-style-language/schema/raw/master/csl-citation.json"} </w:instrText>
      </w:r>
      <w:r w:rsidR="007425BD">
        <w:fldChar w:fldCharType="separate"/>
      </w:r>
      <w:r w:rsidR="007425BD" w:rsidRPr="007425BD">
        <w:rPr>
          <w:rFonts w:cs="Times New Roman"/>
        </w:rPr>
        <w:t>[16]</w:t>
      </w:r>
      <w:r w:rsidR="007425BD">
        <w:fldChar w:fldCharType="end"/>
      </w:r>
      <w:r w:rsidR="00104B4D">
        <w:rPr>
          <w:lang w:val="en-US"/>
        </w:rPr>
        <w:t>:</w:t>
      </w:r>
    </w:p>
    <w:p w14:paraId="25BB5A7B" w14:textId="236F6D47" w:rsidR="00104B4D" w:rsidRDefault="00654E39" w:rsidP="002772AC">
      <w:pPr>
        <w:keepNext/>
        <w:spacing w:after="0" w:line="240" w:lineRule="auto"/>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el</m:t>
              </m:r>
            </m:sub>
          </m:sSub>
          <m:r>
            <w:rPr>
              <w:rFonts w:ascii="Cambria Math" w:hAnsi="Cambria Math"/>
              <w:lang w:val="en-US"/>
            </w:rPr>
            <m:t xml:space="preserve">=2595 ⋅ </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rPr>
                    <m:t>log</m:t>
                  </m:r>
                </m:e>
                <m:sub>
                  <m:r>
                    <w:rPr>
                      <w:rFonts w:ascii="Cambria Math" w:hAnsi="Cambria Math"/>
                      <w:lang w:val="en-US"/>
                    </w:rPr>
                    <m:t>10</m:t>
                  </m:r>
                </m:sub>
              </m:sSub>
            </m:fName>
            <m:e>
              <m:d>
                <m:dPr>
                  <m:ctrlPr>
                    <w:rPr>
                      <w:rFonts w:ascii="Cambria Math" w:hAnsi="Cambria Math"/>
                      <w:i/>
                      <w:lang w:val="en-US"/>
                    </w:rPr>
                  </m:ctrlPr>
                </m:dPr>
                <m:e>
                  <m:r>
                    <w:rPr>
                      <w:rFonts w:ascii="Cambria Math" w:hAnsi="Cambria Math"/>
                      <w:lang w:val="en-US"/>
                    </w:rPr>
                    <m:t xml:space="preserve">1+ </m:t>
                  </m:r>
                  <m:f>
                    <m:fPr>
                      <m:ctrlPr>
                        <w:rPr>
                          <w:rFonts w:ascii="Cambria Math" w:hAnsi="Cambria Math"/>
                          <w:i/>
                          <w:lang w:val="en-US"/>
                        </w:rPr>
                      </m:ctrlPr>
                    </m:fPr>
                    <m:num>
                      <m:r>
                        <w:rPr>
                          <w:rFonts w:ascii="Cambria Math" w:hAnsi="Cambria Math"/>
                          <w:lang w:val="en-US"/>
                        </w:rPr>
                        <m:t>f</m:t>
                      </m:r>
                    </m:num>
                    <m:den>
                      <m:r>
                        <w:rPr>
                          <w:rFonts w:ascii="Cambria Math" w:hAnsi="Cambria Math"/>
                          <w:lang w:val="en-US"/>
                        </w:rPr>
                        <m:t>700</m:t>
                      </m:r>
                    </m:den>
                  </m:f>
                </m:e>
              </m:d>
            </m:e>
          </m:func>
        </m:oMath>
      </m:oMathPara>
    </w:p>
    <w:p w14:paraId="18BD9CFE" w14:textId="6FA8164D" w:rsidR="00104B4D" w:rsidRDefault="002772AC" w:rsidP="002772AC">
      <w:pPr>
        <w:pStyle w:val="Caption"/>
        <w:jc w:val="right"/>
        <w:rPr>
          <w:color w:val="000000" w:themeColor="text1"/>
        </w:rPr>
      </w:pPr>
      <w:r w:rsidRPr="002772AC">
        <w:rPr>
          <w:color w:val="000000" w:themeColor="text1"/>
        </w:rPr>
        <w:t xml:space="preserve">( </w:t>
      </w:r>
      <w:r w:rsidR="007621E9">
        <w:rPr>
          <w:color w:val="000000" w:themeColor="text1"/>
        </w:rPr>
        <w:fldChar w:fldCharType="begin"/>
      </w:r>
      <w:r w:rsidR="007621E9">
        <w:rPr>
          <w:color w:val="000000" w:themeColor="text1"/>
        </w:rPr>
        <w:instrText xml:space="preserve"> STYLEREF 1 \s </w:instrText>
      </w:r>
      <w:r w:rsidR="007621E9">
        <w:rPr>
          <w:color w:val="000000" w:themeColor="text1"/>
        </w:rPr>
        <w:fldChar w:fldCharType="separate"/>
      </w:r>
      <w:r w:rsidR="007621E9">
        <w:rPr>
          <w:noProof/>
          <w:color w:val="000000" w:themeColor="text1"/>
        </w:rPr>
        <w:t>2</w:t>
      </w:r>
      <w:r w:rsidR="007621E9">
        <w:rPr>
          <w:color w:val="000000" w:themeColor="text1"/>
        </w:rPr>
        <w:fldChar w:fldCharType="end"/>
      </w:r>
      <w:r w:rsidR="007621E9">
        <w:rPr>
          <w:color w:val="000000" w:themeColor="text1"/>
        </w:rPr>
        <w:t>.</w:t>
      </w:r>
      <w:r w:rsidR="007621E9">
        <w:rPr>
          <w:color w:val="000000" w:themeColor="text1"/>
        </w:rPr>
        <w:fldChar w:fldCharType="begin"/>
      </w:r>
      <w:r w:rsidR="007621E9">
        <w:rPr>
          <w:color w:val="000000" w:themeColor="text1"/>
        </w:rPr>
        <w:instrText xml:space="preserve"> SEQ ( \* ARABIC \s 1 </w:instrText>
      </w:r>
      <w:r w:rsidR="007621E9">
        <w:rPr>
          <w:color w:val="000000" w:themeColor="text1"/>
        </w:rPr>
        <w:fldChar w:fldCharType="separate"/>
      </w:r>
      <w:r w:rsidR="007621E9">
        <w:rPr>
          <w:noProof/>
          <w:color w:val="000000" w:themeColor="text1"/>
        </w:rPr>
        <w:t>4</w:t>
      </w:r>
      <w:r w:rsidR="007621E9">
        <w:rPr>
          <w:color w:val="000000" w:themeColor="text1"/>
        </w:rPr>
        <w:fldChar w:fldCharType="end"/>
      </w:r>
      <w:r w:rsidRPr="002772AC">
        <w:rPr>
          <w:color w:val="000000" w:themeColor="text1"/>
        </w:rPr>
        <w:t>)</w:t>
      </w:r>
    </w:p>
    <w:p w14:paraId="776303EC" w14:textId="13692FBC" w:rsidR="00012608" w:rsidRDefault="007425BD" w:rsidP="007425BD">
      <w:pPr>
        <w:spacing w:after="0" w:line="240" w:lineRule="auto"/>
      </w:pPr>
      <w:r>
        <w:tab/>
        <w:t xml:space="preserve">Filtrele dispuse pe scara Mel sunt triunghiulare, fiecare </w:t>
      </w:r>
      <w:r w:rsidR="007D4E28">
        <w:t xml:space="preserve">dintre acestea fiind centrat pe o anumită frecvență și marcând energia din zona corespunzătoare a spectrului. Avantajul major al acestei etape constă în reducerea dimensionalității spectrului, filtrele Mel concentrându-se în principiu pe frecvențele perceptibile urechii umane. Filtrele sunt spațiate mai des în zona frecvențelor joase, datorită sensibilității auzului, urmând ca spațierea acestora să crească din ce în ce mai mult odată cu creșterea frecvenței, așa cum se poate observa și în </w:t>
      </w:r>
      <w:r w:rsidR="00CC355A">
        <w:fldChar w:fldCharType="begin"/>
      </w:r>
      <w:r w:rsidR="00CC355A">
        <w:instrText xml:space="preserve"> REF _Ref198413098 \h </w:instrText>
      </w:r>
      <w:r w:rsidR="00CC355A">
        <w:fldChar w:fldCharType="separate"/>
      </w:r>
      <w:r w:rsidR="00CC355A" w:rsidRPr="00CC355A">
        <w:rPr>
          <w:color w:val="000000" w:themeColor="text1"/>
        </w:rPr>
        <w:t xml:space="preserve">Figura </w:t>
      </w:r>
      <w:r w:rsidR="00CC355A" w:rsidRPr="00CC355A">
        <w:rPr>
          <w:noProof/>
          <w:color w:val="000000" w:themeColor="text1"/>
        </w:rPr>
        <w:t>2</w:t>
      </w:r>
      <w:r w:rsidR="00CC355A" w:rsidRPr="00CC355A">
        <w:rPr>
          <w:color w:val="000000" w:themeColor="text1"/>
        </w:rPr>
        <w:t>.</w:t>
      </w:r>
      <w:r w:rsidR="00CC355A" w:rsidRPr="00CC355A">
        <w:rPr>
          <w:noProof/>
          <w:color w:val="000000" w:themeColor="text1"/>
        </w:rPr>
        <w:t>2</w:t>
      </w:r>
      <w:r w:rsidR="00CC355A">
        <w:fldChar w:fldCharType="end"/>
      </w:r>
      <w:r w:rsidR="00CC355A">
        <w:t xml:space="preserve">. </w:t>
      </w:r>
      <w:r w:rsidR="00CC355A">
        <w:fldChar w:fldCharType="begin"/>
      </w:r>
      <w:r w:rsidR="00012608">
        <w:instrText xml:space="preserve"> ADDIN ZOTERO_ITEM CSL_CITATION {"citationID":"ZniObvkl","properties":{"formattedCitation":"[16], [17]","plainCitation":"[16], [17]","noteIndex":0},"citationItems":[{"id":45,"uris":["http://zotero.org/users/local/eGGkjQkn/items/V3J46FH9"],"itemData":{"id":45,"type":"paper-conference","abstract":"Mel Frequency Cepstral Coefficients (MFCCs) are the most popularly used speech features in many speech and speaker recognition applications. In this paper, we study the effect of resampling a speech signal on these speech features. We first derive a relationship between the MFCC parameters of the resampled speech and the MFCC parameters of the original speech. We propose six methods of calculating the MFCC parameters of downsampled speech by transforming the Mel filter bank used to compute MFCC of the original speech. We then experimentally compute the MFCC parameters of the down sampled speech using the proposed methods and compute the Pearson coefficient between the MFCC parameters of the downsampled speech and that of the original speech to identify the most effective choice of Mel-filter band that enables the computed MFCC of the resampled speech to be as close as possible to the MFCC of the original speech.","container-title":"10th International Conference on Information Science, Signal Processing and their Applications (ISSPA 2010)","DOI":"10.1109/ISSPA.2010.5605491","event-title":"10th International Conference on Information Science, Signal Processing and their Applications (ISSPA 2010)","page":"121-124","source":"IEEE Xplore","title":"Choice of Mel filter bank in computing MFCC of a resampled speech","URL":"https://ieeexplore.ieee.org/abstract/document/5605491","author":[{"family":"Kopparapu","given":"Sunil Kumar"},{"family":"Laxminarayana","given":"M"}],"accessed":{"date-parts":[["2025",5,17]]},"issued":{"date-parts":[["2010",5]]}}},{"id":48,"uris":["http://zotero.org/users/local/eGGkjQkn/items/54H3TP99"],"itemData":{"id":48,"type":"post-weblog","abstract":"Here’s the process of extracting Mel Frequency Cepstral Coefficients (MFCCs) from a speech signal:","container-title":"Medium","language":"en","title":"MFCC","URL":"https://vtiya.medium.com/mfcc-801a9fa53617","author":[{"family":"Vaj","given":"Tiya"}],"accessed":{"date-parts":[["2025",5,17]]},"issued":{"date-parts":[["2023",8,26]]}}}],"schema":"https://github.com/citation-style-language/schema/raw/master/csl-citation.json"} </w:instrText>
      </w:r>
      <w:r w:rsidR="00CC355A">
        <w:fldChar w:fldCharType="separate"/>
      </w:r>
      <w:r w:rsidR="00012608" w:rsidRPr="00012608">
        <w:rPr>
          <w:rFonts w:cs="Times New Roman"/>
        </w:rPr>
        <w:t>[16], [17]</w:t>
      </w:r>
      <w:r w:rsidR="00CC355A">
        <w:fldChar w:fldCharType="end"/>
      </w:r>
    </w:p>
    <w:p w14:paraId="5942A85D" w14:textId="619FF502" w:rsidR="00CC355A" w:rsidRDefault="00CC355A" w:rsidP="00CC355A">
      <w:pPr>
        <w:keepNext/>
        <w:spacing w:after="0" w:line="240" w:lineRule="auto"/>
        <w:jc w:val="center"/>
      </w:pPr>
    </w:p>
    <w:p w14:paraId="125808FA" w14:textId="7CDA8A11" w:rsidR="007425BD" w:rsidRPr="007425BD" w:rsidRDefault="00CC355A" w:rsidP="00CC355A">
      <w:pPr>
        <w:spacing w:after="0" w:line="240" w:lineRule="auto"/>
        <w:jc w:val="center"/>
      </w:pPr>
      <w:r>
        <w:rPr>
          <w:noProof/>
          <w:lang w:eastAsia="ro-RO"/>
        </w:rPr>
        <w:drawing>
          <wp:inline distT="0" distB="0" distL="0" distR="0" wp14:anchorId="6C8CD144" wp14:editId="71451B94">
            <wp:extent cx="5061682" cy="22479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filter.png"/>
                    <pic:cNvPicPr/>
                  </pic:nvPicPr>
                  <pic:blipFill>
                    <a:blip r:embed="rId13">
                      <a:extLst>
                        <a:ext uri="{28A0092B-C50C-407E-A947-70E740481C1C}">
                          <a14:useLocalDpi xmlns:a14="http://schemas.microsoft.com/office/drawing/2010/main" val="0"/>
                        </a:ext>
                      </a:extLst>
                    </a:blip>
                    <a:stretch>
                      <a:fillRect/>
                    </a:stretch>
                  </pic:blipFill>
                  <pic:spPr>
                    <a:xfrm>
                      <a:off x="0" y="0"/>
                      <a:ext cx="5060566" cy="2247404"/>
                    </a:xfrm>
                    <a:prstGeom prst="rect">
                      <a:avLst/>
                    </a:prstGeom>
                  </pic:spPr>
                </pic:pic>
              </a:graphicData>
            </a:graphic>
          </wp:inline>
        </w:drawing>
      </w:r>
    </w:p>
    <w:p w14:paraId="20FC8B31" w14:textId="0E392E36" w:rsidR="00CC355A" w:rsidRDefault="00CC355A" w:rsidP="00CC355A">
      <w:pPr>
        <w:pStyle w:val="Caption"/>
        <w:jc w:val="center"/>
        <w:rPr>
          <w:color w:val="000000" w:themeColor="text1"/>
        </w:rPr>
      </w:pPr>
      <w:bookmarkStart w:id="11" w:name="_Ref198413098"/>
      <w:bookmarkStart w:id="12" w:name="_Toc202137674"/>
      <w:r w:rsidRPr="00CC355A">
        <w:rPr>
          <w:color w:val="000000" w:themeColor="text1"/>
        </w:rPr>
        <w:t xml:space="preserve">Figura </w:t>
      </w:r>
      <w:r w:rsidR="007957D8">
        <w:rPr>
          <w:color w:val="000000" w:themeColor="text1"/>
        </w:rPr>
        <w:fldChar w:fldCharType="begin"/>
      </w:r>
      <w:r w:rsidR="007957D8">
        <w:rPr>
          <w:color w:val="000000" w:themeColor="text1"/>
        </w:rPr>
        <w:instrText xml:space="preserve"> STYLEREF 1 \s </w:instrText>
      </w:r>
      <w:r w:rsidR="007957D8">
        <w:rPr>
          <w:color w:val="000000" w:themeColor="text1"/>
        </w:rPr>
        <w:fldChar w:fldCharType="separate"/>
      </w:r>
      <w:r w:rsidR="007957D8">
        <w:rPr>
          <w:noProof/>
          <w:color w:val="000000" w:themeColor="text1"/>
        </w:rPr>
        <w:t>2</w:t>
      </w:r>
      <w:r w:rsidR="007957D8">
        <w:rPr>
          <w:color w:val="000000" w:themeColor="text1"/>
        </w:rPr>
        <w:fldChar w:fldCharType="end"/>
      </w:r>
      <w:r w:rsidR="007957D8">
        <w:rPr>
          <w:color w:val="000000" w:themeColor="text1"/>
        </w:rPr>
        <w:t>.</w:t>
      </w:r>
      <w:r w:rsidR="007957D8">
        <w:rPr>
          <w:color w:val="000000" w:themeColor="text1"/>
        </w:rPr>
        <w:fldChar w:fldCharType="begin"/>
      </w:r>
      <w:r w:rsidR="007957D8">
        <w:rPr>
          <w:color w:val="000000" w:themeColor="text1"/>
        </w:rPr>
        <w:instrText xml:space="preserve"> SEQ Figura \* ARABIC \s 1 </w:instrText>
      </w:r>
      <w:r w:rsidR="007957D8">
        <w:rPr>
          <w:color w:val="000000" w:themeColor="text1"/>
        </w:rPr>
        <w:fldChar w:fldCharType="separate"/>
      </w:r>
      <w:r w:rsidR="007957D8">
        <w:rPr>
          <w:noProof/>
          <w:color w:val="000000" w:themeColor="text1"/>
        </w:rPr>
        <w:t>2</w:t>
      </w:r>
      <w:r w:rsidR="007957D8">
        <w:rPr>
          <w:color w:val="000000" w:themeColor="text1"/>
        </w:rPr>
        <w:fldChar w:fldCharType="end"/>
      </w:r>
      <w:bookmarkEnd w:id="11"/>
      <w:r w:rsidRPr="00CC355A">
        <w:rPr>
          <w:color w:val="000000" w:themeColor="text1"/>
        </w:rPr>
        <w:t xml:space="preserve"> - Bancul de filtre Mel</w:t>
      </w:r>
      <w:bookmarkEnd w:id="12"/>
    </w:p>
    <w:p w14:paraId="45590D86" w14:textId="31F815C2" w:rsidR="00012608" w:rsidRDefault="00012608" w:rsidP="00012608">
      <w:pPr>
        <w:spacing w:after="0" w:line="240" w:lineRule="auto"/>
        <w:rPr>
          <w:lang w:val="en-US"/>
        </w:rPr>
      </w:pPr>
      <w:r>
        <w:tab/>
        <w:t>Rezultatul acestei etape este un vector de energii, corespunzător fiecărei benzi, calculată după formula</w:t>
      </w:r>
      <w:r>
        <w:rPr>
          <w:lang w:val="en-US"/>
        </w:rPr>
        <w:t>:</w:t>
      </w:r>
    </w:p>
    <w:p w14:paraId="1567915D" w14:textId="0BD5C564" w:rsidR="00012608" w:rsidRPr="00012608" w:rsidRDefault="00012608" w:rsidP="00012608">
      <w:pPr>
        <w:keepNext/>
        <w:spacing w:after="0" w:line="240" w:lineRule="auto"/>
        <w:rPr>
          <w:lang w:val="en-US"/>
        </w:rPr>
      </w:pPr>
      <m:oMathPara>
        <m:oMath>
          <m:r>
            <w:rPr>
              <w:rFonts w:ascii="Cambria Math" w:hAnsi="Cambria Math"/>
              <w:lang w:val="en-US"/>
            </w:rPr>
            <m:t>s</m:t>
          </m:r>
          <m:d>
            <m:dPr>
              <m:ctrlPr>
                <w:rPr>
                  <w:rFonts w:ascii="Cambria Math" w:hAnsi="Cambria Math"/>
                  <w:i/>
                  <w:lang w:val="en-US"/>
                </w:rPr>
              </m:ctrlPr>
            </m:dPr>
            <m:e>
              <m:r>
                <w:rPr>
                  <w:rFonts w:ascii="Cambria Math" w:hAnsi="Cambria Math"/>
                  <w:lang w:val="en-US"/>
                </w:rPr>
                <m:t>m</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0</m:t>
              </m:r>
            </m:sub>
            <m:sup>
              <m:r>
                <w:rPr>
                  <w:rFonts w:ascii="Cambria Math" w:hAnsi="Cambria Math"/>
                  <w:lang w:val="en-US"/>
                </w:rPr>
                <m:t>N-1</m:t>
              </m:r>
            </m:sup>
            <m:e>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X</m:t>
                      </m:r>
                      <m:d>
                        <m:dPr>
                          <m:ctrlPr>
                            <w:rPr>
                              <w:rFonts w:ascii="Cambria Math" w:hAnsi="Cambria Math"/>
                              <w:i/>
                              <w:lang w:val="en-US"/>
                            </w:rPr>
                          </m:ctrlPr>
                        </m:dPr>
                        <m:e>
                          <m:r>
                            <w:rPr>
                              <w:rFonts w:ascii="Cambria Math" w:hAnsi="Cambria Math"/>
                              <w:lang w:val="en-US"/>
                            </w:rPr>
                            <m:t>k</m:t>
                          </m:r>
                        </m:e>
                      </m:d>
                    </m:e>
                  </m:d>
                </m:e>
                <m:sup>
                  <m:r>
                    <w:rPr>
                      <w:rFonts w:ascii="Cambria Math" w:hAnsi="Cambria Math"/>
                      <w:lang w:val="en-US"/>
                    </w:rPr>
                    <m:t>2</m:t>
                  </m:r>
                </m:sup>
              </m:sSup>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m</m:t>
                  </m:r>
                </m:sub>
              </m:sSub>
              <m:d>
                <m:dPr>
                  <m:ctrlPr>
                    <w:rPr>
                      <w:rFonts w:ascii="Cambria Math" w:hAnsi="Cambria Math"/>
                      <w:i/>
                      <w:lang w:val="en-US"/>
                    </w:rPr>
                  </m:ctrlPr>
                </m:dPr>
                <m:e>
                  <m:r>
                    <w:rPr>
                      <w:rFonts w:ascii="Cambria Math" w:hAnsi="Cambria Math"/>
                      <w:lang w:val="en-US"/>
                    </w:rPr>
                    <m:t>k</m:t>
                  </m:r>
                </m:e>
              </m:d>
            </m:e>
          </m:nary>
          <m:r>
            <w:rPr>
              <w:rFonts w:ascii="Cambria Math" w:hAnsi="Cambria Math"/>
              <w:lang w:val="en-US"/>
            </w:rPr>
            <m:t>,</m:t>
          </m:r>
        </m:oMath>
      </m:oMathPara>
    </w:p>
    <w:p w14:paraId="3F481244" w14:textId="65CD133D" w:rsidR="002772AC" w:rsidRDefault="00012608" w:rsidP="00012608">
      <w:pPr>
        <w:pStyle w:val="Caption"/>
        <w:jc w:val="right"/>
        <w:rPr>
          <w:color w:val="000000" w:themeColor="text1"/>
        </w:rPr>
      </w:pPr>
      <w:r w:rsidRPr="00012608">
        <w:rPr>
          <w:color w:val="000000" w:themeColor="text1"/>
        </w:rPr>
        <w:t xml:space="preserve">( </w:t>
      </w:r>
      <w:r w:rsidR="007621E9">
        <w:rPr>
          <w:color w:val="000000" w:themeColor="text1"/>
        </w:rPr>
        <w:fldChar w:fldCharType="begin"/>
      </w:r>
      <w:r w:rsidR="007621E9">
        <w:rPr>
          <w:color w:val="000000" w:themeColor="text1"/>
        </w:rPr>
        <w:instrText xml:space="preserve"> STYLEREF 1 \s </w:instrText>
      </w:r>
      <w:r w:rsidR="007621E9">
        <w:rPr>
          <w:color w:val="000000" w:themeColor="text1"/>
        </w:rPr>
        <w:fldChar w:fldCharType="separate"/>
      </w:r>
      <w:r w:rsidR="007621E9">
        <w:rPr>
          <w:noProof/>
          <w:color w:val="000000" w:themeColor="text1"/>
        </w:rPr>
        <w:t>2</w:t>
      </w:r>
      <w:r w:rsidR="007621E9">
        <w:rPr>
          <w:color w:val="000000" w:themeColor="text1"/>
        </w:rPr>
        <w:fldChar w:fldCharType="end"/>
      </w:r>
      <w:r w:rsidR="007621E9">
        <w:rPr>
          <w:color w:val="000000" w:themeColor="text1"/>
        </w:rPr>
        <w:t>.</w:t>
      </w:r>
      <w:r w:rsidR="007621E9">
        <w:rPr>
          <w:color w:val="000000" w:themeColor="text1"/>
        </w:rPr>
        <w:fldChar w:fldCharType="begin"/>
      </w:r>
      <w:r w:rsidR="007621E9">
        <w:rPr>
          <w:color w:val="000000" w:themeColor="text1"/>
        </w:rPr>
        <w:instrText xml:space="preserve"> SEQ ( \* ARABIC \s 1 </w:instrText>
      </w:r>
      <w:r w:rsidR="007621E9">
        <w:rPr>
          <w:color w:val="000000" w:themeColor="text1"/>
        </w:rPr>
        <w:fldChar w:fldCharType="separate"/>
      </w:r>
      <w:r w:rsidR="007621E9">
        <w:rPr>
          <w:noProof/>
          <w:color w:val="000000" w:themeColor="text1"/>
        </w:rPr>
        <w:t>5</w:t>
      </w:r>
      <w:r w:rsidR="007621E9">
        <w:rPr>
          <w:color w:val="000000" w:themeColor="text1"/>
        </w:rPr>
        <w:fldChar w:fldCharType="end"/>
      </w:r>
      <w:r w:rsidRPr="00012608">
        <w:rPr>
          <w:color w:val="000000" w:themeColor="text1"/>
        </w:rPr>
        <w:t>)</w:t>
      </w:r>
    </w:p>
    <w:p w14:paraId="07F246B0" w14:textId="18CAB4E3" w:rsidR="00012608" w:rsidRDefault="00837AD9" w:rsidP="00012608">
      <w:pPr>
        <w:spacing w:after="0" w:line="240" w:lineRule="auto"/>
        <w:rPr>
          <w:lang w:val="en-US"/>
        </w:rPr>
      </w:pPr>
      <w:proofErr w:type="gramStart"/>
      <w:r>
        <w:rPr>
          <w:lang w:val="en-US"/>
        </w:rPr>
        <w:t>unde</w:t>
      </w:r>
      <w:proofErr w:type="gramEnd"/>
      <w:r>
        <w:rPr>
          <w:lang w:val="en-US"/>
        </w:rPr>
        <w:t xml:space="preserve"> func</w:t>
      </w:r>
      <w:r>
        <w:t>ția de răspuns al celui de-al m-lea filtru fiind definită astfel</w:t>
      </w:r>
      <w:r>
        <w:rPr>
          <w:lang w:val="en-US"/>
        </w:rPr>
        <w:t>:</w:t>
      </w:r>
    </w:p>
    <w:p w14:paraId="6EDE1E26" w14:textId="3262A313" w:rsidR="00BC03E0" w:rsidRPr="009818EE" w:rsidRDefault="00654E39" w:rsidP="009818EE">
      <w:pPr>
        <w:keepNext/>
        <w:spacing w:after="0" w:line="240" w:lineRule="auto"/>
        <w:jc w:val="center"/>
      </w:pPr>
      <m:oMathPara>
        <m:oMathParaPr>
          <m:jc m:val="center"/>
        </m:oMathParaPr>
        <m:oMath>
          <m:sSub>
            <m:sSubPr>
              <m:ctrlPr>
                <w:rPr>
                  <w:rFonts w:ascii="Cambria Math" w:hAnsi="Cambria Math"/>
                  <w:i/>
                </w:rPr>
              </m:ctrlPr>
            </m:sSubPr>
            <m:e>
              <m:r>
                <w:rPr>
                  <w:rFonts w:ascii="Cambria Math" w:hAnsi="Cambria Math"/>
                </w:rPr>
                <m:t>H</m:t>
              </m:r>
            </m:e>
            <m:sub>
              <m:r>
                <w:rPr>
                  <w:rFonts w:ascii="Cambria Math" w:hAnsi="Cambria Math"/>
                </w:rPr>
                <m:t>m</m:t>
              </m:r>
            </m:sub>
          </m:sSub>
          <m:d>
            <m:dPr>
              <m:ctrlPr>
                <w:rPr>
                  <w:rFonts w:ascii="Cambria Math" w:hAnsi="Cambria Math"/>
                  <w:i/>
                </w:rPr>
              </m:ctrlPr>
            </m:dPr>
            <m:e>
              <m:r>
                <w:rPr>
                  <w:rFonts w:ascii="Cambria Math" w:hAnsi="Cambria Math"/>
                </w:rPr>
                <m:t>k</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k&lt;f</m:t>
                  </m:r>
                  <m:d>
                    <m:dPr>
                      <m:ctrlPr>
                        <w:rPr>
                          <w:rFonts w:ascii="Cambria Math" w:hAnsi="Cambria Math"/>
                          <w:i/>
                        </w:rPr>
                      </m:ctrlPr>
                    </m:dPr>
                    <m:e>
                      <m:r>
                        <w:rPr>
                          <w:rFonts w:ascii="Cambria Math" w:hAnsi="Cambria Math"/>
                        </w:rPr>
                        <m:t>m-1</m:t>
                      </m:r>
                    </m:e>
                  </m:d>
                </m:e>
                <m:e>
                  <m:f>
                    <m:fPr>
                      <m:ctrlPr>
                        <w:rPr>
                          <w:rFonts w:ascii="Cambria Math" w:hAnsi="Cambria Math"/>
                          <w:i/>
                        </w:rPr>
                      </m:ctrlPr>
                    </m:fPr>
                    <m:num>
                      <m:r>
                        <w:rPr>
                          <w:rFonts w:ascii="Cambria Math" w:hAnsi="Cambria Math"/>
                        </w:rPr>
                        <m:t>k-f</m:t>
                      </m:r>
                      <m:d>
                        <m:dPr>
                          <m:ctrlPr>
                            <w:rPr>
                              <w:rFonts w:ascii="Cambria Math" w:hAnsi="Cambria Math"/>
                              <w:i/>
                            </w:rPr>
                          </m:ctrlPr>
                        </m:dPr>
                        <m:e>
                          <m:r>
                            <w:rPr>
                              <w:rFonts w:ascii="Cambria Math" w:hAnsi="Cambria Math"/>
                            </w:rPr>
                            <m:t>m-1</m:t>
                          </m:r>
                        </m:e>
                      </m:d>
                    </m:num>
                    <m:den>
                      <m:r>
                        <w:rPr>
                          <w:rFonts w:ascii="Cambria Math" w:hAnsi="Cambria Math"/>
                        </w:rPr>
                        <m:t>f</m:t>
                      </m:r>
                      <m:d>
                        <m:dPr>
                          <m:ctrlPr>
                            <w:rPr>
                              <w:rFonts w:ascii="Cambria Math" w:hAnsi="Cambria Math"/>
                              <w:i/>
                            </w:rPr>
                          </m:ctrlPr>
                        </m:dPr>
                        <m:e>
                          <m:r>
                            <w:rPr>
                              <w:rFonts w:ascii="Cambria Math" w:hAnsi="Cambria Math"/>
                            </w:rPr>
                            <m:t>m</m:t>
                          </m:r>
                        </m:e>
                      </m:d>
                      <m:r>
                        <w:rPr>
                          <w:rFonts w:ascii="Cambria Math" w:hAnsi="Cambria Math"/>
                        </w:rPr>
                        <m:t>-f</m:t>
                      </m:r>
                      <m:d>
                        <m:dPr>
                          <m:ctrlPr>
                            <w:rPr>
                              <w:rFonts w:ascii="Cambria Math" w:hAnsi="Cambria Math"/>
                              <w:i/>
                            </w:rPr>
                          </m:ctrlPr>
                        </m:dPr>
                        <m:e>
                          <m:r>
                            <w:rPr>
                              <w:rFonts w:ascii="Cambria Math" w:hAnsi="Cambria Math"/>
                            </w:rPr>
                            <m:t>m-1</m:t>
                          </m:r>
                        </m:e>
                      </m:d>
                    </m:den>
                  </m:f>
                  <m:r>
                    <w:rPr>
                      <w:rFonts w:ascii="Cambria Math" w:hAnsi="Cambria Math"/>
                    </w:rPr>
                    <m:t>,  &amp;f</m:t>
                  </m:r>
                  <m:d>
                    <m:dPr>
                      <m:ctrlPr>
                        <w:rPr>
                          <w:rFonts w:ascii="Cambria Math" w:hAnsi="Cambria Math"/>
                          <w:i/>
                        </w:rPr>
                      </m:ctrlPr>
                    </m:dPr>
                    <m:e>
                      <m:r>
                        <w:rPr>
                          <w:rFonts w:ascii="Cambria Math" w:hAnsi="Cambria Math"/>
                        </w:rPr>
                        <m:t>m-1</m:t>
                      </m:r>
                    </m:e>
                  </m:d>
                  <m:r>
                    <w:rPr>
                      <w:rFonts w:ascii="Cambria Math" w:hAnsi="Cambria Math"/>
                    </w:rPr>
                    <m:t>≤k≤f</m:t>
                  </m:r>
                  <m:d>
                    <m:dPr>
                      <m:ctrlPr>
                        <w:rPr>
                          <w:rFonts w:ascii="Cambria Math" w:hAnsi="Cambria Math"/>
                          <w:i/>
                        </w:rPr>
                      </m:ctrlPr>
                    </m:dPr>
                    <m:e>
                      <m:r>
                        <w:rPr>
                          <w:rFonts w:ascii="Cambria Math" w:hAnsi="Cambria Math"/>
                        </w:rPr>
                        <m:t>m</m:t>
                      </m:r>
                    </m:e>
                  </m:d>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m+1</m:t>
                          </m:r>
                        </m:e>
                      </m:d>
                      <m:r>
                        <w:rPr>
                          <w:rFonts w:ascii="Cambria Math" w:eastAsia="Cambria Math" w:hAnsi="Cambria Math" w:cs="Cambria Math"/>
                        </w:rPr>
                        <m:t>-k</m:t>
                      </m:r>
                    </m:num>
                    <m:den>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m+1</m:t>
                          </m:r>
                        </m:e>
                      </m:d>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m</m:t>
                          </m:r>
                        </m:e>
                      </m:d>
                    </m:den>
                  </m:f>
                  <m:r>
                    <w:rPr>
                      <w:rFonts w:ascii="Cambria Math" w:eastAsia="Cambria Math" w:hAnsi="Cambria Math" w:cs="Cambria Math"/>
                    </w:rPr>
                    <m:t>,  f</m:t>
                  </m:r>
                  <m:d>
                    <m:dPr>
                      <m:ctrlPr>
                        <w:rPr>
                          <w:rFonts w:ascii="Cambria Math" w:eastAsia="Cambria Math" w:hAnsi="Cambria Math" w:cs="Cambria Math"/>
                          <w:i/>
                        </w:rPr>
                      </m:ctrlPr>
                    </m:dPr>
                    <m:e>
                      <m:r>
                        <w:rPr>
                          <w:rFonts w:ascii="Cambria Math" w:eastAsia="Cambria Math" w:hAnsi="Cambria Math" w:cs="Cambria Math"/>
                        </w:rPr>
                        <m:t>m</m:t>
                      </m:r>
                    </m:e>
                  </m:d>
                  <m:r>
                    <w:rPr>
                      <w:rFonts w:ascii="Cambria Math" w:eastAsia="Cambria Math" w:hAnsi="Cambria Math" w:cs="Cambria Math"/>
                    </w:rPr>
                    <m:t>&lt;k≤f</m:t>
                  </m:r>
                  <m:d>
                    <m:dPr>
                      <m:ctrlPr>
                        <w:rPr>
                          <w:rFonts w:ascii="Cambria Math" w:eastAsia="Cambria Math" w:hAnsi="Cambria Math" w:cs="Cambria Math"/>
                          <w:i/>
                        </w:rPr>
                      </m:ctrlPr>
                    </m:dPr>
                    <m:e>
                      <m:r>
                        <w:rPr>
                          <w:rFonts w:ascii="Cambria Math" w:eastAsia="Cambria Math" w:hAnsi="Cambria Math" w:cs="Cambria Math"/>
                        </w:rPr>
                        <m:t>m+1</m:t>
                      </m:r>
                    </m:e>
                  </m:d>
                  <m:ctrlPr>
                    <w:rPr>
                      <w:rFonts w:ascii="Cambria Math" w:eastAsia="Cambria Math" w:hAnsi="Cambria Math" w:cs="Cambria Math"/>
                      <w:i/>
                    </w:rPr>
                  </m:ctrlPr>
                </m:e>
                <m:e>
                  <m:r>
                    <w:rPr>
                      <w:rFonts w:ascii="Cambria Math" w:eastAsia="Cambria Math" w:hAnsi="Cambria Math" w:cs="Cambria Math"/>
                    </w:rPr>
                    <m:t xml:space="preserve">      0,                                        k&gt;f</m:t>
                  </m:r>
                  <m:d>
                    <m:dPr>
                      <m:ctrlPr>
                        <w:rPr>
                          <w:rFonts w:ascii="Cambria Math" w:eastAsia="Cambria Math" w:hAnsi="Cambria Math" w:cs="Cambria Math"/>
                          <w:i/>
                        </w:rPr>
                      </m:ctrlPr>
                    </m:dPr>
                    <m:e>
                      <m:r>
                        <w:rPr>
                          <w:rFonts w:ascii="Cambria Math" w:eastAsia="Cambria Math" w:hAnsi="Cambria Math" w:cs="Cambria Math"/>
                        </w:rPr>
                        <m:t>m+1</m:t>
                      </m:r>
                    </m:e>
                  </m:d>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e>
              </m:eqArr>
              <m:r>
                <w:rPr>
                  <w:rFonts w:ascii="Cambria Math" w:hAnsi="Cambria Math"/>
                </w:rPr>
                <m:t xml:space="preserve"> </m:t>
              </m:r>
            </m:e>
          </m:d>
        </m:oMath>
      </m:oMathPara>
    </w:p>
    <w:p w14:paraId="5091197D" w14:textId="15CCC38D" w:rsidR="00241253" w:rsidRDefault="009818EE" w:rsidP="009818EE">
      <w:pPr>
        <w:pStyle w:val="Caption"/>
        <w:jc w:val="right"/>
        <w:rPr>
          <w:color w:val="000000" w:themeColor="text1"/>
        </w:rPr>
      </w:pPr>
      <w:r w:rsidRPr="009818EE">
        <w:rPr>
          <w:color w:val="000000" w:themeColor="text1"/>
        </w:rPr>
        <w:t xml:space="preserve">( </w:t>
      </w:r>
      <w:r w:rsidR="007621E9">
        <w:rPr>
          <w:color w:val="000000" w:themeColor="text1"/>
        </w:rPr>
        <w:fldChar w:fldCharType="begin"/>
      </w:r>
      <w:r w:rsidR="007621E9">
        <w:rPr>
          <w:color w:val="000000" w:themeColor="text1"/>
        </w:rPr>
        <w:instrText xml:space="preserve"> STYLEREF 1 \s </w:instrText>
      </w:r>
      <w:r w:rsidR="007621E9">
        <w:rPr>
          <w:color w:val="000000" w:themeColor="text1"/>
        </w:rPr>
        <w:fldChar w:fldCharType="separate"/>
      </w:r>
      <w:r w:rsidR="007621E9">
        <w:rPr>
          <w:noProof/>
          <w:color w:val="000000" w:themeColor="text1"/>
        </w:rPr>
        <w:t>2</w:t>
      </w:r>
      <w:r w:rsidR="007621E9">
        <w:rPr>
          <w:color w:val="000000" w:themeColor="text1"/>
        </w:rPr>
        <w:fldChar w:fldCharType="end"/>
      </w:r>
      <w:r w:rsidR="007621E9">
        <w:rPr>
          <w:color w:val="000000" w:themeColor="text1"/>
        </w:rPr>
        <w:t>.</w:t>
      </w:r>
      <w:r w:rsidR="007621E9">
        <w:rPr>
          <w:color w:val="000000" w:themeColor="text1"/>
        </w:rPr>
        <w:fldChar w:fldCharType="begin"/>
      </w:r>
      <w:r w:rsidR="007621E9">
        <w:rPr>
          <w:color w:val="000000" w:themeColor="text1"/>
        </w:rPr>
        <w:instrText xml:space="preserve"> SEQ ( \* ARABIC \s 1 </w:instrText>
      </w:r>
      <w:r w:rsidR="007621E9">
        <w:rPr>
          <w:color w:val="000000" w:themeColor="text1"/>
        </w:rPr>
        <w:fldChar w:fldCharType="separate"/>
      </w:r>
      <w:r w:rsidR="007621E9">
        <w:rPr>
          <w:noProof/>
          <w:color w:val="000000" w:themeColor="text1"/>
        </w:rPr>
        <w:t>6</w:t>
      </w:r>
      <w:r w:rsidR="007621E9">
        <w:rPr>
          <w:color w:val="000000" w:themeColor="text1"/>
        </w:rPr>
        <w:fldChar w:fldCharType="end"/>
      </w:r>
      <w:r w:rsidRPr="009818EE">
        <w:rPr>
          <w:color w:val="000000" w:themeColor="text1"/>
        </w:rPr>
        <w:t>)</w:t>
      </w:r>
    </w:p>
    <w:p w14:paraId="7FA02A25" w14:textId="2DE97610" w:rsidR="009818EE" w:rsidRDefault="009818EE" w:rsidP="009818EE">
      <w:pPr>
        <w:spacing w:after="0" w:line="240" w:lineRule="auto"/>
      </w:pPr>
      <w:r>
        <w:lastRenderedPageBreak/>
        <w:tab/>
        <w:t xml:space="preserve">Ultima etapă constă în </w:t>
      </w:r>
      <w:r w:rsidR="00777FE2">
        <w:t xml:space="preserve">aplicarea Transformatei Cosinus Direct, în urma căreia sunt extrase din vectorul de energii doar informațiile esențiale, rezultatul obținut fiind un set de 39 de coeficienți. Cea mai mare parte a informației utile, trăsăturile principale ale semnalului vocal, este purtată de primii 13 </w:t>
      </w:r>
      <w:r w:rsidR="00961A64">
        <w:t>MFCC</w:t>
      </w:r>
      <w:r w:rsidR="00777FE2">
        <w:t>, ceilalți reprezentând informații suplimentare ale vorbirii, precum viteza modificărilor în vorbire</w:t>
      </w:r>
      <w:r w:rsidR="00961A64">
        <w:t xml:space="preserve"> sau variația modului de vorbire. </w:t>
      </w:r>
      <w:r w:rsidR="00961A64">
        <w:fldChar w:fldCharType="begin"/>
      </w:r>
      <w:r w:rsidR="00961A64">
        <w:instrText xml:space="preserve"> ADDIN ZOTERO_ITEM CSL_CITATION {"citationID":"1PUI1aXP","properties":{"formattedCitation":"[13], [18]","plainCitation":"[13], [18]","noteIndex":0},"citationItems":[{"id":36,"uris":["http://zotero.org/users/local/eGGkjQkn/items/UXFCE5H5"],"itemData":{"id":36,"type":"webpage","abstract":"PDF | Digital processing of speech signal and voice recognition algorithm is very important for fast and accurate automatic voice recognition... | Find, read and cite all the research you need on ResearchGate","container-title":"ResearchGate","language":"en","title":"(PDF) Voice Recognition Algorithms using Mel Frequency Cepstral Coefficient (MFCC) and Dynamic Time Warping (DTW) Techniques","URL":"https://www.researchgate.net/publication/45907470_Voice_Recognition_Algorithms_using_Mel_Frequency_Cepstral_Coefficient_MFCC_and_Dynamic_Time_Warping_DTW_Techniques","accessed":{"date-parts":[["2025",5,17]]}}},{"id":50,"uris":["http://zotero.org/users/local/eGGkjQkn/items/SGC9QUA9"],"itemData":{"id":50,"type":"webpage","abstract":"PDF | On Jan 1, 2003, Syed Ali Khayam published The Discrete Cosine Transform (DCT): Theory and Application1 | Find, read and cite all the research you need on ResearchGate","container-title":"ResearchGate","language":"en","title":"(PDF) The Discrete Cosine Transform (DCT): Theory and Application1","title-short":"(PDF) The Discrete Cosine Transform (DCT)","URL":"https://www.researchgate.net/publication/242275100_The_Discrete_Cosine_Transform_DCT_Theory_and_Application1","accessed":{"date-parts":[["2025",5,17]]}}}],"schema":"https://github.com/citation-style-language/schema/raw/master/csl-citation.json"} </w:instrText>
      </w:r>
      <w:r w:rsidR="00961A64">
        <w:fldChar w:fldCharType="separate"/>
      </w:r>
      <w:r w:rsidR="00961A64" w:rsidRPr="00961A64">
        <w:rPr>
          <w:rFonts w:cs="Times New Roman"/>
        </w:rPr>
        <w:t>[13], [18]</w:t>
      </w:r>
      <w:r w:rsidR="00961A64">
        <w:fldChar w:fldCharType="end"/>
      </w:r>
    </w:p>
    <w:p w14:paraId="706312EF" w14:textId="644A63E0" w:rsidR="00961A64" w:rsidRPr="009818EE" w:rsidRDefault="00961A64" w:rsidP="00961A64">
      <w:pPr>
        <w:keepNext/>
        <w:spacing w:after="0" w:line="240" w:lineRule="auto"/>
      </w:pPr>
      <m:oMathPara>
        <m:oMath>
          <m:r>
            <w:rPr>
              <w:rFonts w:ascii="Cambria Math" w:hAnsi="Cambria Math"/>
            </w:rPr>
            <m:t>c</m:t>
          </m:r>
          <m:d>
            <m:dPr>
              <m:begChr m:val="["/>
              <m:endChr m:val="]"/>
              <m:ctrlPr>
                <w:rPr>
                  <w:rFonts w:ascii="Cambria Math" w:hAnsi="Cambria Math"/>
                  <w:i/>
                </w:rPr>
              </m:ctrlPr>
            </m:dPr>
            <m:e>
              <m:r>
                <w:rPr>
                  <w:rFonts w:ascii="Cambria Math" w:hAnsi="Cambria Math"/>
                </w:rPr>
                <m:t>n</m:t>
              </m:r>
            </m:e>
          </m:d>
          <m:r>
            <w:rPr>
              <w:rFonts w:ascii="Cambria Math" w:hAnsi="Cambria Math"/>
            </w:rPr>
            <m:t>=</m:t>
          </m:r>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func>
                <m:funcPr>
                  <m:ctrlPr>
                    <w:rPr>
                      <w:rFonts w:ascii="Cambria Math" w:hAnsi="Cambria Math"/>
                      <w:i/>
                    </w:rPr>
                  </m:ctrlPr>
                </m:funcPr>
                <m:fName>
                  <m:r>
                    <m:rPr>
                      <m:sty m:val="p"/>
                    </m:rPr>
                    <w:rPr>
                      <w:rFonts w:ascii="Cambria Math" w:hAnsi="Cambria Math"/>
                    </w:rPr>
                    <m:t>log</m:t>
                  </m:r>
                </m:fName>
                <m:e>
                  <m:r>
                    <w:rPr>
                      <w:rFonts w:ascii="Cambria Math" w:hAnsi="Cambria Math"/>
                    </w:rPr>
                    <m:t>s</m:t>
                  </m:r>
                  <m:d>
                    <m:dPr>
                      <m:begChr m:val="["/>
                      <m:endChr m:val="]"/>
                      <m:ctrlPr>
                        <w:rPr>
                          <w:rFonts w:ascii="Cambria Math" w:hAnsi="Cambria Math"/>
                          <w:i/>
                          <w:lang w:val="en-US"/>
                        </w:rPr>
                      </m:ctrlPr>
                    </m:dPr>
                    <m:e>
                      <m:r>
                        <w:rPr>
                          <w:rFonts w:ascii="Cambria Math" w:hAnsi="Cambria Math"/>
                          <w:lang w:val="en-US"/>
                        </w:rPr>
                        <m:t>m</m:t>
                      </m:r>
                    </m:e>
                  </m:d>
                  <m:r>
                    <w:rPr>
                      <w:rFonts w:ascii="Cambria Math" w:hAnsi="Cambria Math"/>
                      <w:lang w:val="en-US"/>
                    </w:rPr>
                    <m:t>⋅</m:t>
                  </m:r>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rPr>
                            <m:t>cos</m:t>
                          </m:r>
                        </m:fName>
                        <m:e>
                          <m:f>
                            <m:fPr>
                              <m:ctrlPr>
                                <w:rPr>
                                  <w:rFonts w:ascii="Cambria Math" w:hAnsi="Cambria Math"/>
                                  <w:i/>
                                  <w:lang w:val="en-US"/>
                                </w:rPr>
                              </m:ctrlPr>
                            </m:fPr>
                            <m:num>
                              <m:r>
                                <w:rPr>
                                  <w:rFonts w:ascii="Cambria Math" w:hAnsi="Cambria Math"/>
                                  <w:lang w:val="en-US"/>
                                </w:rPr>
                                <m:t>πn</m:t>
                              </m:r>
                            </m:num>
                            <m:den>
                              <m:r>
                                <w:rPr>
                                  <w:rFonts w:ascii="Cambria Math" w:hAnsi="Cambria Math"/>
                                  <w:lang w:val="en-US"/>
                                </w:rPr>
                                <m:t>M</m:t>
                              </m:r>
                            </m:den>
                          </m:f>
                          <m:r>
                            <w:rPr>
                              <w:rFonts w:ascii="Cambria Math" w:hAnsi="Cambria Math"/>
                              <w:lang w:val="en-US"/>
                            </w:rPr>
                            <m:t>⋅</m:t>
                          </m:r>
                          <m:d>
                            <m:dPr>
                              <m:ctrlPr>
                                <w:rPr>
                                  <w:rFonts w:ascii="Cambria Math" w:hAnsi="Cambria Math"/>
                                  <w:i/>
                                  <w:lang w:val="en-US"/>
                                </w:rPr>
                              </m:ctrlPr>
                            </m:dPr>
                            <m:e>
                              <m:r>
                                <w:rPr>
                                  <w:rFonts w:ascii="Cambria Math" w:hAnsi="Cambria Math"/>
                                  <w:lang w:val="en-US"/>
                                </w:rPr>
                                <m:t>m-0.5</m:t>
                              </m:r>
                            </m:e>
                          </m:d>
                        </m:e>
                      </m:func>
                    </m:e>
                  </m:d>
                </m:e>
              </m:func>
            </m:e>
          </m:nary>
        </m:oMath>
      </m:oMathPara>
    </w:p>
    <w:p w14:paraId="3A023FEE" w14:textId="5C74AB8B" w:rsidR="00255E10" w:rsidRPr="00961A64" w:rsidRDefault="00961A64" w:rsidP="00961A64">
      <w:pPr>
        <w:pStyle w:val="Caption"/>
        <w:jc w:val="right"/>
        <w:rPr>
          <w:color w:val="000000" w:themeColor="text1"/>
        </w:rPr>
      </w:pPr>
      <w:r w:rsidRPr="00961A64">
        <w:rPr>
          <w:color w:val="000000" w:themeColor="text1"/>
        </w:rPr>
        <w:t xml:space="preserve">( </w:t>
      </w:r>
      <w:r w:rsidR="007621E9">
        <w:rPr>
          <w:color w:val="000000" w:themeColor="text1"/>
        </w:rPr>
        <w:fldChar w:fldCharType="begin"/>
      </w:r>
      <w:r w:rsidR="007621E9">
        <w:rPr>
          <w:color w:val="000000" w:themeColor="text1"/>
        </w:rPr>
        <w:instrText xml:space="preserve"> STYLEREF 1 \s </w:instrText>
      </w:r>
      <w:r w:rsidR="007621E9">
        <w:rPr>
          <w:color w:val="000000" w:themeColor="text1"/>
        </w:rPr>
        <w:fldChar w:fldCharType="separate"/>
      </w:r>
      <w:r w:rsidR="007621E9">
        <w:rPr>
          <w:noProof/>
          <w:color w:val="000000" w:themeColor="text1"/>
        </w:rPr>
        <w:t>2</w:t>
      </w:r>
      <w:r w:rsidR="007621E9">
        <w:rPr>
          <w:color w:val="000000" w:themeColor="text1"/>
        </w:rPr>
        <w:fldChar w:fldCharType="end"/>
      </w:r>
      <w:r w:rsidR="007621E9">
        <w:rPr>
          <w:color w:val="000000" w:themeColor="text1"/>
        </w:rPr>
        <w:t>.</w:t>
      </w:r>
      <w:r w:rsidR="007621E9">
        <w:rPr>
          <w:color w:val="000000" w:themeColor="text1"/>
        </w:rPr>
        <w:fldChar w:fldCharType="begin"/>
      </w:r>
      <w:r w:rsidR="007621E9">
        <w:rPr>
          <w:color w:val="000000" w:themeColor="text1"/>
        </w:rPr>
        <w:instrText xml:space="preserve"> SEQ ( \* ARABIC \s 1 </w:instrText>
      </w:r>
      <w:r w:rsidR="007621E9">
        <w:rPr>
          <w:color w:val="000000" w:themeColor="text1"/>
        </w:rPr>
        <w:fldChar w:fldCharType="separate"/>
      </w:r>
      <w:r w:rsidR="007621E9">
        <w:rPr>
          <w:noProof/>
          <w:color w:val="000000" w:themeColor="text1"/>
        </w:rPr>
        <w:t>7</w:t>
      </w:r>
      <w:r w:rsidR="007621E9">
        <w:rPr>
          <w:color w:val="000000" w:themeColor="text1"/>
        </w:rPr>
        <w:fldChar w:fldCharType="end"/>
      </w:r>
      <w:r w:rsidRPr="00961A64">
        <w:rPr>
          <w:color w:val="000000" w:themeColor="text1"/>
        </w:rPr>
        <w:t>)</w:t>
      </w:r>
    </w:p>
    <w:p w14:paraId="5C705607" w14:textId="77777777" w:rsidR="00255E10" w:rsidRDefault="00255E10" w:rsidP="00961A64">
      <w:pPr>
        <w:pStyle w:val="Heading2"/>
        <w:numPr>
          <w:ilvl w:val="0"/>
          <w:numId w:val="0"/>
        </w:numPr>
      </w:pPr>
    </w:p>
    <w:p w14:paraId="14281196" w14:textId="05F3205C" w:rsidR="00844F5E" w:rsidRDefault="00961A64" w:rsidP="00844F5E">
      <w:pPr>
        <w:pStyle w:val="Heading2"/>
        <w:spacing w:after="0" w:line="240" w:lineRule="auto"/>
      </w:pPr>
      <w:r>
        <w:t xml:space="preserve"> </w:t>
      </w:r>
      <w:bookmarkStart w:id="13" w:name="_Toc202144953"/>
      <w:r>
        <w:t xml:space="preserve">Algoritmi de învățare </w:t>
      </w:r>
      <w:r w:rsidR="00385623">
        <w:t>profundă</w:t>
      </w:r>
      <w:bookmarkEnd w:id="13"/>
    </w:p>
    <w:p w14:paraId="4D674A3E" w14:textId="77777777" w:rsidR="00672D74" w:rsidRPr="00672D74" w:rsidRDefault="00672D74" w:rsidP="00672D74"/>
    <w:p w14:paraId="149346EF" w14:textId="651ABA3B" w:rsidR="00844F5E" w:rsidRDefault="00672D74" w:rsidP="00844F5E">
      <w:pPr>
        <w:spacing w:after="0" w:line="240" w:lineRule="auto"/>
      </w:pPr>
      <w:r>
        <w:tab/>
      </w:r>
      <w:r w:rsidR="00844F5E">
        <w:t>Învățarea profundă este o ramură a inteli</w:t>
      </w:r>
      <w:r w:rsidR="004E2E60">
        <w:t>genței artificiale care își propune să construiască sisteme capabile de învățare automată din date, trecând informația prin mai multe etape de analiză. Ideea de bază a acestui concept constă în capacitatea sistemului de a descoperi gradual reprezentări cât mai</w:t>
      </w:r>
      <w:r w:rsidR="00385623">
        <w:t xml:space="preserve"> semnificative ale informației, plecâând de la detalii de bază și ajungând la idei mai profunde.</w:t>
      </w:r>
    </w:p>
    <w:p w14:paraId="7C65BB83" w14:textId="50DC869E" w:rsidR="00385623" w:rsidRDefault="00385623" w:rsidP="00844F5E">
      <w:pPr>
        <w:spacing w:after="0" w:line="240" w:lineRule="auto"/>
      </w:pPr>
      <w:r>
        <w:tab/>
        <w:t>Deep Learning (DL) se deosebește de algoritmii clasici de ML prin adâncimea structurii sale și prin fundamentul de învățare ierarhică, fiecare nivel realizând transformări asupra datelor și transmițând rezultatul către următorul nivel. În mod uzual, DL este folosit în contextul unui volum mare de date, unde relațiile dintre variabile sunt complexe.</w:t>
      </w:r>
      <w:r w:rsidR="007A73DC">
        <w:t xml:space="preserve"> </w:t>
      </w:r>
      <w:r w:rsidR="007A73DC">
        <w:fldChar w:fldCharType="begin"/>
      </w:r>
      <w:r w:rsidR="007A73DC">
        <w:instrText xml:space="preserve"> ADDIN ZOTERO_ITEM CSL_CITATION {"citationID":"53SIci1u","properties":{"formattedCitation":"[19]","plainCitation":"[19]","noteIndex":0},"citationItems":[{"id":56,"uris":["http://zotero.org/users/local/eGGkjQkn/items/CE5JLMM3"],"itemData":{"id":56,"type":"article-journal","abstract":"PDF | On Oct 29, 2017, Jeff Heaton published Ian Goodfellow, Yoshua Bengio, and Aaron Courville: Deep learning: The MIT Press, 2016, 800 pp, ISBN: 0262035618 | Find, read and cite all the research you need on ResearchGate","container-title":"ResearchGate","DOI":"10.1007/s10710-017-9314-z","language":"en","source":"www.researchgate.net","title":"(PDF) Ian Goodfellow, Yoshua Bengio, and Aaron Courville: Deep learning: The MIT Press, 2016, 800 pp, ISBN: 0262035618","title-short":"(PDF) Ian Goodfellow, Yoshua Bengio, and Aaron Courville","URL":"https://www.researchgate.net/publication/320703571_Ian_Goodfellow_Yoshua_Bengio_and_Aaron_Courville_Deep_learning_The_MIT_Press_2016_800_pp_ISBN_0262035618","accessed":{"date-parts":[["2025",5,21]]},"issued":{"date-parts":[["2024",12,9]]}}}],"schema":"https://github.com/citation-style-language/schema/raw/master/csl-citation.json"} </w:instrText>
      </w:r>
      <w:r w:rsidR="007A73DC">
        <w:fldChar w:fldCharType="separate"/>
      </w:r>
      <w:r w:rsidR="007A73DC" w:rsidRPr="007A73DC">
        <w:rPr>
          <w:rFonts w:cs="Times New Roman"/>
        </w:rPr>
        <w:t>[19]</w:t>
      </w:r>
      <w:r w:rsidR="007A73DC">
        <w:fldChar w:fldCharType="end"/>
      </w:r>
    </w:p>
    <w:p w14:paraId="592A10B6" w14:textId="6F09E698" w:rsidR="00385623" w:rsidRDefault="00385623" w:rsidP="00844F5E">
      <w:pPr>
        <w:spacing w:after="0" w:line="240" w:lineRule="auto"/>
      </w:pPr>
    </w:p>
    <w:p w14:paraId="38486B2E" w14:textId="595E4261" w:rsidR="009335F7" w:rsidRDefault="009335F7" w:rsidP="009335F7">
      <w:pPr>
        <w:pStyle w:val="Heading3"/>
        <w:spacing w:after="0" w:line="240" w:lineRule="auto"/>
      </w:pPr>
      <w:r>
        <w:t xml:space="preserve"> </w:t>
      </w:r>
      <w:bookmarkStart w:id="14" w:name="_Toc202144954"/>
      <w:r>
        <w:rPr>
          <w:lang w:val="en-GB"/>
        </w:rPr>
        <w:t>Neuronul artificial</w:t>
      </w:r>
      <w:bookmarkEnd w:id="14"/>
    </w:p>
    <w:p w14:paraId="622BBB28" w14:textId="5E5443FC" w:rsidR="00204686" w:rsidRDefault="009335F7" w:rsidP="00204686">
      <w:pPr>
        <w:spacing w:after="0" w:line="240" w:lineRule="auto"/>
      </w:pPr>
      <w:r>
        <w:tab/>
      </w:r>
      <w:r w:rsidR="00672D74">
        <w:t xml:space="preserve">Este un model matematic inspirat din modul în care funcționează un neuron biologic. În biologie, </w:t>
      </w:r>
      <w:r w:rsidR="00204686">
        <w:t>un neuron primește semnale de la alți neuroni prin intermediul dendritelor, le procesează în corpul celular și transmite mai departe un impuls prin axon.</w:t>
      </w:r>
    </w:p>
    <w:p w14:paraId="4F2C8EE7" w14:textId="0CDE6F09" w:rsidR="00204686" w:rsidRDefault="00204686" w:rsidP="00204686">
      <w:pPr>
        <w:spacing w:after="0" w:line="240" w:lineRule="auto"/>
      </w:pPr>
      <w:r>
        <w:tab/>
        <w:t xml:space="preserve">În modelul artificial (ANN), semnalele de intrare sunt valori numerice, fiecare cu o greutate asociată. Se însumează ponderat aceste valori, se adaugă o constantă numită bias, iar rezultatul este transmis unei funcții de activare, care ia decizia în legătură cu activarea neuronului, implicit transmiterea mai departe a semnalului. Funcționarea acestuia este exemplificată în </w:t>
      </w:r>
      <w:r w:rsidR="00F60216">
        <w:fldChar w:fldCharType="begin"/>
      </w:r>
      <w:r w:rsidR="00F60216">
        <w:instrText xml:space="preserve"> REF _Ref198751376 \h </w:instrText>
      </w:r>
      <w:r w:rsidR="00F60216">
        <w:fldChar w:fldCharType="separate"/>
      </w:r>
      <w:r w:rsidR="00F60216" w:rsidRPr="00F60216">
        <w:t xml:space="preserve">Figura </w:t>
      </w:r>
      <w:r w:rsidR="00F60216" w:rsidRPr="00F60216">
        <w:rPr>
          <w:noProof/>
        </w:rPr>
        <w:t>2</w:t>
      </w:r>
      <w:r w:rsidR="00F60216" w:rsidRPr="00F60216">
        <w:t>.</w:t>
      </w:r>
      <w:r w:rsidR="00F60216" w:rsidRPr="00F60216">
        <w:rPr>
          <w:noProof/>
        </w:rPr>
        <w:t>3</w:t>
      </w:r>
      <w:r w:rsidR="00F60216">
        <w:fldChar w:fldCharType="end"/>
      </w:r>
      <w:r w:rsidR="00C7009B">
        <w:t>.</w:t>
      </w:r>
      <w:r>
        <w:t xml:space="preserve"> </w:t>
      </w:r>
      <w:r>
        <w:fldChar w:fldCharType="begin"/>
      </w:r>
      <w:r>
        <w:instrText xml:space="preserve"> ADDIN ZOTERO_ITEM CSL_CITATION {"citationID":"kYLIbhRG","properties":{"formattedCitation":"[20], [21]","plainCitation":"[20], [21]","noteIndex":0},"citationItems":[{"id":59,"uris":["http://zotero.org/users/local/eGGkjQkn/items/CSIA4Y2N"],"itemData":{"id":59,"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GBlog","title":"Artificial Neural Networks and its Applications","URL":"https://www.geeksforgeeks.org/artificial-neural-networks-and-its-applications/","accessed":{"date-parts":[["2025",5,21]]},"issued":{"literal":"23:47:48+00:00"}}},{"id":61,"uris":["http://zotero.org/users/local/eGGkjQkn/items/M92G82HQ"],"itemData":{"id":61,"type":"webpage","abstract":"A Perceptron is a neural network unit that does certain computations to detect features or business intelligence in the input data.","container-title":"Simplilearn.com","language":"en","title":"What is a Perceptron: Components, Characteristics, and Types","title-short":"What is a Perceptron","URL":"https://www.simplilearn.com/tutorials/deep-learning-tutorial/perceptron","accessed":{"date-parts":[["2025",5,21]]},"issued":{"date-parts":[["2021",5,26]]}}}],"schema":"https://github.com/citation-style-language/schema/raw/master/csl-citation.json"} </w:instrText>
      </w:r>
      <w:r>
        <w:fldChar w:fldCharType="separate"/>
      </w:r>
      <w:r w:rsidRPr="00204686">
        <w:rPr>
          <w:rFonts w:cs="Times New Roman"/>
        </w:rPr>
        <w:t>[20], [21]</w:t>
      </w:r>
      <w:r>
        <w:fldChar w:fldCharType="end"/>
      </w:r>
    </w:p>
    <w:p w14:paraId="4C566A89" w14:textId="2A41E170" w:rsidR="00C7009B" w:rsidRDefault="00F60216" w:rsidP="00F60216">
      <w:pPr>
        <w:keepNext/>
        <w:spacing w:after="0" w:line="240" w:lineRule="auto"/>
        <w:jc w:val="center"/>
      </w:pPr>
      <w:r>
        <w:rPr>
          <w:noProof/>
          <w:lang w:eastAsia="ro-RO"/>
        </w:rPr>
        <w:lastRenderedPageBreak/>
        <w:drawing>
          <wp:inline distT="0" distB="0" distL="0" distR="0" wp14:anchorId="7BBCB761" wp14:editId="11D40292">
            <wp:extent cx="2956560" cy="19126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uron.png"/>
                    <pic:cNvPicPr/>
                  </pic:nvPicPr>
                  <pic:blipFill>
                    <a:blip r:embed="rId14">
                      <a:extLst>
                        <a:ext uri="{28A0092B-C50C-407E-A947-70E740481C1C}">
                          <a14:useLocalDpi xmlns:a14="http://schemas.microsoft.com/office/drawing/2010/main" val="0"/>
                        </a:ext>
                      </a:extLst>
                    </a:blip>
                    <a:stretch>
                      <a:fillRect/>
                    </a:stretch>
                  </pic:blipFill>
                  <pic:spPr>
                    <a:xfrm>
                      <a:off x="0" y="0"/>
                      <a:ext cx="2956560" cy="1912620"/>
                    </a:xfrm>
                    <a:prstGeom prst="rect">
                      <a:avLst/>
                    </a:prstGeom>
                  </pic:spPr>
                </pic:pic>
              </a:graphicData>
            </a:graphic>
          </wp:inline>
        </w:drawing>
      </w:r>
    </w:p>
    <w:p w14:paraId="62CEEE67" w14:textId="77F632C4" w:rsidR="00C7009B" w:rsidRDefault="00F60216" w:rsidP="00C7009B">
      <w:pPr>
        <w:pStyle w:val="Caption"/>
        <w:jc w:val="center"/>
        <w:rPr>
          <w:color w:val="auto"/>
        </w:rPr>
      </w:pPr>
      <w:bookmarkStart w:id="15" w:name="_Ref198751376"/>
      <w:bookmarkStart w:id="16" w:name="_Toc202137675"/>
      <w:r w:rsidRPr="00F60216">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2</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3</w:t>
      </w:r>
      <w:r w:rsidR="007957D8">
        <w:rPr>
          <w:color w:val="auto"/>
        </w:rPr>
        <w:fldChar w:fldCharType="end"/>
      </w:r>
      <w:bookmarkEnd w:id="15"/>
      <w:r w:rsidRPr="00F60216">
        <w:rPr>
          <w:color w:val="auto"/>
        </w:rPr>
        <w:t xml:space="preserve"> - Neuron artificial</w:t>
      </w:r>
      <w:bookmarkEnd w:id="16"/>
    </w:p>
    <w:p w14:paraId="26F9D1D4" w14:textId="77777777" w:rsidR="00C7009B" w:rsidRDefault="00C7009B" w:rsidP="00C7009B">
      <w:pPr>
        <w:spacing w:after="0" w:line="240" w:lineRule="auto"/>
      </w:pPr>
    </w:p>
    <w:p w14:paraId="71D35397" w14:textId="011FED2C" w:rsidR="00C7009B" w:rsidRDefault="00C7009B" w:rsidP="00C7009B">
      <w:pPr>
        <w:pStyle w:val="Heading3"/>
        <w:spacing w:after="0" w:line="240" w:lineRule="auto"/>
      </w:pPr>
      <w:r>
        <w:t xml:space="preserve"> </w:t>
      </w:r>
      <w:bookmarkStart w:id="17" w:name="_Toc202144955"/>
      <w:r>
        <w:t>Funcția de activare</w:t>
      </w:r>
      <w:bookmarkEnd w:id="17"/>
    </w:p>
    <w:p w14:paraId="2B2DB786" w14:textId="0BD3A286" w:rsidR="00403E6F" w:rsidRDefault="00C7009B" w:rsidP="00403E6F">
      <w:pPr>
        <w:spacing w:after="0" w:line="240" w:lineRule="auto"/>
      </w:pPr>
      <w:r>
        <w:tab/>
        <w:t xml:space="preserve">Funcționarea modelelor de învățare profundă depind în mare măsură de funcțiile de activare, deoarece acestea introduc neliniaritate sistemului, permițând astfel rețelelor să învețe relații complexe între datele de intrare și cele de ieșire. Alegerea </w:t>
      </w:r>
      <w:r w:rsidR="004A2ED7">
        <w:t xml:space="preserve">funcției potrivite trebuie luată în funcție de caracteristicile problemei abordate și de </w:t>
      </w:r>
      <w:r w:rsidR="00403E6F">
        <w:t>poziția acesteia în arhitectură</w:t>
      </w:r>
      <w:r w:rsidR="004A2ED7">
        <w:t>.</w:t>
      </w:r>
    </w:p>
    <w:p w14:paraId="510E9A10" w14:textId="1AFB6B7C" w:rsidR="00403E6F" w:rsidRDefault="00403E6F" w:rsidP="00403E6F">
      <w:pPr>
        <w:spacing w:after="0" w:line="240" w:lineRule="auto"/>
      </w:pPr>
      <w:r>
        <w:tab/>
        <w:t>Sigmoidul transformă o valoare reală într-un rezultat cuprins înter 0 și 1,</w:t>
      </w:r>
    </w:p>
    <w:p w14:paraId="59376532" w14:textId="4BA124B2" w:rsidR="00403E6F" w:rsidRDefault="00403E6F" w:rsidP="00403E6F">
      <w:pPr>
        <w:spacing w:after="0" w:line="240" w:lineRule="auto"/>
      </w:pPr>
      <w:r>
        <w:t>fiind utilă atunci când ieșirea trebuie interpretată ca o probabilitate, de exemplu în cazul clasificării binare.</w:t>
      </w:r>
    </w:p>
    <w:p w14:paraId="0009A526" w14:textId="1A5F2B89" w:rsidR="00403E6F" w:rsidRDefault="00403E6F" w:rsidP="00403E6F">
      <w:pPr>
        <w:spacing w:after="0" w:line="240" w:lineRule="auto"/>
      </w:pPr>
      <w:r>
        <w:tab/>
        <w:t xml:space="preserve">Tangenta hiperbolică (tanh) oferă o ieșire între -1 și 1, fiind o variantă simetrică a sigmoidului. Această funcție e mai potrivită în cadrul nivelurilor ascunse, </w:t>
      </w:r>
      <w:r w:rsidR="004636E8">
        <w:t>deoarece oferă o centrare mai bună a datelor în jurul valorii 0, care poate accelera convergența rețelei în anumite situații. Totuși, cele două funcții pot cauza dispariția gradientului, datorită valorilor foarte mici ale derivatelor funcțiilor.</w:t>
      </w:r>
    </w:p>
    <w:p w14:paraId="5015E39C" w14:textId="59FF4CB1" w:rsidR="004636E8" w:rsidRDefault="004636E8" w:rsidP="00403E6F">
      <w:pPr>
        <w:spacing w:after="0" w:line="240" w:lineRule="auto"/>
      </w:pPr>
      <w:r>
        <w:tab/>
        <w:t>ReLU (Rectified Linear Unit) este funcția de bază în straturile ascunse, deoarce permite activarea proportională a neuronului în cazul valorior pozitive și dezactivarea lui în caz contrar. Este rapid, ușor de calculat, însă această funcție poate duce la dezacti</w:t>
      </w:r>
      <w:r w:rsidR="00872678">
        <w:t>varea permanentă a unor neuroni, creând probleme în cadrul etapei de antrenare.</w:t>
      </w:r>
    </w:p>
    <w:p w14:paraId="322E0D87" w14:textId="4CD7B11F" w:rsidR="00872678" w:rsidRDefault="00872678" w:rsidP="00403E6F">
      <w:pPr>
        <w:spacing w:after="0" w:line="240" w:lineRule="auto"/>
      </w:pPr>
      <w:r>
        <w:tab/>
        <w:t>Softmax este funcția principală utilizată pentru stratul de ieșire al rețelelor care rezolvă probleme de clasificare. Aceasta transformă valorile de activare produse de ultimul strat în probabilități</w:t>
      </w:r>
      <w:r w:rsidR="0092746A">
        <w:t>,</w:t>
      </w:r>
      <w:r>
        <w:t xml:space="preserve"> pe clase, permițând alegerea clasei cu cea mai mare probabilitate.</w:t>
      </w:r>
    </w:p>
    <w:p w14:paraId="43EB2624" w14:textId="454D4BB3" w:rsidR="00437326" w:rsidRDefault="00872678" w:rsidP="00403E6F">
      <w:pPr>
        <w:spacing w:after="0" w:line="240" w:lineRule="auto"/>
      </w:pPr>
      <w:r>
        <w:tab/>
        <w:t>În mod uzual, ReLU este folosit în straturile ascunse, iar alegerea funcției din stratul de ieșire se face în funcție de problematică</w:t>
      </w:r>
      <w:r>
        <w:rPr>
          <w:lang w:val="en-US"/>
        </w:rPr>
        <w:t xml:space="preserve">: </w:t>
      </w:r>
      <w:r>
        <w:t>Sigmoid pentru clasificare binară și Softmax pentru clasificare multi-clasă.</w:t>
      </w:r>
      <w:r w:rsidR="00437326">
        <w:t xml:space="preserve"> </w:t>
      </w:r>
      <w:r w:rsidR="00437326">
        <w:fldChar w:fldCharType="begin"/>
      </w:r>
      <w:r w:rsidR="00437326">
        <w:instrText xml:space="preserve"> ADDIN ZOTERO_ITEM CSL_CITATION {"citationID":"lNPxDbGc","properties":{"formattedCitation":"[22], [23], [24]","plainCitation":"[22], [23], [24]","noteIndex":0},"citationItems":[{"id":54,"uris":["http://zotero.org/users/local/eGGkjQkn/items/PIH9H46V"],"itemData":{"id":54,"type":"webpage","abstract":"PDF | The primary neural networks decision-making units are activation functions. Moreover, they evaluate the output of networks neural node; thus, they... | Find, read and cite all the research you need on ResearchGate","container-title":"ResearchGate","language":"en","note":"DOI: 10.48550/arXiv.2010.09458","title":"(PDF) Review and Comparison of Commonly Used Activation Functions for Deep Neural Networks","URL":"https://www.researchgate.net/publication/344757203_Review_and_Comparison_of_Commonly_Used_Activation_Functions_for_Deep_Neural_Networks","accessed":{"date-parts":[["2025",5,21]]}}},{"id":63,"uris":["http://zotero.org/users/local/eGGkjQkn/items/K3G2GIIP"],"itemData":{"id":63,"type":"article","abstract":"Neural networks have shown tremendous growth in recent years to solve numerous problems. Various types of neural networks have been introduced to deal with different types of problems. However, the main goal of any neural network is to transform the non-linearly separable input data into more linearly separable abstract features using a hierarchy of layers. These layers are combinations of linear and nonlinear functions. The most popular and common non-linearity layers are activation functions (AFs), such as Logistic Sigmoid, Tanh, ReLU, ELU, Swish and Mish. In this paper, a comprehensive overview and survey is presented for AFs in neural networks for deep learning. Different classes of AFs such as Logistic Sigmoid and Tanh based, ReLU based, ELU based, and Learning based are covered. Several characteristics of AFs such as output range, monotonicity, and smoothness are also pointed out. A performance comparison is also performed among 18 state-of-the-art AFs with different networks on different types of data. The insights of AFs are presented to benefit the researchers for doing further research and practitioners to select among different choices. The code used for experimental comparison is released at: \\url{https://github.com/shivram1987/ActivationFunctions}.","DOI":"10.48550/arXiv.2109.14545","note":"arXiv:2109.14545 [cs]","number":"arXiv:2109.14545","publisher":"arXiv","source":"arXiv.org","title":"Activation Functions in Deep Learning: A Comprehensive Survey and Benchmark","title-short":"Activation Functions in Deep Learning","URL":"http://arxiv.org/abs/2109.14545","author":[{"family":"Dubey","given":"Shiv Ram"},{"family":"Singh","given":"Satish Kumar"},{"family":"Chaudhuri","given":"Bidyut Baran"}],"accessed":{"date-parts":[["2025",5,21]]},"issued":{"date-parts":[["2022",6,28]]}}},{"id":69,"uris":["http://zotero.org/users/local/eGGkjQkn/items/U3SJHL6J"],"itemData":{"id":69,"type":"webpage","abstract":"\"Neural Networks From Scratch\" is a book intended to te…","container-title":"Goodreads","language":"en","title":"Neural Networks from Scratch in Python","URL":"https://www.goodreads.com/book/show/55927899-neural-networks-from-scratch-in-python","accessed":{"date-parts":[["2025",5,21]]}}}],"schema":"https://github.com/citation-style-language/schema/raw/master/csl-citation.json"} </w:instrText>
      </w:r>
      <w:r w:rsidR="00437326">
        <w:fldChar w:fldCharType="separate"/>
      </w:r>
      <w:r w:rsidR="00437326" w:rsidRPr="00437326">
        <w:rPr>
          <w:rFonts w:cs="Times New Roman"/>
        </w:rPr>
        <w:t>[22], [23], [24]</w:t>
      </w:r>
      <w:r w:rsidR="00437326">
        <w:fldChar w:fldCharType="end"/>
      </w:r>
    </w:p>
    <w:p w14:paraId="7000D60A" w14:textId="77777777" w:rsidR="00437326" w:rsidRDefault="00437326" w:rsidP="00403E6F">
      <w:pPr>
        <w:spacing w:after="0" w:line="240" w:lineRule="auto"/>
      </w:pPr>
    </w:p>
    <w:p w14:paraId="6B202BB3" w14:textId="77777777" w:rsidR="00437326" w:rsidRDefault="00437326" w:rsidP="00403E6F">
      <w:pPr>
        <w:spacing w:after="0" w:line="240" w:lineRule="auto"/>
      </w:pPr>
    </w:p>
    <w:p w14:paraId="4C396BC9" w14:textId="77777777" w:rsidR="00437326" w:rsidRDefault="00437326" w:rsidP="00403E6F">
      <w:pPr>
        <w:spacing w:after="0" w:line="240" w:lineRule="auto"/>
      </w:pPr>
    </w:p>
    <w:p w14:paraId="51E8DE4D" w14:textId="77777777" w:rsidR="00437326" w:rsidRDefault="00437326" w:rsidP="00403E6F">
      <w:pPr>
        <w:spacing w:after="0" w:line="240" w:lineRule="auto"/>
      </w:pPr>
    </w:p>
    <w:p w14:paraId="6DA51978" w14:textId="211FE0CC" w:rsidR="00437326" w:rsidRDefault="00E55E97" w:rsidP="00437326">
      <w:pPr>
        <w:pStyle w:val="Heading3"/>
        <w:spacing w:after="0" w:line="240" w:lineRule="auto"/>
        <w:jc w:val="left"/>
      </w:pPr>
      <w:r>
        <w:lastRenderedPageBreak/>
        <w:t xml:space="preserve"> </w:t>
      </w:r>
      <w:bookmarkStart w:id="18" w:name="_Toc202144956"/>
      <w:r w:rsidR="00437326">
        <w:t>Rețeaua Perceptron Multistrat (MLP)</w:t>
      </w:r>
      <w:bookmarkEnd w:id="18"/>
    </w:p>
    <w:p w14:paraId="082B1EE9" w14:textId="77777777" w:rsidR="00572001" w:rsidRDefault="00572001" w:rsidP="00572001">
      <w:pPr>
        <w:spacing w:after="0" w:line="240" w:lineRule="auto"/>
      </w:pPr>
      <w:r>
        <w:tab/>
      </w:r>
      <w:r w:rsidR="00DD01BF">
        <w:t>Cea mai simplă arhitectură în domeniul rețelelor neuronale artificiale o reprezintă MLP</w:t>
      </w:r>
      <w:r w:rsidR="00337513">
        <w:t>, un model care este alcătuit dintr-un strat de intrare, mai multe straturi ascunse și un strat de ieșire</w:t>
      </w:r>
      <w:r w:rsidR="000E046F">
        <w:t xml:space="preserve">, după cum se poate vedea în </w:t>
      </w:r>
      <w:r w:rsidR="000E046F">
        <w:fldChar w:fldCharType="begin"/>
      </w:r>
      <w:r w:rsidR="000E046F">
        <w:instrText xml:space="preserve"> REF _Ref198841768 \h </w:instrText>
      </w:r>
      <w:r>
        <w:instrText xml:space="preserve"> \* MERGEFORMAT </w:instrText>
      </w:r>
      <w:r w:rsidR="000E046F">
        <w:fldChar w:fldCharType="separate"/>
      </w:r>
      <w:r w:rsidR="000E046F" w:rsidRPr="000E046F">
        <w:t xml:space="preserve">Figura </w:t>
      </w:r>
      <w:r w:rsidR="000E046F" w:rsidRPr="000E046F">
        <w:rPr>
          <w:noProof/>
        </w:rPr>
        <w:t>2</w:t>
      </w:r>
      <w:r w:rsidR="000E046F" w:rsidRPr="000E046F">
        <w:t>.</w:t>
      </w:r>
      <w:r w:rsidR="000E046F" w:rsidRPr="000E046F">
        <w:rPr>
          <w:noProof/>
        </w:rPr>
        <w:t>4</w:t>
      </w:r>
      <w:r w:rsidR="000E046F">
        <w:fldChar w:fldCharType="end"/>
      </w:r>
      <w:r w:rsidR="000E046F">
        <w:t xml:space="preserve">. </w:t>
      </w:r>
      <w:r w:rsidR="00337513">
        <w:t>Fiecare strat este compus din mai mulți neuroni complet conectați la neuronii stratului precedent, dar și la cei ai stratului următor, permițând astfel propagarea informației de la intrare către ieșire fără conexiuni recurente.</w:t>
      </w:r>
    </w:p>
    <w:p w14:paraId="607360C1" w14:textId="2F33FB07" w:rsidR="000E046F" w:rsidRDefault="00572001" w:rsidP="00572001">
      <w:r>
        <w:tab/>
      </w:r>
      <w:r w:rsidR="00337513">
        <w:t>Stratul de intrare este primul și are rolul de a prelua datele de intrare, fiecare neuron corespunzându-i unei caracteristici din vectorul de intrare. Straturile ascunse îndeplinesc rolul de a conferi rețelei capacitatea de modelare a relațiilor complexe, iar atât numărul straturilor, cât și numarul neuronilor pot fi ajustate în funcție de complexitatea sarcinii. Stratul de ieșire este ultimul nivel al rețelei, cel care produce rezultatul final al modelului. Dimensiunea acestuia depinde de problematica abordată, fiind de 2 tipuri</w:t>
      </w:r>
      <w:r w:rsidR="00337513">
        <w:rPr>
          <w:lang w:val="en-US"/>
        </w:rPr>
        <w:t xml:space="preserve">: </w:t>
      </w:r>
      <w:r w:rsidR="00337513">
        <w:t>în cazul clasificării binare, ultimul strat conține un singur neuron, iar în cazul clasificării multi-clasă acesta este compus dintr-un număr de neuroni eg</w:t>
      </w:r>
      <w:r w:rsidR="008C2E80">
        <w:t xml:space="preserve">al cu numărul total al claselor. </w:t>
      </w:r>
      <w:r w:rsidR="008C2E80">
        <w:fldChar w:fldCharType="begin"/>
      </w:r>
      <w:r w:rsidR="008C2E80">
        <w:instrText xml:space="preserve"> ADDIN ZOTERO_ITEM CSL_CITATION {"citationID":"tzeEftmr","properties":{"formattedCitation":"[25]","plainCitation":"[25]","noteIndex":0},"citationItems":[{"id":71,"uris":["http://zotero.org/users/local/eGGkjQkn/items/5TFWPQQN"],"itemData":{"id":71,"type":"webpage","abstract":"PDF | The remarkable capacity of artificial intelligence (AI) to analyze enormous quantities of information and create precise forecasts has led to its... | Find, read and cite all the research you need on ResearchGate","container-title":"ResearchGate","language":"en","note":"DOI: 10.54216/IJAACI.030203","title":"(PDF) A Multi-Layer Perceptron (MLP) Neural Networks for Stellar Classification: A Review of Methods and Results","title-short":"(PDF) A Multi-Layer Perceptron (MLP) Neural Networks for Stellar Classification","URL":"https://www.researchgate.net/publication/373239041_A_Multi-Layer_Perceptron_MLP_Neural_Networks_for_Stellar_Classification_A_Review_of_Methods_and_Results","accessed":{"date-parts":[["2025",5,22]]}}}],"schema":"https://github.com/citation-style-language/schema/raw/master/csl-citation.json"} </w:instrText>
      </w:r>
      <w:r w:rsidR="008C2E80">
        <w:fldChar w:fldCharType="separate"/>
      </w:r>
      <w:r w:rsidR="008C2E80" w:rsidRPr="008C2E80">
        <w:rPr>
          <w:rFonts w:cs="Times New Roman"/>
        </w:rPr>
        <w:t>[25]</w:t>
      </w:r>
      <w:r w:rsidR="008C2E80">
        <w:fldChar w:fldCharType="end"/>
      </w:r>
    </w:p>
    <w:p w14:paraId="77F75484" w14:textId="77777777" w:rsidR="000E046F" w:rsidRDefault="000E046F" w:rsidP="000E046F">
      <w:pPr>
        <w:spacing w:after="0" w:line="240" w:lineRule="auto"/>
      </w:pPr>
    </w:p>
    <w:p w14:paraId="3CCCB72D" w14:textId="77777777" w:rsidR="000E046F" w:rsidRDefault="000E046F" w:rsidP="000E046F">
      <w:pPr>
        <w:keepNext/>
        <w:spacing w:after="0" w:line="240" w:lineRule="auto"/>
      </w:pPr>
      <w:r>
        <w:rPr>
          <w:noProof/>
          <w:lang w:eastAsia="ro-RO"/>
        </w:rPr>
        <w:drawing>
          <wp:inline distT="0" distB="0" distL="0" distR="0" wp14:anchorId="08613D32" wp14:editId="151A5367">
            <wp:extent cx="5759450" cy="37490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LP.png"/>
                    <pic:cNvPicPr/>
                  </pic:nvPicPr>
                  <pic:blipFill>
                    <a:blip r:embed="rId15">
                      <a:extLst>
                        <a:ext uri="{28A0092B-C50C-407E-A947-70E740481C1C}">
                          <a14:useLocalDpi xmlns:a14="http://schemas.microsoft.com/office/drawing/2010/main" val="0"/>
                        </a:ext>
                      </a:extLst>
                    </a:blip>
                    <a:stretch>
                      <a:fillRect/>
                    </a:stretch>
                  </pic:blipFill>
                  <pic:spPr>
                    <a:xfrm>
                      <a:off x="0" y="0"/>
                      <a:ext cx="5759450" cy="3749040"/>
                    </a:xfrm>
                    <a:prstGeom prst="rect">
                      <a:avLst/>
                    </a:prstGeom>
                  </pic:spPr>
                </pic:pic>
              </a:graphicData>
            </a:graphic>
          </wp:inline>
        </w:drawing>
      </w:r>
    </w:p>
    <w:p w14:paraId="66723C32" w14:textId="1A69D30D" w:rsidR="000E046F" w:rsidRPr="000E046F" w:rsidRDefault="000E046F" w:rsidP="000E046F">
      <w:pPr>
        <w:pStyle w:val="Caption"/>
        <w:jc w:val="center"/>
        <w:rPr>
          <w:color w:val="auto"/>
        </w:rPr>
      </w:pPr>
      <w:bookmarkStart w:id="19" w:name="_Ref198841768"/>
      <w:bookmarkStart w:id="20" w:name="_Toc202137676"/>
      <w:r w:rsidRPr="000E046F">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2</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4</w:t>
      </w:r>
      <w:r w:rsidR="007957D8">
        <w:rPr>
          <w:color w:val="auto"/>
        </w:rPr>
        <w:fldChar w:fldCharType="end"/>
      </w:r>
      <w:bookmarkEnd w:id="19"/>
      <w:r w:rsidRPr="000E046F">
        <w:rPr>
          <w:color w:val="auto"/>
        </w:rPr>
        <w:t xml:space="preserve"> - Arhitectura MLP</w:t>
      </w:r>
      <w:bookmarkEnd w:id="20"/>
    </w:p>
    <w:p w14:paraId="5B7C4016" w14:textId="48B37185" w:rsidR="00403E6F" w:rsidRDefault="00403E6F" w:rsidP="00403E6F">
      <w:pPr>
        <w:spacing w:after="0" w:line="240" w:lineRule="auto"/>
      </w:pPr>
      <w:r>
        <w:tab/>
      </w:r>
    </w:p>
    <w:p w14:paraId="0E5167E4" w14:textId="06AAA4AD" w:rsidR="00C7009B" w:rsidRDefault="00403E6F" w:rsidP="00403E6F">
      <w:pPr>
        <w:spacing w:after="0" w:line="240" w:lineRule="auto"/>
      </w:pPr>
      <w:r>
        <w:tab/>
      </w:r>
      <w:r w:rsidR="004A2ED7">
        <w:t xml:space="preserve"> </w:t>
      </w:r>
    </w:p>
    <w:p w14:paraId="0912A7AA" w14:textId="77777777" w:rsidR="00E55E97" w:rsidRDefault="00E55E97" w:rsidP="00403E6F">
      <w:pPr>
        <w:spacing w:after="0" w:line="240" w:lineRule="auto"/>
      </w:pPr>
    </w:p>
    <w:p w14:paraId="2BB6E74C" w14:textId="77777777" w:rsidR="00E55E97" w:rsidRDefault="00E55E97" w:rsidP="00403E6F">
      <w:pPr>
        <w:spacing w:after="0" w:line="240" w:lineRule="auto"/>
      </w:pPr>
    </w:p>
    <w:p w14:paraId="22D40D7A" w14:textId="77777777" w:rsidR="00E55E97" w:rsidRDefault="00E55E97" w:rsidP="00403E6F">
      <w:pPr>
        <w:spacing w:after="0" w:line="240" w:lineRule="auto"/>
      </w:pPr>
    </w:p>
    <w:p w14:paraId="3C15C402" w14:textId="77777777" w:rsidR="00E55E97" w:rsidRDefault="00E55E97" w:rsidP="00403E6F">
      <w:pPr>
        <w:spacing w:after="0" w:line="240" w:lineRule="auto"/>
      </w:pPr>
    </w:p>
    <w:p w14:paraId="2A93CEDE" w14:textId="6BD8E701" w:rsidR="00E55E97" w:rsidRPr="00E55E97" w:rsidRDefault="00E55E97" w:rsidP="00E55E97">
      <w:pPr>
        <w:pStyle w:val="Heading3"/>
        <w:spacing w:after="0" w:line="240" w:lineRule="auto"/>
      </w:pPr>
      <w:r>
        <w:t xml:space="preserve"> </w:t>
      </w:r>
      <w:bookmarkStart w:id="21" w:name="_Toc202144957"/>
      <w:r w:rsidR="00566A1F">
        <w:t>Gradientul descendent și a</w:t>
      </w:r>
      <w:r w:rsidR="00540EB3">
        <w:t>lgoritmul Backpropagation</w:t>
      </w:r>
      <w:bookmarkEnd w:id="21"/>
      <w:r w:rsidR="00CA2600">
        <w:t xml:space="preserve"> </w:t>
      </w:r>
    </w:p>
    <w:p w14:paraId="218D686C" w14:textId="77777777" w:rsidR="006063CE" w:rsidRDefault="00B71935" w:rsidP="008B015E">
      <w:pPr>
        <w:spacing w:after="0" w:line="240" w:lineRule="auto"/>
      </w:pPr>
      <w:r>
        <w:tab/>
        <w:t>Backpropagation este un algoritm esențial în procesul de antrenare a rețelelor neuronale, având ca scop determinarea modului în care trebuie ajustate greutățile pentru ca rezultatul produs de model să se apropie cât mai mult de cel așteptat. Procesul se desfășoară în două etape. În primă fază, numită propagare directă, datele de intrare sunt procesate și transmise prin rețea până la stratul de ieșire, unde se generează o predicție. Aceasta este comparată cu valoarea reală, iar diferența</w:t>
      </w:r>
      <w:r w:rsidR="00540EB3">
        <w:t xml:space="preserve"> este măsurată printr-o funcție de cost, care ideal trebuie să atingă o valoare minimă. Pentru a realiza acest lucru, în a doua fază, numită propagarea inversă, se calculează derivatele funcției de cost, gradienții,  în raport cu parametrii rețelei, utilizate pentru actualizarea valorilor greutăților. Algoritmul gradientului descendent folosește aceste informații plecând de la stratul final către cele inferioare – backpropagation. Prin repetarea acestui ciclu eroarea e redusă progresiv până la un punct de minim, unde rețeaua converge și antrenarea se oprește. </w:t>
      </w:r>
      <w:r w:rsidR="00540EB3">
        <w:fldChar w:fldCharType="begin"/>
      </w:r>
      <w:r w:rsidR="00540EB3">
        <w:instrText xml:space="preserve"> ADDIN ZOTERO_ITEM CSL_CITATION {"citationID":"zMOeNzKr","properties":{"formattedCitation":"[26], [27]","plainCitation":"[26], [27]","noteIndex":0},"citationItems":[{"id":74,"uris":["http://zotero.org/users/local/eGGkjQkn/items/J2FGG9GN"],"itemData":{"id":74,"type":"webpage","abstract":"Backpropagation is a machine learning algorithm for training neural networks by using the chain rule to compute how network weights contribute to a loss function.","language":"en","title":"What is Backpropagation? | IBM","title-short":"What is Backpropagation?","URL":"https://www.ibm.com/think/topics/backpropagation","accessed":{"date-parts":[["2025",5,22]]},"issued":{"date-parts":[["2024",11,25]]}}},{"id":73,"uris":["http://zotero.org/users/local/eGGkjQkn/items/DVUWDGUC"],"itemData":{"id":73,"type":"webpage","abstract":"Gradient descent is an optimization algorithm used to train machine learning models by minimizing errors between predicted and actual results.","language":"en","title":"What is Gradient Descent? | IBM","title-short":"What is Gradient Descent?","URL":"https://www.ibm.com/think/topics/gradient-descent","accessed":{"date-parts":[["2025",5,22]]},"issued":{"date-parts":[["2021",10,7]]}}}],"schema":"https://github.com/citation-style-language/schema/raw/master/csl-citation.json"} </w:instrText>
      </w:r>
      <w:r w:rsidR="00540EB3">
        <w:fldChar w:fldCharType="separate"/>
      </w:r>
      <w:r w:rsidR="00540EB3" w:rsidRPr="00540EB3">
        <w:rPr>
          <w:rFonts w:cs="Times New Roman"/>
        </w:rPr>
        <w:t>[26], [27]</w:t>
      </w:r>
      <w:r w:rsidR="00540EB3">
        <w:fldChar w:fldCharType="end"/>
      </w:r>
    </w:p>
    <w:p w14:paraId="15A1A70A" w14:textId="77777777" w:rsidR="006063CE" w:rsidRDefault="006063CE" w:rsidP="008B015E">
      <w:pPr>
        <w:spacing w:after="0" w:line="240" w:lineRule="auto"/>
      </w:pPr>
    </w:p>
    <w:p w14:paraId="08BC18C4" w14:textId="77777777" w:rsidR="006063CE" w:rsidRDefault="006063CE" w:rsidP="006063CE">
      <w:pPr>
        <w:pStyle w:val="Heading3"/>
        <w:spacing w:after="0" w:line="240" w:lineRule="auto"/>
      </w:pPr>
      <w:r>
        <w:t xml:space="preserve"> </w:t>
      </w:r>
      <w:bookmarkStart w:id="22" w:name="_Toc202144958"/>
      <w:r>
        <w:t>Rețele neuronale convoluționale</w:t>
      </w:r>
      <w:bookmarkEnd w:id="22"/>
    </w:p>
    <w:p w14:paraId="01194895" w14:textId="7FE79A1B" w:rsidR="00427EAC" w:rsidRDefault="00A05182" w:rsidP="006B1C22">
      <w:pPr>
        <w:spacing w:after="0" w:line="240" w:lineRule="auto"/>
        <w:rPr>
          <w:noProof/>
        </w:rPr>
      </w:pPr>
      <w:r>
        <w:rPr>
          <w:noProof/>
          <w:lang w:val="en-US"/>
        </w:rPr>
        <w:tab/>
      </w:r>
      <w:r w:rsidR="006B1C22">
        <w:rPr>
          <w:noProof/>
          <w:lang w:val="en-US"/>
        </w:rPr>
        <w:t>Re</w:t>
      </w:r>
      <w:r w:rsidR="006B1C22">
        <w:rPr>
          <w:noProof/>
        </w:rPr>
        <w:t xml:space="preserve">țelele neuronale convoluționale reprezintă o arhitectura specializată de rețele neuronale artificiale, utilizate preponderent în prelucrarea de imagini, dar și în analiza semnalelor audio. Acestea se diferențiază de </w:t>
      </w:r>
      <w:r w:rsidR="00B25B6F">
        <w:rPr>
          <w:noProof/>
        </w:rPr>
        <w:t xml:space="preserve">cele clasice, care tratează valorile de intrare ca fiind independente unele de altele, prin păstrarea relațiilor dintre valorile vecine și analiza datelor pe fragmente restrânse. Acest tip de abordare reduce volumul de date în scopul creșterii puterii de procesare și </w:t>
      </w:r>
      <w:r w:rsidR="00427EAC">
        <w:rPr>
          <w:noProof/>
        </w:rPr>
        <w:t>este mult mai eficientă în extragerea caracteristicilor relevante.</w:t>
      </w:r>
    </w:p>
    <w:p w14:paraId="191A8470" w14:textId="77777777" w:rsidR="00427EAC" w:rsidRDefault="00427EAC" w:rsidP="006B1C22">
      <w:pPr>
        <w:spacing w:after="0" w:line="240" w:lineRule="auto"/>
        <w:rPr>
          <w:noProof/>
        </w:rPr>
      </w:pPr>
      <w:r>
        <w:rPr>
          <w:noProof/>
        </w:rPr>
        <w:tab/>
        <w:t>Conceptul de analiză locală a datelor provine din modul ce funcționare al sistemului vizual uman, în creier fiind activați neuronii atunci când un stimul apare într-o anumită zonă a câmpului vizual. Asemănător, CNN-urile folosesc filtre care se deplasează și care analizează fragmente scurte în scopul extragerilor trăsăturilor relevante, care, pe măsură ce pătrund în rețea, sunt combinate pentru a forma reprezentări mai complexe.</w:t>
      </w:r>
    </w:p>
    <w:p w14:paraId="61B2BD10" w14:textId="310603F0" w:rsidR="00960301" w:rsidRDefault="00960301" w:rsidP="006B1C22">
      <w:pPr>
        <w:spacing w:after="0" w:line="240" w:lineRule="auto"/>
        <w:rPr>
          <w:noProof/>
        </w:rPr>
      </w:pPr>
      <w:r>
        <w:rPr>
          <w:noProof/>
        </w:rPr>
        <w:tab/>
        <w:t>Pentru o astfel de învățare, rețelele convoluționale sunt compuse din mai multe tipuri de straturi</w:t>
      </w:r>
      <w:r>
        <w:rPr>
          <w:noProof/>
          <w:lang w:val="en-US"/>
        </w:rPr>
        <w:t xml:space="preserve">: </w:t>
      </w:r>
      <w:r>
        <w:rPr>
          <w:noProof/>
        </w:rPr>
        <w:t xml:space="preserve">de convoluție, de grupare și de conexiune completă, fiecare având un rol specific în prelucrarea informației, aspect ilustrat în </w:t>
      </w:r>
      <w:r>
        <w:rPr>
          <w:noProof/>
        </w:rPr>
        <w:fldChar w:fldCharType="begin"/>
      </w:r>
      <w:r>
        <w:rPr>
          <w:noProof/>
        </w:rPr>
        <w:instrText xml:space="preserve"> REF _Ref199010820 \h </w:instrText>
      </w:r>
      <w:r>
        <w:rPr>
          <w:noProof/>
        </w:rPr>
      </w:r>
      <w:r>
        <w:rPr>
          <w:noProof/>
        </w:rPr>
        <w:fldChar w:fldCharType="separate"/>
      </w:r>
      <w:r w:rsidRPr="00960301">
        <w:t xml:space="preserve">Figura </w:t>
      </w:r>
      <w:r w:rsidRPr="00960301">
        <w:rPr>
          <w:noProof/>
        </w:rPr>
        <w:t>2</w:t>
      </w:r>
      <w:r w:rsidRPr="00960301">
        <w:t>.</w:t>
      </w:r>
      <w:r w:rsidRPr="00960301">
        <w:rPr>
          <w:noProof/>
        </w:rPr>
        <w:t>5</w:t>
      </w:r>
      <w:r>
        <w:rPr>
          <w:noProof/>
        </w:rPr>
        <w:fldChar w:fldCharType="end"/>
      </w:r>
      <w:r>
        <w:rPr>
          <w:noProof/>
        </w:rPr>
        <w:t xml:space="preserve">. </w:t>
      </w:r>
      <w:r>
        <w:rPr>
          <w:noProof/>
        </w:rPr>
        <w:fldChar w:fldCharType="begin"/>
      </w:r>
      <w:r>
        <w:rPr>
          <w:noProof/>
        </w:rPr>
        <w:instrText xml:space="preserve"> ADDIN ZOTERO_ITEM CSL_CITATION {"citationID":"pMbwCkrm","properties":{"formattedCitation":"[28], [29]","plainCitation":"[28], [29]","noteIndex":0},"citationItems":[{"id":76,"uris":["http://zotero.org/users/local/eGGkjQkn/items/SU6REJGV"],"itemData":{"id":76,"type":"article-journal","abstract":"PDF | The application of deep learning technology has increased rapidly in recent years. Technologies in deep learning increasingly emulate natural... | Find, read and cite all the research you need on ResearchGate","container-title":"ResearchGate","DOI":"10.31763/ijrcs.v2i4.888","language":"en","source":"www.researchgate.net","title":"(PDF) Understanding of Convolutional Neural Network (CNN): A Review","title-short":"(PDF) Understanding of Convolutional Neural Network (CNN)","URL":"https://www.researchgate.net/publication/367157330_Understanding_of_Convolutional_Neural_Network_CNN_A_Review","accessed":{"date-parts":[["2025",5,24]]},"issued":{"date-parts":[["2025",1,2]]}}},{"id":79,"uris":["http://zotero.org/users/local/eGGkjQkn/items/VZTRWLXX"],"itemData":{"id":79,"type":"webpage","abstract":"A guide to understanding CNNs, their impact on image analysis, and some key strategies to combat overfitting for robust CNN vs deep learning applications.","language":"en","title":"An Introduction to Convolutional Neural Networks: A Comprehensive Guide to CNNs in Deep Learning","title-short":"An Introduction to Convolutional Neural Networks","URL":"https://www.datacamp.com/tutorial/introduction-to-convolutional-neural-networks-cnns","accessed":{"date-parts":[["2025",5,24]]}}}],"schema":"https://github.com/citation-style-language/schema/raw/master/csl-citation.json"} </w:instrText>
      </w:r>
      <w:r>
        <w:rPr>
          <w:noProof/>
        </w:rPr>
        <w:fldChar w:fldCharType="separate"/>
      </w:r>
      <w:r w:rsidRPr="00960301">
        <w:rPr>
          <w:rFonts w:cs="Times New Roman"/>
        </w:rPr>
        <w:t>[28], [29]</w:t>
      </w:r>
      <w:r>
        <w:rPr>
          <w:noProof/>
        </w:rPr>
        <w:fldChar w:fldCharType="end"/>
      </w:r>
    </w:p>
    <w:p w14:paraId="28D91D4C" w14:textId="2C45C088" w:rsidR="00D16277" w:rsidRDefault="00D16277" w:rsidP="006B1C22">
      <w:pPr>
        <w:spacing w:after="0" w:line="240" w:lineRule="auto"/>
        <w:rPr>
          <w:noProof/>
        </w:rPr>
      </w:pPr>
      <w:r>
        <w:rPr>
          <w:noProof/>
        </w:rPr>
        <w:tab/>
      </w:r>
    </w:p>
    <w:p w14:paraId="0734830F" w14:textId="77777777" w:rsidR="00960301" w:rsidRDefault="00960301" w:rsidP="006B1C22">
      <w:pPr>
        <w:spacing w:after="0" w:line="240" w:lineRule="auto"/>
        <w:rPr>
          <w:noProof/>
        </w:rPr>
      </w:pPr>
    </w:p>
    <w:p w14:paraId="04949611" w14:textId="77777777" w:rsidR="00960301" w:rsidRDefault="00960301" w:rsidP="006B1C22">
      <w:pPr>
        <w:spacing w:after="0" w:line="240" w:lineRule="auto"/>
        <w:rPr>
          <w:noProof/>
        </w:rPr>
      </w:pPr>
    </w:p>
    <w:p w14:paraId="534DC5D1" w14:textId="77777777" w:rsidR="00960301" w:rsidRDefault="00960301" w:rsidP="006B1C22">
      <w:pPr>
        <w:spacing w:after="0" w:line="240" w:lineRule="auto"/>
        <w:rPr>
          <w:noProof/>
        </w:rPr>
      </w:pPr>
    </w:p>
    <w:p w14:paraId="269ED3E4" w14:textId="77777777" w:rsidR="00960301" w:rsidRDefault="00960301" w:rsidP="00960301">
      <w:pPr>
        <w:keepNext/>
        <w:spacing w:after="0" w:line="240" w:lineRule="auto"/>
        <w:jc w:val="center"/>
      </w:pPr>
      <w:r>
        <w:rPr>
          <w:noProof/>
          <w:lang w:eastAsia="ro-RO"/>
        </w:rPr>
        <w:lastRenderedPageBreak/>
        <w:drawing>
          <wp:inline distT="0" distB="0" distL="0" distR="0" wp14:anchorId="4E02F895" wp14:editId="454CFB8F">
            <wp:extent cx="4592974" cy="35847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hitecturaCNN.png"/>
                    <pic:cNvPicPr/>
                  </pic:nvPicPr>
                  <pic:blipFill>
                    <a:blip r:embed="rId16">
                      <a:extLst>
                        <a:ext uri="{28A0092B-C50C-407E-A947-70E740481C1C}">
                          <a14:useLocalDpi xmlns:a14="http://schemas.microsoft.com/office/drawing/2010/main" val="0"/>
                        </a:ext>
                      </a:extLst>
                    </a:blip>
                    <a:stretch>
                      <a:fillRect/>
                    </a:stretch>
                  </pic:blipFill>
                  <pic:spPr>
                    <a:xfrm>
                      <a:off x="0" y="0"/>
                      <a:ext cx="4593660" cy="3585282"/>
                    </a:xfrm>
                    <a:prstGeom prst="rect">
                      <a:avLst/>
                    </a:prstGeom>
                  </pic:spPr>
                </pic:pic>
              </a:graphicData>
            </a:graphic>
          </wp:inline>
        </w:drawing>
      </w:r>
    </w:p>
    <w:p w14:paraId="22CB08B5" w14:textId="524FEDF2" w:rsidR="00960301" w:rsidRDefault="00960301" w:rsidP="00960301">
      <w:pPr>
        <w:pStyle w:val="Caption"/>
        <w:jc w:val="center"/>
        <w:rPr>
          <w:color w:val="auto"/>
        </w:rPr>
      </w:pPr>
      <w:bookmarkStart w:id="23" w:name="_Ref199010820"/>
      <w:bookmarkStart w:id="24" w:name="_Toc202137677"/>
      <w:r w:rsidRPr="00960301">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2</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5</w:t>
      </w:r>
      <w:r w:rsidR="007957D8">
        <w:rPr>
          <w:color w:val="auto"/>
        </w:rPr>
        <w:fldChar w:fldCharType="end"/>
      </w:r>
      <w:bookmarkEnd w:id="23"/>
      <w:r w:rsidRPr="00960301">
        <w:rPr>
          <w:color w:val="auto"/>
        </w:rPr>
        <w:t xml:space="preserve"> - Arhitectura CNN</w:t>
      </w:r>
      <w:bookmarkEnd w:id="24"/>
    </w:p>
    <w:p w14:paraId="0CC664B2" w14:textId="77777777" w:rsidR="00960301" w:rsidRDefault="00960301" w:rsidP="00960301">
      <w:pPr>
        <w:spacing w:after="0" w:line="240" w:lineRule="auto"/>
      </w:pPr>
    </w:p>
    <w:p w14:paraId="2464FAFB" w14:textId="33E7FA33" w:rsidR="00C558B0" w:rsidRDefault="00572001" w:rsidP="00C558B0">
      <w:pPr>
        <w:pStyle w:val="Heading4"/>
      </w:pPr>
      <w:r>
        <w:t xml:space="preserve"> </w:t>
      </w:r>
      <w:bookmarkStart w:id="25" w:name="_Toc202144959"/>
      <w:r w:rsidR="00C558B0">
        <w:t>Stratul de convoluție</w:t>
      </w:r>
      <w:bookmarkEnd w:id="25"/>
      <w:r w:rsidR="00960301">
        <w:tab/>
      </w:r>
    </w:p>
    <w:p w14:paraId="4531FC58" w14:textId="668158CD" w:rsidR="00C558B0" w:rsidRDefault="00C558B0" w:rsidP="00960301">
      <w:pPr>
        <w:spacing w:after="0" w:line="240" w:lineRule="auto"/>
      </w:pPr>
      <w:r>
        <w:tab/>
      </w:r>
      <w:r w:rsidR="00571359">
        <w:t xml:space="preserve">Stratul de convoluție utilizează o serie de filtre, numite și kernel-uri, care se deplasează </w:t>
      </w:r>
      <w:r w:rsidR="00FC40CE">
        <w:t xml:space="preserve">cu un pas prestabilit </w:t>
      </w:r>
      <w:r w:rsidR="00571359">
        <w:t>pe regiuni mici ale matricii de intrare și calculează produsul scalar dintre valorile filtrului și cele ale fragmentului analizat.</w:t>
      </w:r>
      <w:r w:rsidR="00FC40CE">
        <w:t xml:space="preserve"> În urma acestor operații sunt generate matrici care poartă denumirea de hărți de activare – feature maps, ce reprezintă tipare</w:t>
      </w:r>
      <w:r w:rsidR="005913CB">
        <w:t>le</w:t>
      </w:r>
      <w:r w:rsidR="00FC40CE">
        <w:t xml:space="preserve"> existente în setul de date de intrare. </w:t>
      </w:r>
    </w:p>
    <w:p w14:paraId="5575C0F3" w14:textId="06AAF178" w:rsidR="00960301" w:rsidRDefault="00C558B0" w:rsidP="00960301">
      <w:pPr>
        <w:spacing w:after="0" w:line="240" w:lineRule="auto"/>
      </w:pPr>
      <w:r>
        <w:tab/>
      </w:r>
      <w:r w:rsidR="00FC40CE">
        <w:t xml:space="preserve">Avantajul major al utilizării stratului de convoluție </w:t>
      </w:r>
      <w:r w:rsidR="005913CB">
        <w:t>este reprezentat de faptul că același filtru este aplicat pe toate datele de intrare, permițând astfel rețelei să recunoască un anumit tipar indiferent de poziția sa în imagine/spectrogramă. De asemenea, numărul de conexiuni în comparație cu o rețea clasică complet conectată este considerabil mai mic, ceea ce conduce la un cost computațional mai scăzut.</w:t>
      </w:r>
      <w:r w:rsidR="00572001">
        <w:t xml:space="preserve"> </w:t>
      </w:r>
      <w:r w:rsidR="00572001">
        <w:fldChar w:fldCharType="begin"/>
      </w:r>
      <w:r w:rsidR="00572001">
        <w:instrText xml:space="preserve"> ADDIN ZOTERO_ITEM CSL_CITATION {"citationID":"52UHSv4N","properties":{"formattedCitation":"[30], [31]","plainCitation":"[30], [31]","noteIndex":0},"citationItems":[{"id":81,"uris":["http://zotero.org/users/local/eGGkjQkn/items/SNEEHQ7H"],"itemData":{"id":81,"type":"post-weblog","abstract":"Everything You Need to Know","container-title":"Medium","language":"en","title":"Convolutional Neural Networks (CNNs) : A Complete Guide","title-short":"Convolutional Neural Networks (CNNs)","URL":"https://medium.com/@alejandro.itoaramendia/convolutional-neural-networks-cnns-a-complete-guide-a803534a1930","author":[{"family":"Aramendia","given":"Alejandro Ito"}],"accessed":{"date-parts":[["2025",5,24]]},"issued":{"date-parts":[["2024",1,16]]}}},{"id":83,"uris":["http://zotero.org/users/local/eGGkjQkn/items/VFYT4N5E"],"itemData":{"id":83,"type":"post-weblog","abstract":"Learn about Convolutional Neural Networks (CNNs), artificial neurons, feature extraction, pooling layers, and their limitations in this comprehensive guide. Read Now!","container-title":"Analytics Vidhya","language":"en","title":"Convolutional Neural Networks (CNN) in Deep Learning","URL":"https://www.analyticsvidhya.com/blog/2021/05/convolutional-neural-networks-cnn/","author":[{"family":"Manav","given":""}],"accessed":{"date-parts":[["2025",5,24]]},"issued":{"date-parts":[["2021",5,1]]}}}],"schema":"https://github.com/citation-style-language/schema/raw/master/csl-citation.json"} </w:instrText>
      </w:r>
      <w:r w:rsidR="00572001">
        <w:fldChar w:fldCharType="separate"/>
      </w:r>
      <w:r w:rsidR="00572001" w:rsidRPr="00572001">
        <w:rPr>
          <w:rFonts w:cs="Times New Roman"/>
        </w:rPr>
        <w:t>[30], [31]</w:t>
      </w:r>
      <w:r w:rsidR="00572001">
        <w:fldChar w:fldCharType="end"/>
      </w:r>
    </w:p>
    <w:p w14:paraId="0B3899D3" w14:textId="77777777" w:rsidR="00C558B0" w:rsidRDefault="00C558B0" w:rsidP="00960301">
      <w:pPr>
        <w:spacing w:after="0" w:line="240" w:lineRule="auto"/>
      </w:pPr>
    </w:p>
    <w:p w14:paraId="1571F5F8" w14:textId="56544465" w:rsidR="00C558B0" w:rsidRDefault="00572001" w:rsidP="00C558B0">
      <w:pPr>
        <w:pStyle w:val="Heading4"/>
      </w:pPr>
      <w:r>
        <w:t xml:space="preserve"> </w:t>
      </w:r>
      <w:bookmarkStart w:id="26" w:name="_Toc202144960"/>
      <w:r>
        <w:t>Stratul de grupare</w:t>
      </w:r>
      <w:bookmarkEnd w:id="26"/>
    </w:p>
    <w:p w14:paraId="62702F93" w14:textId="42A450AE" w:rsidR="0032007C" w:rsidRDefault="00572001" w:rsidP="0032007C">
      <w:pPr>
        <w:spacing w:after="0" w:line="240" w:lineRule="auto"/>
      </w:pPr>
      <w:r>
        <w:tab/>
      </w:r>
      <w:r w:rsidR="000D44D4">
        <w:t xml:space="preserve">Stratul de grupare, numit și </w:t>
      </w:r>
      <w:r w:rsidR="006A030C">
        <w:t>pooling, are rolul de a reduce dimensiunile harților de activare rezultate în urma convoluției</w:t>
      </w:r>
      <w:r w:rsidR="000A0E62">
        <w:t xml:space="preserve"> și la evidențierea celor mai semnificative trăsături,  eliminând valorile mai puțin relevante din fiecare regiune. </w:t>
      </w:r>
      <w:r w:rsidR="00317B87">
        <w:t>Această eliminare</w:t>
      </w:r>
      <w:r w:rsidR="0032007C">
        <w:t xml:space="preserve"> se realizeaza prin mai multe metode, cea mai utilizată fiind Max Pooling, care păstrează doar valoarea maximă din fiec</w:t>
      </w:r>
      <w:r w:rsidR="00EF3A03">
        <w:t>are regiune analizată, sau Average Pooling, care calculează media valorilor.</w:t>
      </w:r>
    </w:p>
    <w:p w14:paraId="3A3A37D8" w14:textId="7BF0A4A0" w:rsidR="0032007C" w:rsidRDefault="0032007C" w:rsidP="0032007C">
      <w:pPr>
        <w:spacing w:after="0" w:line="240" w:lineRule="auto"/>
      </w:pPr>
      <w:r>
        <w:tab/>
        <w:t>Această etapă contribuie la creșterea eficienței rețelei și la robustețea acesteia la</w:t>
      </w:r>
      <w:r w:rsidR="00EF3A03">
        <w:t xml:space="preserve"> variațiile datelor de intrare. Totuși, aceste metode pot duce la pierderi </w:t>
      </w:r>
      <w:r w:rsidR="00EF3A03">
        <w:lastRenderedPageBreak/>
        <w:t xml:space="preserve">de informație, afectând capacitatea modelului de a distinge mici diferențe între clase. Spre exemplu, Max Pooling ignoră toate valorile cu excepția celei mai mari, intervenind posibilitatea de a omite alte semnale relevante, iar Average Pooling poate tinde să ignore detaliile. </w:t>
      </w:r>
      <w:r w:rsidR="00EF3A03">
        <w:fldChar w:fldCharType="begin"/>
      </w:r>
      <w:r w:rsidR="00EF3A03">
        <w:instrText xml:space="preserve"> ADDIN ZOTERO_ITEM CSL_CITATION {"citationID":"i85cuhro","properties":{"formattedCitation":"[32]","plainCitation":"[32]","noteIndex":0},"citationItems":[{"id":85,"uris":["http://zotero.org/users/local/eGGkjQkn/items/ADCK3VJD"],"itemData":{"id":85,"type":"article-journal","abstract":"The pooling layer in convolutional neural networks plays a crucial role in reducing spatial dimensions, and improving computational efficiency. However, standard pooling operations such as max pooling or average pooling are not suitable for all applications and data types. Therefore, developing custom pooling layers that can adaptively learn and extract relevant features from specific datasets is of great significance. In this paper, we propose a novel approach to design and implement customizable pooling layers to enhance feature extraction capabilities in CNNs. The proposed T-Max-Avg pooling layer incorporates a threshold parameter T, which selects the K highest interacting pixels as specified, allowing it to control whether the output features of the input data are based on the maximum values or weighted averages. By learning the optimal pooling strategy during training, our custom pooling layer can effectively capture and represent discriminative information in the input data, thereby improving classification performance. Experimental results show that the proposed T-Max-Avg pooling layer achieves good performance on three different datasets. When compared to LeNet-5 model with average pooling, max pooling, and Avg-TopK methods, the T-Max-Avg pooling method achieves the highest accuracy on CIFAR-10, CIFAR-100, and MNIST datasets.","container-title":"Scientific Reports","DOI":"10.1038/s41598-024-51258-6","ISSN":"2045-2322","issue":"1","journalAbbreviation":"Sci Rep","language":"en","license":"2024 The Author(s)","note":"publisher: Nature Publishing Group","page":"1589","source":"www.nature.com","title":"A improved pooling method for convolutional neural networks","volume":"14","author":[{"family":"Zhao","given":"Lei"},{"family":"Zhang","given":"Zhonglin"}],"issued":{"date-parts":[["2024",1,18]]}}}],"schema":"https://github.com/citation-style-language/schema/raw/master/csl-citation.json"} </w:instrText>
      </w:r>
      <w:r w:rsidR="00EF3A03">
        <w:fldChar w:fldCharType="separate"/>
      </w:r>
      <w:r w:rsidR="00EF3A03" w:rsidRPr="00EF3A03">
        <w:rPr>
          <w:rFonts w:cs="Times New Roman"/>
        </w:rPr>
        <w:t>[32]</w:t>
      </w:r>
      <w:r w:rsidR="00EF3A03">
        <w:fldChar w:fldCharType="end"/>
      </w:r>
    </w:p>
    <w:p w14:paraId="59E88A6E" w14:textId="77777777" w:rsidR="00EF3A03" w:rsidRDefault="00EF3A03" w:rsidP="0032007C">
      <w:pPr>
        <w:spacing w:after="0" w:line="240" w:lineRule="auto"/>
      </w:pPr>
    </w:p>
    <w:p w14:paraId="491384FD" w14:textId="4341846F" w:rsidR="00EF3A03" w:rsidRDefault="00EF3A03" w:rsidP="00EF3A03">
      <w:pPr>
        <w:pStyle w:val="Heading4"/>
      </w:pPr>
      <w:r>
        <w:t xml:space="preserve"> </w:t>
      </w:r>
      <w:bookmarkStart w:id="27" w:name="_Toc202144961"/>
      <w:r>
        <w:t>Stratul complet conectat</w:t>
      </w:r>
      <w:bookmarkEnd w:id="27"/>
    </w:p>
    <w:p w14:paraId="7AF53E8A" w14:textId="2D6D37A2" w:rsidR="00FE4A9C" w:rsidRDefault="00EF3A03" w:rsidP="00FE4A9C">
      <w:pPr>
        <w:spacing w:after="0" w:line="240" w:lineRule="auto"/>
      </w:pPr>
      <w:r>
        <w:tab/>
      </w:r>
      <w:r w:rsidR="004415EF">
        <w:t xml:space="preserve">Stratul complet conectat sau stratul dens reprezintă ultima componentă din arhitectura CNN, iar rolul acestuia este de a transforma trăsăturile extrase în predicții. Fiecare neuron din acest strat este conectat la toți neuronii din stratul anterior, permițând astfel rețelei să combine toată informația pentru a lua decizia finală. Hărțile de activare din straturile precedente trebuie redimensionate într-un vector 1D, iar asupra acestuia se aplică o transformare liniară și o funcție de activare, în funcție de necesitate. </w:t>
      </w:r>
      <w:r w:rsidR="004415EF">
        <w:fldChar w:fldCharType="begin"/>
      </w:r>
      <w:r w:rsidR="004415EF">
        <w:instrText xml:space="preserve"> ADDIN ZOTERO_ITEM CSL_CITATION {"citationID":"9uvrEnRW","properties":{"formattedCitation":"[33]","plainCitation":"[33]","noteIndex":0},"citationItems":[{"id":87,"uris":["http://zotero.org/users/local/eGGkjQkn/items/674GYUK4"],"itemData":{"id":87,"type":"article-journal","abstract":"PDF | The Convolutional Neural Networks (CNNs), in domains like computer vision, mostly reduced the need for handcrafted features due to its ability to... | Find, read and cite all the research you need on ResearchGate","container-title":"ResearchGate","DOI":"10.1016/j.neucom.2019.10.008","language":"en","source":"www.researchgate.net","title":"(PDF) Impact of Fully Connected Layers on Performance of Convolutional Neural Networks for Image Classification","URL":"https://www.researchgate.net/publication/336635914_Impact_of_Fully_Connected_Layers_on_Performance_of_Convolutional_Neural_Networks_for_Image_Classification","accessed":{"date-parts":[["2025",5,24]]},"issued":{"date-parts":[["2024",12,9]]}}}],"schema":"https://github.com/citation-style-language/schema/raw/master/csl-citation.json"} </w:instrText>
      </w:r>
      <w:r w:rsidR="004415EF">
        <w:fldChar w:fldCharType="separate"/>
      </w:r>
      <w:r w:rsidR="004415EF" w:rsidRPr="004415EF">
        <w:rPr>
          <w:rFonts w:cs="Times New Roman"/>
        </w:rPr>
        <w:t>[33]</w:t>
      </w:r>
      <w:r w:rsidR="004415EF">
        <w:fldChar w:fldCharType="end"/>
      </w:r>
    </w:p>
    <w:p w14:paraId="19D27B3C" w14:textId="77777777" w:rsidR="00FE4A9C" w:rsidRDefault="00FE4A9C" w:rsidP="00FE4A9C">
      <w:pPr>
        <w:spacing w:after="0" w:line="240" w:lineRule="auto"/>
      </w:pPr>
    </w:p>
    <w:p w14:paraId="3ACE6A9D" w14:textId="018F336C" w:rsidR="00FE4A9C" w:rsidRDefault="00FE4A9C" w:rsidP="00FE4A9C">
      <w:pPr>
        <w:pStyle w:val="Heading3"/>
        <w:spacing w:after="0" w:line="240" w:lineRule="auto"/>
      </w:pPr>
      <w:r>
        <w:t xml:space="preserve"> </w:t>
      </w:r>
      <w:bookmarkStart w:id="28" w:name="_Toc202144962"/>
      <w:r>
        <w:t>Rețele neuronale reziduale (ResNet)</w:t>
      </w:r>
      <w:bookmarkEnd w:id="28"/>
    </w:p>
    <w:p w14:paraId="0B885E9A" w14:textId="5AF55429" w:rsidR="002309E1" w:rsidRDefault="00FE4A9C" w:rsidP="002309E1">
      <w:pPr>
        <w:spacing w:after="0" w:line="240" w:lineRule="auto"/>
      </w:pPr>
      <w:r>
        <w:tab/>
      </w:r>
      <w:r w:rsidR="002309E1">
        <w:t xml:space="preserve">Rețelele neuronale reziduale au apărut ca soluție a dificultăților de antrenare </w:t>
      </w:r>
      <w:r w:rsidR="000039CE">
        <w:t>întâlnite</w:t>
      </w:r>
      <w:r w:rsidR="002309E1">
        <w:t xml:space="preserve"> în ca</w:t>
      </w:r>
      <w:r w:rsidR="000039CE">
        <w:t>drul</w:t>
      </w:r>
      <w:r w:rsidR="002309E1">
        <w:t xml:space="preserve"> rețelelor convoluționale foarte adânci. O adâncime crescută a rețelelor duce la degradarea performanțelor modelului, problemă apărută din cauza dificultății de propagare a gradientului înapoi prin straturile rețelei.</w:t>
      </w:r>
    </w:p>
    <w:p w14:paraId="06212054" w14:textId="64B8EADF" w:rsidR="000039CE" w:rsidRDefault="002309E1" w:rsidP="000039CE">
      <w:pPr>
        <w:spacing w:after="0" w:line="240" w:lineRule="auto"/>
      </w:pPr>
      <w:r>
        <w:tab/>
        <w:t>În scopul rezolvării acestei probleme, au fost propuse rețelele neuronale reziduale, care propun</w:t>
      </w:r>
      <w:r w:rsidR="00EC7442">
        <w:t xml:space="preserve">, peste arhitectura CNN, </w:t>
      </w:r>
      <w:r>
        <w:t>introducerea unor conexiuni între intrarea și ieșirea blocurilor, c</w:t>
      </w:r>
      <w:r w:rsidR="00EC7442">
        <w:t>e</w:t>
      </w:r>
      <w:r>
        <w:t xml:space="preserve"> permit propagarea</w:t>
      </w:r>
      <w:r w:rsidR="00D60AEF">
        <w:t xml:space="preserve"> nemodificată</w:t>
      </w:r>
      <w:r>
        <w:t xml:space="preserve"> infromației</w:t>
      </w:r>
      <w:r w:rsidR="00D60AEF">
        <w:t xml:space="preserve"> atunci când nu este necesară o transformare complexă. Astfel, blocul rezidual nu este nevoit sa învețe o funcție nouă, ci poate să învețe doar diferența necesară pentru ajustarea iesirii, simplificând </w:t>
      </w:r>
      <w:r w:rsidR="00EC7442">
        <w:t xml:space="preserve">și optimizând </w:t>
      </w:r>
      <w:r w:rsidR="00D60AEF">
        <w:t>antrenarea rețelelor.</w:t>
      </w:r>
      <w:r w:rsidR="000039CE">
        <w:t xml:space="preserve"> Arhitectura blocurilor reziduale poate fi observată în </w:t>
      </w:r>
      <w:r w:rsidR="000039CE">
        <w:fldChar w:fldCharType="begin"/>
      </w:r>
      <w:r w:rsidR="000039CE">
        <w:instrText xml:space="preserve"> REF _Ref199030160 \h </w:instrText>
      </w:r>
      <w:r w:rsidR="000039CE">
        <w:fldChar w:fldCharType="separate"/>
      </w:r>
      <w:r w:rsidR="000039CE" w:rsidRPr="000039CE">
        <w:t xml:space="preserve">Figura </w:t>
      </w:r>
      <w:r w:rsidR="000039CE" w:rsidRPr="000039CE">
        <w:rPr>
          <w:noProof/>
        </w:rPr>
        <w:t>2</w:t>
      </w:r>
      <w:r w:rsidR="000039CE" w:rsidRPr="000039CE">
        <w:t>.</w:t>
      </w:r>
      <w:r w:rsidR="000039CE" w:rsidRPr="000039CE">
        <w:rPr>
          <w:noProof/>
        </w:rPr>
        <w:t>6</w:t>
      </w:r>
      <w:r w:rsidR="000039CE">
        <w:fldChar w:fldCharType="end"/>
      </w:r>
      <w:r w:rsidR="000039CE">
        <w:t xml:space="preserve">, unde x reprezintă intrarea, F(x) reprezintă transformarea efectuată de ramura convoluțională și x + F(x) este ieșirea finală a blocului rezidual. </w:t>
      </w:r>
      <w:r w:rsidR="000039CE">
        <w:fldChar w:fldCharType="begin"/>
      </w:r>
      <w:r w:rsidR="000039CE">
        <w:instrText xml:space="preserve"> ADDIN ZOTERO_ITEM CSL_CITATION {"citationID":"ZlHQgsZa","properties":{"formattedCitation":"[34]","plainCitation":"[34]","noteIndex":0},"citationItems":[{"id":90,"uris":["http://zotero.org/users/local/eGGkjQkn/items/3R8IVXJW"],"itemData":{"id":90,"type":"webpag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container-title":"arXiv.org","language":"en","title":"Deep Residual Learning for Image Recognition","URL":"https://arxiv.org/abs/1512.03385v1","author":[{"family":"He","given":"Kaiming"},{"family":"Zhang","given":"Xiangyu"},{"family":"Ren","given":"Shaoqing"},{"family":"Sun","given":"Jian"}],"accessed":{"date-parts":[["2025",5,25]]},"issued":{"date-parts":[["2015",12,10]]}}}],"schema":"https://github.com/citation-style-language/schema/raw/master/csl-citation.json"} </w:instrText>
      </w:r>
      <w:r w:rsidR="000039CE">
        <w:fldChar w:fldCharType="separate"/>
      </w:r>
      <w:r w:rsidR="000039CE" w:rsidRPr="000039CE">
        <w:rPr>
          <w:rFonts w:cs="Times New Roman"/>
        </w:rPr>
        <w:t>[34]</w:t>
      </w:r>
      <w:r w:rsidR="000039CE">
        <w:fldChar w:fldCharType="end"/>
      </w:r>
    </w:p>
    <w:p w14:paraId="253AAA22" w14:textId="77777777" w:rsidR="000039CE" w:rsidRDefault="000039CE" w:rsidP="000039CE">
      <w:pPr>
        <w:keepNext/>
        <w:spacing w:after="0" w:line="240" w:lineRule="auto"/>
        <w:jc w:val="center"/>
      </w:pPr>
      <w:r>
        <w:rPr>
          <w:noProof/>
          <w:lang w:eastAsia="ro-RO"/>
        </w:rPr>
        <w:drawing>
          <wp:inline distT="0" distB="0" distL="0" distR="0" wp14:anchorId="5ECD111D" wp14:editId="7D36DFEA">
            <wp:extent cx="2832232" cy="206502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zidual.png"/>
                    <pic:cNvPicPr/>
                  </pic:nvPicPr>
                  <pic:blipFill>
                    <a:blip r:embed="rId17">
                      <a:extLst>
                        <a:ext uri="{28A0092B-C50C-407E-A947-70E740481C1C}">
                          <a14:useLocalDpi xmlns:a14="http://schemas.microsoft.com/office/drawing/2010/main" val="0"/>
                        </a:ext>
                      </a:extLst>
                    </a:blip>
                    <a:stretch>
                      <a:fillRect/>
                    </a:stretch>
                  </pic:blipFill>
                  <pic:spPr>
                    <a:xfrm>
                      <a:off x="0" y="0"/>
                      <a:ext cx="2832232" cy="2065020"/>
                    </a:xfrm>
                    <a:prstGeom prst="rect">
                      <a:avLst/>
                    </a:prstGeom>
                  </pic:spPr>
                </pic:pic>
              </a:graphicData>
            </a:graphic>
          </wp:inline>
        </w:drawing>
      </w:r>
    </w:p>
    <w:p w14:paraId="18CA45CC" w14:textId="385E82FB" w:rsidR="000039CE" w:rsidRPr="000039CE" w:rsidRDefault="000039CE" w:rsidP="000039CE">
      <w:pPr>
        <w:pStyle w:val="Caption"/>
        <w:jc w:val="center"/>
        <w:rPr>
          <w:color w:val="auto"/>
        </w:rPr>
      </w:pPr>
      <w:bookmarkStart w:id="29" w:name="_Ref199030160"/>
      <w:bookmarkStart w:id="30" w:name="_Toc202137678"/>
      <w:r w:rsidRPr="000039CE">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2</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6</w:t>
      </w:r>
      <w:r w:rsidR="007957D8">
        <w:rPr>
          <w:color w:val="auto"/>
        </w:rPr>
        <w:fldChar w:fldCharType="end"/>
      </w:r>
      <w:bookmarkEnd w:id="29"/>
      <w:r w:rsidRPr="000039CE">
        <w:rPr>
          <w:color w:val="auto"/>
        </w:rPr>
        <w:t xml:space="preserve"> - Bloc rezidual</w:t>
      </w:r>
      <w:bookmarkEnd w:id="30"/>
    </w:p>
    <w:p w14:paraId="33F65705" w14:textId="09E3D3E2" w:rsidR="00D60AEF" w:rsidRDefault="00D60AEF" w:rsidP="002309E1">
      <w:pPr>
        <w:spacing w:after="0" w:line="240" w:lineRule="auto"/>
      </w:pPr>
      <w:r>
        <w:tab/>
      </w:r>
    </w:p>
    <w:p w14:paraId="10AA8E93" w14:textId="77777777" w:rsidR="000039CE" w:rsidRDefault="000039CE" w:rsidP="002309E1">
      <w:pPr>
        <w:spacing w:after="0" w:line="240" w:lineRule="auto"/>
      </w:pPr>
    </w:p>
    <w:p w14:paraId="7A2C6388" w14:textId="40FCF507" w:rsidR="000039CE" w:rsidRDefault="000039CE" w:rsidP="005B5C2F">
      <w:pPr>
        <w:pStyle w:val="Heading2"/>
        <w:spacing w:after="0" w:line="240" w:lineRule="auto"/>
      </w:pPr>
      <w:r>
        <w:lastRenderedPageBreak/>
        <w:t xml:space="preserve"> </w:t>
      </w:r>
      <w:bookmarkStart w:id="31" w:name="_Toc202144963"/>
      <w:r>
        <w:t>Metrici de evaluare</w:t>
      </w:r>
      <w:r w:rsidR="002F7918">
        <w:t xml:space="preserve"> a performanței</w:t>
      </w:r>
      <w:bookmarkEnd w:id="31"/>
    </w:p>
    <w:p w14:paraId="04D1C247" w14:textId="7407F692" w:rsidR="0031403A" w:rsidRDefault="0031403A" w:rsidP="0031403A">
      <w:pPr>
        <w:spacing w:after="0" w:line="240" w:lineRule="auto"/>
      </w:pPr>
      <w:r>
        <w:tab/>
        <w:t xml:space="preserve">Evaluarea performanțelor unui model de învățare profundă reprezintă o etapă foarte importantă în cadrul proiectelor bazate pe inteligență artificială. </w:t>
      </w:r>
      <w:r w:rsidR="002F7918">
        <w:t>Calitatea rezultatelor trebuie evidențiată printr-o serie de metrici de evaluare, esențiale în vederea dezvoltării unor arhitecturi robuste. În cadrul proiectului, evaluarea s-a realizat ținând cont de sarcina abordată, pentru recunoașterea vorbitorului fiind folosite metric</w:t>
      </w:r>
      <w:r w:rsidR="00EC51D5">
        <w:t>i</w:t>
      </w:r>
      <w:r w:rsidR="002F7918">
        <w:t xml:space="preserve"> clasice din </w:t>
      </w:r>
      <w:r w:rsidR="00EC51D5">
        <w:t>învățarea automată, iar pentru diarizarea vorbitorilor fiind necesare metrici specifice procesului de grupare.</w:t>
      </w:r>
    </w:p>
    <w:p w14:paraId="708B29F6" w14:textId="002EEC99" w:rsidR="00EC51D5" w:rsidRDefault="00EC51D5" w:rsidP="0031403A">
      <w:pPr>
        <w:spacing w:after="0" w:line="240" w:lineRule="auto"/>
      </w:pPr>
      <w:r>
        <w:tab/>
        <w:t>Pentru prima parte, cea de clasificare a vorbitorilor, predicția modelului a constat în returnarea clasei corespunzătoare vorbitorului dintr-un fișier audio, iar prima metrică utilizată</w:t>
      </w:r>
      <w:r w:rsidR="009B00E6">
        <w:t xml:space="preserve"> în vederea analizei performanței modelului este acuratețea. Aceasta se definește ca fiind raportul dintre numărul de predicții corecte și numărul total </w:t>
      </w:r>
      <w:r w:rsidR="007B54B8">
        <w:t>de predicții efectuate de model.</w:t>
      </w:r>
    </w:p>
    <w:p w14:paraId="5B1AD14E" w14:textId="12DF2579" w:rsidR="0058404F" w:rsidRPr="0031403A" w:rsidRDefault="0058404F" w:rsidP="0058404F">
      <w:pPr>
        <w:keepNext/>
        <w:spacing w:after="0" w:line="240" w:lineRule="auto"/>
      </w:pPr>
      <m:oMathPara>
        <m:oMath>
          <m:r>
            <w:rPr>
              <w:rFonts w:ascii="Cambria Math" w:hAnsi="Cambria Math"/>
            </w:rPr>
            <m:t xml:space="preserve">Acuratețea=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eastAsiaTheme="minorEastAsia" w:hAnsi="Cambria Math"/>
            </w:rPr>
            <m:t xml:space="preserve"> ,</m:t>
          </m:r>
        </m:oMath>
      </m:oMathPara>
    </w:p>
    <w:p w14:paraId="49E57AA1" w14:textId="767309BF" w:rsidR="005B5C2F" w:rsidRDefault="0058404F" w:rsidP="0058404F">
      <w:pPr>
        <w:pStyle w:val="Caption"/>
        <w:spacing w:after="0"/>
        <w:jc w:val="right"/>
        <w:rPr>
          <w:color w:val="auto"/>
        </w:rPr>
      </w:pPr>
      <w:r w:rsidRPr="0058404F">
        <w:rPr>
          <w:color w:val="auto"/>
        </w:rPr>
        <w:t xml:space="preserve">( </w:t>
      </w:r>
      <w:r w:rsidR="007621E9">
        <w:rPr>
          <w:color w:val="auto"/>
        </w:rPr>
        <w:fldChar w:fldCharType="begin"/>
      </w:r>
      <w:r w:rsidR="007621E9">
        <w:rPr>
          <w:color w:val="auto"/>
        </w:rPr>
        <w:instrText xml:space="preserve"> STYLEREF 1 \s </w:instrText>
      </w:r>
      <w:r w:rsidR="007621E9">
        <w:rPr>
          <w:color w:val="auto"/>
        </w:rPr>
        <w:fldChar w:fldCharType="separate"/>
      </w:r>
      <w:r w:rsidR="007621E9">
        <w:rPr>
          <w:noProof/>
          <w:color w:val="auto"/>
        </w:rPr>
        <w:t>2</w:t>
      </w:r>
      <w:r w:rsidR="007621E9">
        <w:rPr>
          <w:color w:val="auto"/>
        </w:rPr>
        <w:fldChar w:fldCharType="end"/>
      </w:r>
      <w:r w:rsidR="007621E9">
        <w:rPr>
          <w:color w:val="auto"/>
        </w:rPr>
        <w:t>.</w:t>
      </w:r>
      <w:r w:rsidR="007621E9">
        <w:rPr>
          <w:color w:val="auto"/>
        </w:rPr>
        <w:fldChar w:fldCharType="begin"/>
      </w:r>
      <w:r w:rsidR="007621E9">
        <w:rPr>
          <w:color w:val="auto"/>
        </w:rPr>
        <w:instrText xml:space="preserve"> SEQ ( \* ARABIC \s 1 </w:instrText>
      </w:r>
      <w:r w:rsidR="007621E9">
        <w:rPr>
          <w:color w:val="auto"/>
        </w:rPr>
        <w:fldChar w:fldCharType="separate"/>
      </w:r>
      <w:r w:rsidR="007621E9">
        <w:rPr>
          <w:noProof/>
          <w:color w:val="auto"/>
        </w:rPr>
        <w:t>8</w:t>
      </w:r>
      <w:r w:rsidR="007621E9">
        <w:rPr>
          <w:color w:val="auto"/>
        </w:rPr>
        <w:fldChar w:fldCharType="end"/>
      </w:r>
      <w:r w:rsidRPr="0058404F">
        <w:rPr>
          <w:color w:val="auto"/>
        </w:rPr>
        <w:t>)</w:t>
      </w:r>
    </w:p>
    <w:p w14:paraId="069958BA" w14:textId="033AC505" w:rsidR="0058404F" w:rsidRDefault="0058404F" w:rsidP="0058404F">
      <w:pPr>
        <w:spacing w:after="0" w:line="240" w:lineRule="auto"/>
        <w:rPr>
          <w:lang w:val="en-US"/>
        </w:rPr>
      </w:pPr>
      <w:r>
        <w:t>unde</w:t>
      </w:r>
      <w:r>
        <w:rPr>
          <w:lang w:val="en-US"/>
        </w:rPr>
        <w:t>:</w:t>
      </w:r>
    </w:p>
    <w:p w14:paraId="00A4F84F" w14:textId="405014DB" w:rsidR="0058404F" w:rsidRDefault="0058404F" w:rsidP="0058404F">
      <w:pPr>
        <w:pStyle w:val="ListParagraph"/>
        <w:numPr>
          <w:ilvl w:val="0"/>
          <w:numId w:val="10"/>
        </w:numPr>
        <w:spacing w:after="0" w:line="240" w:lineRule="auto"/>
      </w:pPr>
      <w:r>
        <w:t>TP ( True Positive ) – valoare reală pozitivă, predicție pozitivă</w:t>
      </w:r>
    </w:p>
    <w:p w14:paraId="1DD3F004" w14:textId="682F184C" w:rsidR="0058404F" w:rsidRDefault="0058404F" w:rsidP="0058404F">
      <w:pPr>
        <w:pStyle w:val="ListParagraph"/>
        <w:numPr>
          <w:ilvl w:val="0"/>
          <w:numId w:val="10"/>
        </w:numPr>
        <w:spacing w:after="0" w:line="240" w:lineRule="auto"/>
      </w:pPr>
      <w:r>
        <w:t>TN ( True Negative ) – valoare reală negativă, predicție negativă</w:t>
      </w:r>
    </w:p>
    <w:p w14:paraId="1030BDE3" w14:textId="0251C00C" w:rsidR="0058404F" w:rsidRDefault="0058404F" w:rsidP="0058404F">
      <w:pPr>
        <w:pStyle w:val="ListParagraph"/>
        <w:numPr>
          <w:ilvl w:val="0"/>
          <w:numId w:val="10"/>
        </w:numPr>
        <w:spacing w:after="0" w:line="240" w:lineRule="auto"/>
      </w:pPr>
      <w:r>
        <w:t>FP ( False Positive) – valoare reală negativă, predicție pozitivă</w:t>
      </w:r>
    </w:p>
    <w:p w14:paraId="56867BCD" w14:textId="77777777" w:rsidR="007B54B8" w:rsidRDefault="0058404F" w:rsidP="0058404F">
      <w:pPr>
        <w:pStyle w:val="ListParagraph"/>
        <w:numPr>
          <w:ilvl w:val="0"/>
          <w:numId w:val="10"/>
        </w:numPr>
        <w:spacing w:after="0" w:line="240" w:lineRule="auto"/>
      </w:pPr>
      <w:r>
        <w:t>FN ( False Negative ) – valoare reală pozitivă, predicție negativă</w:t>
      </w:r>
    </w:p>
    <w:p w14:paraId="33B0BA89" w14:textId="77777777" w:rsidR="007B54B8" w:rsidRDefault="007B54B8" w:rsidP="007B54B8">
      <w:pPr>
        <w:spacing w:after="0" w:line="240" w:lineRule="auto"/>
      </w:pPr>
    </w:p>
    <w:p w14:paraId="0CB51D66" w14:textId="77777777" w:rsidR="0052691A" w:rsidRDefault="007B54B8" w:rsidP="007B54B8">
      <w:pPr>
        <w:spacing w:after="0" w:line="240" w:lineRule="auto"/>
      </w:pPr>
      <w:r>
        <w:tab/>
        <w:t xml:space="preserve">Acuratețea oferă o viziune generală asupra preformanțelor modelului, însă, în cazul unui dezechilibru al claselor, această metrică poate </w:t>
      </w:r>
      <w:r w:rsidR="0052691A">
        <w:t xml:space="preserve">reda o imagine eronată, fiind orientată mai mult către clasele care apar mai des. </w:t>
      </w:r>
    </w:p>
    <w:p w14:paraId="4F7786CA" w14:textId="77777777" w:rsidR="00AA1C2A" w:rsidRDefault="00AA1C2A" w:rsidP="00AA1C2A">
      <w:pPr>
        <w:keepNext/>
        <w:spacing w:after="0" w:line="240" w:lineRule="auto"/>
        <w:jc w:val="center"/>
      </w:pPr>
      <w:r>
        <w:rPr>
          <w:noProof/>
          <w:lang w:eastAsia="ro-RO"/>
        </w:rPr>
        <w:drawing>
          <wp:inline distT="0" distB="0" distL="0" distR="0" wp14:anchorId="5AE7107B" wp14:editId="6D703465">
            <wp:extent cx="335280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conf.png"/>
                    <pic:cNvPicPr/>
                  </pic:nvPicPr>
                  <pic:blipFill>
                    <a:blip r:embed="rId18">
                      <a:extLst>
                        <a:ext uri="{28A0092B-C50C-407E-A947-70E740481C1C}">
                          <a14:useLocalDpi xmlns:a14="http://schemas.microsoft.com/office/drawing/2010/main" val="0"/>
                        </a:ext>
                      </a:extLst>
                    </a:blip>
                    <a:stretch>
                      <a:fillRect/>
                    </a:stretch>
                  </pic:blipFill>
                  <pic:spPr>
                    <a:xfrm>
                      <a:off x="0" y="0"/>
                      <a:ext cx="3352800" cy="3200400"/>
                    </a:xfrm>
                    <a:prstGeom prst="rect">
                      <a:avLst/>
                    </a:prstGeom>
                  </pic:spPr>
                </pic:pic>
              </a:graphicData>
            </a:graphic>
          </wp:inline>
        </w:drawing>
      </w:r>
    </w:p>
    <w:p w14:paraId="70B99307" w14:textId="58737D65" w:rsidR="00AA1C2A" w:rsidRPr="00AA1C2A" w:rsidRDefault="00AA1C2A" w:rsidP="00AA1C2A">
      <w:pPr>
        <w:pStyle w:val="Caption"/>
        <w:jc w:val="center"/>
        <w:rPr>
          <w:color w:val="auto"/>
        </w:rPr>
      </w:pPr>
      <w:bookmarkStart w:id="32" w:name="_Ref199436124"/>
      <w:bookmarkStart w:id="33" w:name="_Toc202137679"/>
      <w:r w:rsidRPr="00AA1C2A">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2</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7</w:t>
      </w:r>
      <w:r w:rsidR="007957D8">
        <w:rPr>
          <w:color w:val="auto"/>
        </w:rPr>
        <w:fldChar w:fldCharType="end"/>
      </w:r>
      <w:bookmarkEnd w:id="32"/>
      <w:r w:rsidRPr="00AA1C2A">
        <w:rPr>
          <w:color w:val="auto"/>
        </w:rPr>
        <w:t xml:space="preserve"> - Matrice de confuzie</w:t>
      </w:r>
      <w:bookmarkEnd w:id="33"/>
    </w:p>
    <w:p w14:paraId="3B8A83F1" w14:textId="4DE35295" w:rsidR="00AA1C2A" w:rsidRDefault="00AA1C2A" w:rsidP="007B54B8">
      <w:pPr>
        <w:spacing w:after="0" w:line="240" w:lineRule="auto"/>
      </w:pPr>
      <w:r>
        <w:lastRenderedPageBreak/>
        <w:tab/>
      </w:r>
      <w:r w:rsidR="0052691A">
        <w:t>I</w:t>
      </w:r>
      <w:r w:rsidR="007B54B8">
        <w:t>ndicatori</w:t>
      </w:r>
      <w:r w:rsidR="0052691A">
        <w:t>i prezentați mai sus</w:t>
      </w:r>
      <w:r w:rsidR="007B54B8">
        <w:t xml:space="preserve"> se caclulează, pe rând, pentru fiecare clasă, pentru a stabili performanța modelului  pentru fiecare categorie, iar pe baza acestora se poate construi o altă metrică de evaluare a performanței, numită matrice de confuzie</w:t>
      </w:r>
      <w:r w:rsidR="0052691A">
        <w:t xml:space="preserve"> (</w:t>
      </w:r>
      <w:r>
        <w:fldChar w:fldCharType="begin"/>
      </w:r>
      <w:r>
        <w:instrText xml:space="preserve"> REF _Ref199436124 \h </w:instrText>
      </w:r>
      <w:r>
        <w:fldChar w:fldCharType="separate"/>
      </w:r>
      <w:r w:rsidRPr="00AA1C2A">
        <w:t xml:space="preserve">Figura </w:t>
      </w:r>
      <w:r w:rsidRPr="00AA1C2A">
        <w:rPr>
          <w:noProof/>
        </w:rPr>
        <w:t>2</w:t>
      </w:r>
      <w:r w:rsidRPr="00AA1C2A">
        <w:t>.</w:t>
      </w:r>
      <w:r w:rsidRPr="00AA1C2A">
        <w:rPr>
          <w:noProof/>
        </w:rPr>
        <w:t>7</w:t>
      </w:r>
      <w:r>
        <w:fldChar w:fldCharType="end"/>
      </w:r>
      <w:r w:rsidR="0052691A">
        <w:t>)</w:t>
      </w:r>
      <w:r w:rsidR="007B54B8">
        <w:t>, care evidențiază distribuția predicțiilor față de valorile reale. Este o matrice pătratică, care conține pe linii valorile reale ale datelor, iar pe coloane predicțiile reurnate de model. Astfel, pe diagonala principală se pot observa predicțiile corecte corespunzătoare fiecărei clase, restul elementelor reprezentând confuzii</w:t>
      </w:r>
      <w:r w:rsidR="0052691A">
        <w:t>le</w:t>
      </w:r>
      <w:r w:rsidR="007B54B8">
        <w:t xml:space="preserve"> </w:t>
      </w:r>
      <w:r w:rsidR="0052691A">
        <w:t xml:space="preserve">dintre </w:t>
      </w:r>
      <w:r w:rsidR="007B54B8">
        <w:t>vorbitori.</w:t>
      </w:r>
    </w:p>
    <w:p w14:paraId="25FD14A2" w14:textId="432A002D" w:rsidR="00AA1C2A" w:rsidRDefault="00FC153B" w:rsidP="007B54B8">
      <w:pPr>
        <w:spacing w:after="0" w:line="240" w:lineRule="auto"/>
      </w:pPr>
      <w:r>
        <w:tab/>
        <w:t>Valorile extrase din matrice conduc la determinarea a 3 metrici importante în evaluarea modelelor de clasificare</w:t>
      </w:r>
      <w:r>
        <w:rPr>
          <w:lang w:val="en-US"/>
        </w:rPr>
        <w:t xml:space="preserve">: precizie, sensibilitate </w:t>
      </w:r>
      <w:r>
        <w:t>și scorul F1.</w:t>
      </w:r>
    </w:p>
    <w:p w14:paraId="3D559557" w14:textId="2CD1FCAF" w:rsidR="00FC153B" w:rsidRDefault="00FC153B" w:rsidP="007B54B8">
      <w:pPr>
        <w:spacing w:after="0" w:line="240" w:lineRule="auto"/>
        <w:rPr>
          <w:lang w:val="en-US"/>
        </w:rPr>
      </w:pPr>
      <w:r>
        <w:tab/>
        <w:t>Precizia se definește ca raportul dintre numărul de predicții corecte din cadrul unei clase și numărul de predicții încadrate în respectiva clasă, fiind exprimată matematic drept</w:t>
      </w:r>
      <w:r>
        <w:rPr>
          <w:lang w:val="en-US"/>
        </w:rPr>
        <w:t>:</w:t>
      </w:r>
    </w:p>
    <w:p w14:paraId="0ED7941A" w14:textId="305B02A5" w:rsidR="00FC153B" w:rsidRPr="00FC153B" w:rsidRDefault="00495154" w:rsidP="00FC153B">
      <w:pPr>
        <w:keepNext/>
        <w:spacing w:after="0" w:line="240" w:lineRule="auto"/>
        <w:rPr>
          <w:lang w:val="en-US"/>
        </w:rPr>
      </w:pPr>
      <m:oMathPara>
        <m:oMath>
          <m:r>
            <w:rPr>
              <w:rFonts w:ascii="Cambria Math" w:hAnsi="Cambria Math"/>
              <w:lang w:val="en-US"/>
            </w:rPr>
            <m:t>Precizie=</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p w14:paraId="7CFA28EF" w14:textId="2D99F6AF" w:rsidR="00FC153B" w:rsidRDefault="00FC153B" w:rsidP="00FC153B">
      <w:pPr>
        <w:pStyle w:val="Caption"/>
        <w:spacing w:after="0"/>
        <w:jc w:val="right"/>
        <w:rPr>
          <w:color w:val="auto"/>
        </w:rPr>
      </w:pPr>
      <w:r w:rsidRPr="00FC153B">
        <w:rPr>
          <w:color w:val="auto"/>
        </w:rPr>
        <w:t xml:space="preserve">( </w:t>
      </w:r>
      <w:r w:rsidR="007621E9">
        <w:rPr>
          <w:color w:val="auto"/>
        </w:rPr>
        <w:fldChar w:fldCharType="begin"/>
      </w:r>
      <w:r w:rsidR="007621E9">
        <w:rPr>
          <w:color w:val="auto"/>
        </w:rPr>
        <w:instrText xml:space="preserve"> STYLEREF 1 \s </w:instrText>
      </w:r>
      <w:r w:rsidR="007621E9">
        <w:rPr>
          <w:color w:val="auto"/>
        </w:rPr>
        <w:fldChar w:fldCharType="separate"/>
      </w:r>
      <w:r w:rsidR="007621E9">
        <w:rPr>
          <w:noProof/>
          <w:color w:val="auto"/>
        </w:rPr>
        <w:t>2</w:t>
      </w:r>
      <w:r w:rsidR="007621E9">
        <w:rPr>
          <w:color w:val="auto"/>
        </w:rPr>
        <w:fldChar w:fldCharType="end"/>
      </w:r>
      <w:r w:rsidR="007621E9">
        <w:rPr>
          <w:color w:val="auto"/>
        </w:rPr>
        <w:t>.</w:t>
      </w:r>
      <w:r w:rsidR="007621E9">
        <w:rPr>
          <w:color w:val="auto"/>
        </w:rPr>
        <w:fldChar w:fldCharType="begin"/>
      </w:r>
      <w:r w:rsidR="007621E9">
        <w:rPr>
          <w:color w:val="auto"/>
        </w:rPr>
        <w:instrText xml:space="preserve"> SEQ ( \* ARABIC \s 1 </w:instrText>
      </w:r>
      <w:r w:rsidR="007621E9">
        <w:rPr>
          <w:color w:val="auto"/>
        </w:rPr>
        <w:fldChar w:fldCharType="separate"/>
      </w:r>
      <w:r w:rsidR="007621E9">
        <w:rPr>
          <w:noProof/>
          <w:color w:val="auto"/>
        </w:rPr>
        <w:t>9</w:t>
      </w:r>
      <w:r w:rsidR="007621E9">
        <w:rPr>
          <w:color w:val="auto"/>
        </w:rPr>
        <w:fldChar w:fldCharType="end"/>
      </w:r>
      <w:r w:rsidRPr="00FC153B">
        <w:rPr>
          <w:color w:val="auto"/>
        </w:rPr>
        <w:t>)</w:t>
      </w:r>
    </w:p>
    <w:p w14:paraId="5E980362" w14:textId="77777777" w:rsidR="00FC153B" w:rsidRPr="00FC153B" w:rsidRDefault="00FC153B" w:rsidP="00FC153B"/>
    <w:p w14:paraId="1F8E55CB" w14:textId="6837A5A3" w:rsidR="0032007C" w:rsidRDefault="00FC153B" w:rsidP="00C17B64">
      <w:pPr>
        <w:spacing w:line="240" w:lineRule="auto"/>
      </w:pPr>
      <w:r>
        <w:tab/>
        <w:t xml:space="preserve">Sensibilitatea </w:t>
      </w:r>
      <w:r w:rsidR="00C17B64">
        <w:t>reprezintă raportul dintre numărul de predicții corecte dintr-o clasă și numărul total de instanțe ale aceleiași clase.</w:t>
      </w:r>
    </w:p>
    <w:p w14:paraId="39DA477D" w14:textId="666A9763" w:rsidR="00C17B64" w:rsidRPr="00572001" w:rsidRDefault="00495154" w:rsidP="00C17B64">
      <w:pPr>
        <w:keepNext/>
        <w:spacing w:line="240" w:lineRule="auto"/>
      </w:pPr>
      <m:oMathPara>
        <m:oMath>
          <m:r>
            <w:rPr>
              <w:rFonts w:ascii="Cambria Math" w:hAnsi="Cambria Math"/>
            </w:rPr>
            <m:t>Sensibilit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6DB29DB4" w14:textId="12C6C060" w:rsidR="00C558B0" w:rsidRDefault="00C17B64" w:rsidP="00C17B64">
      <w:pPr>
        <w:pStyle w:val="Caption"/>
        <w:jc w:val="right"/>
        <w:rPr>
          <w:color w:val="auto"/>
        </w:rPr>
      </w:pPr>
      <w:r w:rsidRPr="00C17B64">
        <w:rPr>
          <w:color w:val="auto"/>
        </w:rPr>
        <w:t xml:space="preserve">( </w:t>
      </w:r>
      <w:r w:rsidR="007621E9">
        <w:rPr>
          <w:color w:val="auto"/>
        </w:rPr>
        <w:fldChar w:fldCharType="begin"/>
      </w:r>
      <w:r w:rsidR="007621E9">
        <w:rPr>
          <w:color w:val="auto"/>
        </w:rPr>
        <w:instrText xml:space="preserve"> STYLEREF 1 \s </w:instrText>
      </w:r>
      <w:r w:rsidR="007621E9">
        <w:rPr>
          <w:color w:val="auto"/>
        </w:rPr>
        <w:fldChar w:fldCharType="separate"/>
      </w:r>
      <w:r w:rsidR="007621E9">
        <w:rPr>
          <w:noProof/>
          <w:color w:val="auto"/>
        </w:rPr>
        <w:t>2</w:t>
      </w:r>
      <w:r w:rsidR="007621E9">
        <w:rPr>
          <w:color w:val="auto"/>
        </w:rPr>
        <w:fldChar w:fldCharType="end"/>
      </w:r>
      <w:r w:rsidR="007621E9">
        <w:rPr>
          <w:color w:val="auto"/>
        </w:rPr>
        <w:t>.</w:t>
      </w:r>
      <w:r w:rsidR="007621E9">
        <w:rPr>
          <w:color w:val="auto"/>
        </w:rPr>
        <w:fldChar w:fldCharType="begin"/>
      </w:r>
      <w:r w:rsidR="007621E9">
        <w:rPr>
          <w:color w:val="auto"/>
        </w:rPr>
        <w:instrText xml:space="preserve"> SEQ ( \* ARABIC \s 1 </w:instrText>
      </w:r>
      <w:r w:rsidR="007621E9">
        <w:rPr>
          <w:color w:val="auto"/>
        </w:rPr>
        <w:fldChar w:fldCharType="separate"/>
      </w:r>
      <w:r w:rsidR="007621E9">
        <w:rPr>
          <w:noProof/>
          <w:color w:val="auto"/>
        </w:rPr>
        <w:t>10</w:t>
      </w:r>
      <w:r w:rsidR="007621E9">
        <w:rPr>
          <w:color w:val="auto"/>
        </w:rPr>
        <w:fldChar w:fldCharType="end"/>
      </w:r>
      <w:r w:rsidRPr="00C17B64">
        <w:rPr>
          <w:color w:val="auto"/>
        </w:rPr>
        <w:t>)</w:t>
      </w:r>
    </w:p>
    <w:p w14:paraId="5101A20F" w14:textId="56749311" w:rsidR="00C17B64" w:rsidRDefault="00C17B64" w:rsidP="00C17B64">
      <w:pPr>
        <w:rPr>
          <w:lang w:val="en-US"/>
        </w:rPr>
      </w:pPr>
      <w:r>
        <w:tab/>
        <w:t>Scorul F1 este media armonică a primelor 2 metrici, oferind o metrică echilibrată, evitând un eventual dezechiliobru între acestea și se calculează după formula</w:t>
      </w:r>
      <w:r>
        <w:rPr>
          <w:lang w:val="en-US"/>
        </w:rPr>
        <w:t>:</w:t>
      </w:r>
    </w:p>
    <w:p w14:paraId="513AE9B6" w14:textId="79003A7C" w:rsidR="00C17B64" w:rsidRPr="00C17B64" w:rsidRDefault="00495154" w:rsidP="00C17B64">
      <w:pPr>
        <w:keepNext/>
        <w:rPr>
          <w:i/>
          <w:lang w:val="en-GB"/>
        </w:rPr>
      </w:pPr>
      <m:oMathPara>
        <m:oMath>
          <m:r>
            <w:rPr>
              <w:rFonts w:ascii="Cambria Math" w:hAnsi="Cambria Math"/>
              <w:lang w:val="en-US"/>
            </w:rPr>
            <m:t>F1=2∙</m:t>
          </m:r>
          <m:f>
            <m:fPr>
              <m:ctrlPr>
                <w:rPr>
                  <w:rFonts w:ascii="Cambria Math" w:hAnsi="Cambria Math"/>
                  <w:i/>
                  <w:lang w:val="en-US"/>
                </w:rPr>
              </m:ctrlPr>
            </m:fPr>
            <m:num>
              <m:r>
                <w:rPr>
                  <w:rFonts w:ascii="Cambria Math" w:hAnsi="Cambria Math"/>
                  <w:lang w:val="en-US"/>
                </w:rPr>
                <m:t>Precizie ∙Sensibilitate</m:t>
              </m:r>
            </m:num>
            <m:den>
              <m:r>
                <w:rPr>
                  <w:rFonts w:ascii="Cambria Math" w:hAnsi="Cambria Math"/>
                  <w:lang w:val="en-US"/>
                </w:rPr>
                <m:t>Precizie+Sensibilitate</m:t>
              </m:r>
            </m:den>
          </m:f>
          <m:r>
            <w:rPr>
              <w:rFonts w:ascii="Cambria Math" w:hAnsi="Cambria Math"/>
              <w:lang w:val="en-US"/>
            </w:rPr>
            <m:t>, sau echivalent</m:t>
          </m:r>
          <m:r>
            <w:rPr>
              <w:rFonts w:ascii="Cambria Math" w:hAnsi="Cambria Math"/>
              <w:lang w:val="en-GB"/>
            </w:rPr>
            <m:t>:</m:t>
          </m:r>
        </m:oMath>
      </m:oMathPara>
    </w:p>
    <w:p w14:paraId="248CBD94" w14:textId="4F37EE7A" w:rsidR="00C17B64" w:rsidRDefault="00C17B64" w:rsidP="00C17B64">
      <w:pPr>
        <w:pStyle w:val="Caption"/>
        <w:jc w:val="right"/>
        <w:rPr>
          <w:color w:val="auto"/>
        </w:rPr>
      </w:pPr>
      <w:r w:rsidRPr="00C17B64">
        <w:rPr>
          <w:color w:val="auto"/>
        </w:rPr>
        <w:t xml:space="preserve">( </w:t>
      </w:r>
      <w:r w:rsidR="007621E9">
        <w:rPr>
          <w:color w:val="auto"/>
        </w:rPr>
        <w:fldChar w:fldCharType="begin"/>
      </w:r>
      <w:r w:rsidR="007621E9">
        <w:rPr>
          <w:color w:val="auto"/>
        </w:rPr>
        <w:instrText xml:space="preserve"> STYLEREF 1 \s </w:instrText>
      </w:r>
      <w:r w:rsidR="007621E9">
        <w:rPr>
          <w:color w:val="auto"/>
        </w:rPr>
        <w:fldChar w:fldCharType="separate"/>
      </w:r>
      <w:r w:rsidR="007621E9">
        <w:rPr>
          <w:noProof/>
          <w:color w:val="auto"/>
        </w:rPr>
        <w:t>2</w:t>
      </w:r>
      <w:r w:rsidR="007621E9">
        <w:rPr>
          <w:color w:val="auto"/>
        </w:rPr>
        <w:fldChar w:fldCharType="end"/>
      </w:r>
      <w:r w:rsidR="007621E9">
        <w:rPr>
          <w:color w:val="auto"/>
        </w:rPr>
        <w:t>.</w:t>
      </w:r>
      <w:r w:rsidR="007621E9">
        <w:rPr>
          <w:color w:val="auto"/>
        </w:rPr>
        <w:fldChar w:fldCharType="begin"/>
      </w:r>
      <w:r w:rsidR="007621E9">
        <w:rPr>
          <w:color w:val="auto"/>
        </w:rPr>
        <w:instrText xml:space="preserve"> SEQ ( \* ARABIC \s 1 </w:instrText>
      </w:r>
      <w:r w:rsidR="007621E9">
        <w:rPr>
          <w:color w:val="auto"/>
        </w:rPr>
        <w:fldChar w:fldCharType="separate"/>
      </w:r>
      <w:r w:rsidR="007621E9">
        <w:rPr>
          <w:noProof/>
          <w:color w:val="auto"/>
        </w:rPr>
        <w:t>11</w:t>
      </w:r>
      <w:r w:rsidR="007621E9">
        <w:rPr>
          <w:color w:val="auto"/>
        </w:rPr>
        <w:fldChar w:fldCharType="end"/>
      </w:r>
      <w:r w:rsidRPr="00C17B64">
        <w:rPr>
          <w:color w:val="auto"/>
        </w:rPr>
        <w:t>)</w:t>
      </w:r>
    </w:p>
    <w:p w14:paraId="3F6BE29B" w14:textId="45180CA6" w:rsidR="00C17B64" w:rsidRPr="00C17B64" w:rsidRDefault="00495154" w:rsidP="00495154">
      <w:pPr>
        <w:keepNext/>
      </w:pPr>
      <m:oMathPara>
        <m:oMath>
          <m:r>
            <w:rPr>
              <w:rFonts w:ascii="Cambria Math" w:hAnsi="Cambria Math"/>
            </w:rPr>
            <m:t>F1=</m:t>
          </m:r>
          <m:f>
            <m:fPr>
              <m:ctrlPr>
                <w:rPr>
                  <w:rFonts w:ascii="Cambria Math" w:hAnsi="Cambria Math"/>
                  <w:i/>
                </w:rPr>
              </m:ctrlPr>
            </m:fPr>
            <m:num>
              <m:r>
                <w:rPr>
                  <w:rFonts w:ascii="Cambria Math" w:hAnsi="Cambria Math"/>
                </w:rPr>
                <m:t>2∙TP</m:t>
              </m:r>
            </m:num>
            <m:den>
              <m:r>
                <w:rPr>
                  <w:rFonts w:ascii="Cambria Math" w:hAnsi="Cambria Math"/>
                </w:rPr>
                <m:t>2∙TP+FP+FN</m:t>
              </m:r>
            </m:den>
          </m:f>
        </m:oMath>
      </m:oMathPara>
    </w:p>
    <w:p w14:paraId="7858F747" w14:textId="51728CC6" w:rsidR="00C558B0" w:rsidRPr="00495154" w:rsidRDefault="00495154" w:rsidP="00495154">
      <w:pPr>
        <w:pStyle w:val="Caption"/>
        <w:jc w:val="right"/>
        <w:rPr>
          <w:color w:val="auto"/>
        </w:rPr>
      </w:pPr>
      <w:r w:rsidRPr="00495154">
        <w:rPr>
          <w:color w:val="auto"/>
        </w:rPr>
        <w:t xml:space="preserve">( </w:t>
      </w:r>
      <w:r w:rsidR="007621E9">
        <w:rPr>
          <w:color w:val="auto"/>
        </w:rPr>
        <w:fldChar w:fldCharType="begin"/>
      </w:r>
      <w:r w:rsidR="007621E9">
        <w:rPr>
          <w:color w:val="auto"/>
        </w:rPr>
        <w:instrText xml:space="preserve"> STYLEREF 1 \s </w:instrText>
      </w:r>
      <w:r w:rsidR="007621E9">
        <w:rPr>
          <w:color w:val="auto"/>
        </w:rPr>
        <w:fldChar w:fldCharType="separate"/>
      </w:r>
      <w:r w:rsidR="007621E9">
        <w:rPr>
          <w:noProof/>
          <w:color w:val="auto"/>
        </w:rPr>
        <w:t>2</w:t>
      </w:r>
      <w:r w:rsidR="007621E9">
        <w:rPr>
          <w:color w:val="auto"/>
        </w:rPr>
        <w:fldChar w:fldCharType="end"/>
      </w:r>
      <w:r w:rsidR="007621E9">
        <w:rPr>
          <w:color w:val="auto"/>
        </w:rPr>
        <w:t>.</w:t>
      </w:r>
      <w:r w:rsidR="007621E9">
        <w:rPr>
          <w:color w:val="auto"/>
        </w:rPr>
        <w:fldChar w:fldCharType="begin"/>
      </w:r>
      <w:r w:rsidR="007621E9">
        <w:rPr>
          <w:color w:val="auto"/>
        </w:rPr>
        <w:instrText xml:space="preserve"> SEQ ( \* ARABIC \s 1 </w:instrText>
      </w:r>
      <w:r w:rsidR="007621E9">
        <w:rPr>
          <w:color w:val="auto"/>
        </w:rPr>
        <w:fldChar w:fldCharType="separate"/>
      </w:r>
      <w:r w:rsidR="007621E9">
        <w:rPr>
          <w:noProof/>
          <w:color w:val="auto"/>
        </w:rPr>
        <w:t>12</w:t>
      </w:r>
      <w:r w:rsidR="007621E9">
        <w:rPr>
          <w:color w:val="auto"/>
        </w:rPr>
        <w:fldChar w:fldCharType="end"/>
      </w:r>
      <w:r w:rsidRPr="00495154">
        <w:rPr>
          <w:color w:val="auto"/>
        </w:rPr>
        <w:t>)</w:t>
      </w:r>
    </w:p>
    <w:p w14:paraId="49AFDAA2" w14:textId="7A634619" w:rsidR="005913CB" w:rsidRPr="00960301" w:rsidRDefault="005913CB" w:rsidP="00960301">
      <w:pPr>
        <w:spacing w:after="0" w:line="240" w:lineRule="auto"/>
      </w:pPr>
      <w:r>
        <w:tab/>
      </w:r>
    </w:p>
    <w:p w14:paraId="73100008" w14:textId="0F2D2A48" w:rsidR="00427EAC" w:rsidRDefault="00427EAC" w:rsidP="006B1C22">
      <w:pPr>
        <w:spacing w:after="0" w:line="240" w:lineRule="auto"/>
        <w:rPr>
          <w:noProof/>
        </w:rPr>
      </w:pPr>
      <w:r>
        <w:rPr>
          <w:noProof/>
        </w:rPr>
        <w:tab/>
        <w:t xml:space="preserve">  </w:t>
      </w:r>
      <w:r w:rsidR="00495154">
        <w:rPr>
          <w:noProof/>
        </w:rPr>
        <w:t>Dacă în prima parte evaluarea modelului s-a bazat pe</w:t>
      </w:r>
      <w:r w:rsidR="007D5B63">
        <w:rPr>
          <w:noProof/>
        </w:rPr>
        <w:t xml:space="preserve"> identificarea corectă</w:t>
      </w:r>
      <w:r w:rsidR="00495154">
        <w:rPr>
          <w:noProof/>
        </w:rPr>
        <w:t xml:space="preserve"> a fiecărui</w:t>
      </w:r>
      <w:r w:rsidR="007D5B63">
        <w:rPr>
          <w:noProof/>
        </w:rPr>
        <w:t xml:space="preserve"> vorbitor</w:t>
      </w:r>
      <w:r w:rsidR="00495154">
        <w:rPr>
          <w:noProof/>
        </w:rPr>
        <w:t>, în cadrul diarizării vorbitorilor</w:t>
      </w:r>
      <w:r w:rsidR="007D5B63">
        <w:rPr>
          <w:noProof/>
        </w:rPr>
        <w:t xml:space="preserve"> abordarea este diferită. Scopul diarizării constă în segmentarea unei înregistrări audio în funcție de schimbările de vorbitor și gruparea acestor segmente în funcție de caracteristici similare. Astfel, evaluarea performanțelor nu se poate baza pe metricile detaliate anterior, ci este nevoie de alte metrici special concepute pentru o astfel de sarcină. Cele mai utilizate în acest context sunt Adjusted Rand </w:t>
      </w:r>
      <w:r w:rsidR="007D5B63">
        <w:rPr>
          <w:noProof/>
        </w:rPr>
        <w:lastRenderedPageBreak/>
        <w:t>Index (ARI) și Diarization Error Rate (DER), care oferă o imagine completă asupra performanțelor sistemului.</w:t>
      </w:r>
    </w:p>
    <w:p w14:paraId="0DBBBB5A" w14:textId="0F32EF01" w:rsidR="007D5B63" w:rsidRDefault="007D5B63" w:rsidP="006B1C22">
      <w:pPr>
        <w:spacing w:after="0" w:line="240" w:lineRule="auto"/>
        <w:rPr>
          <w:noProof/>
        </w:rPr>
      </w:pPr>
      <w:r>
        <w:rPr>
          <w:noProof/>
        </w:rPr>
        <w:tab/>
      </w:r>
      <w:r w:rsidR="00324966">
        <w:rPr>
          <w:noProof/>
        </w:rPr>
        <w:t xml:space="preserve">ARI este o metrică utilizată pentru evaluarea calității unui algoritm de grupare, </w:t>
      </w:r>
      <w:r w:rsidR="00163805">
        <w:rPr>
          <w:noProof/>
        </w:rPr>
        <w:t>prin analiza nivelului de fidelitate dintre gruparea realizată de model și structura reală a datelor, fără să țină cont de denumirea etichetelor. Valoarea sa variază între -1 și 1, unde 1 indică o potrivire perfectă, 0 este echivalentul unei clasificari aleatoare, iar valorile negative indică rezultate foarte slabe ale grupării. Pentru a obține acest scor, ARI realizează o comparație între toate perechile de segmente, verificând dacă modelul le-a plasat corect</w:t>
      </w:r>
      <w:r w:rsidR="00163805">
        <w:rPr>
          <w:noProof/>
          <w:lang w:val="en-US"/>
        </w:rPr>
        <w:t xml:space="preserve"> – </w:t>
      </w:r>
      <w:r w:rsidR="00163805">
        <w:rPr>
          <w:noProof/>
        </w:rPr>
        <w:t>în același grup dacă aparțin aceluiași vorbitor, sau în grupuri diferite dacă aparțin unor vorbitori diferiți.</w:t>
      </w:r>
    </w:p>
    <w:p w14:paraId="62BC7691" w14:textId="77777777" w:rsidR="005824F0" w:rsidRDefault="005824F0" w:rsidP="006B1C22">
      <w:pPr>
        <w:spacing w:after="0" w:line="240" w:lineRule="auto"/>
        <w:rPr>
          <w:noProof/>
          <w:lang w:val="en-US"/>
        </w:rPr>
      </w:pPr>
      <w:r>
        <w:rPr>
          <w:noProof/>
        </w:rPr>
        <w:tab/>
        <w:t>DER se concentrează pe diferențele concrete dintre segmentarea facută de model și cea reală, mai exact calculează procentajul de timp în care valoarea atribuită este greșită. În cadrul acestei metrici se iau în considerare trei tipuri de erori, astfel</w:t>
      </w:r>
      <w:r>
        <w:rPr>
          <w:noProof/>
          <w:lang w:val="en-US"/>
        </w:rPr>
        <w:t>:</w:t>
      </w:r>
    </w:p>
    <w:p w14:paraId="3007BB4D" w14:textId="6F15D7A7" w:rsidR="00163805" w:rsidRDefault="005824F0" w:rsidP="005824F0">
      <w:pPr>
        <w:pStyle w:val="ListParagraph"/>
        <w:numPr>
          <w:ilvl w:val="0"/>
          <w:numId w:val="11"/>
        </w:numPr>
        <w:spacing w:after="0" w:line="240" w:lineRule="auto"/>
        <w:rPr>
          <w:noProof/>
        </w:rPr>
      </w:pPr>
      <w:r>
        <w:rPr>
          <w:noProof/>
        </w:rPr>
        <w:t>Vorbire pierdută, atunci când sistemul nu detectează vorbire în înregistrare</w:t>
      </w:r>
    </w:p>
    <w:p w14:paraId="74DC8F07" w14:textId="77777777" w:rsidR="005824F0" w:rsidRDefault="005824F0" w:rsidP="005824F0">
      <w:pPr>
        <w:pStyle w:val="ListParagraph"/>
        <w:numPr>
          <w:ilvl w:val="0"/>
          <w:numId w:val="11"/>
        </w:numPr>
        <w:spacing w:after="0" w:line="240" w:lineRule="auto"/>
        <w:rPr>
          <w:noProof/>
        </w:rPr>
      </w:pPr>
      <w:r>
        <w:rPr>
          <w:noProof/>
        </w:rPr>
        <w:t>Alarme false, atunci când sistemul detectează vorbire peste momente de liniște sau zgomot</w:t>
      </w:r>
    </w:p>
    <w:p w14:paraId="030B4A61" w14:textId="77777777" w:rsidR="005824F0" w:rsidRDefault="005824F0" w:rsidP="005824F0">
      <w:pPr>
        <w:pStyle w:val="ListParagraph"/>
        <w:numPr>
          <w:ilvl w:val="0"/>
          <w:numId w:val="11"/>
        </w:numPr>
        <w:spacing w:after="0" w:line="240" w:lineRule="auto"/>
        <w:rPr>
          <w:noProof/>
        </w:rPr>
      </w:pPr>
      <w:r>
        <w:rPr>
          <w:noProof/>
        </w:rPr>
        <w:t>Confuzii între vorbitori, în momentul în care sistemul atribuie segmente altui vorbitor decât celui corect</w:t>
      </w:r>
    </w:p>
    <w:p w14:paraId="4889D2C5" w14:textId="77777777" w:rsidR="005824F0" w:rsidRDefault="005824F0" w:rsidP="005824F0">
      <w:pPr>
        <w:spacing w:after="0" w:line="240" w:lineRule="auto"/>
        <w:rPr>
          <w:noProof/>
        </w:rPr>
      </w:pPr>
      <w:r>
        <w:rPr>
          <w:noProof/>
        </w:rPr>
        <w:tab/>
      </w:r>
    </w:p>
    <w:p w14:paraId="573E0C5F" w14:textId="77777777" w:rsidR="005824F0" w:rsidRDefault="005824F0" w:rsidP="005824F0">
      <w:pPr>
        <w:spacing w:after="0" w:line="240" w:lineRule="auto"/>
        <w:rPr>
          <w:noProof/>
          <w:lang w:val="en-US"/>
        </w:rPr>
      </w:pPr>
      <w:r>
        <w:rPr>
          <w:noProof/>
        </w:rPr>
        <w:tab/>
        <w:t>DER poate fi calculat prin intermediul următorii formule</w:t>
      </w:r>
      <w:r>
        <w:rPr>
          <w:noProof/>
          <w:lang w:val="en-US"/>
        </w:rPr>
        <w:t>:</w:t>
      </w:r>
    </w:p>
    <w:p w14:paraId="3C4732AD" w14:textId="77777777" w:rsidR="005824F0" w:rsidRDefault="005824F0" w:rsidP="005824F0">
      <w:pPr>
        <w:spacing w:after="0" w:line="240" w:lineRule="auto"/>
        <w:rPr>
          <w:noProof/>
          <w:lang w:val="en-US"/>
        </w:rPr>
      </w:pPr>
    </w:p>
    <w:p w14:paraId="57E586AA" w14:textId="77777777" w:rsidR="007621E9" w:rsidRDefault="005824F0" w:rsidP="007621E9">
      <w:pPr>
        <w:keepNext/>
        <w:spacing w:after="0" w:line="240" w:lineRule="auto"/>
      </w:pPr>
      <m:oMathPara>
        <m:oMath>
          <m:r>
            <w:rPr>
              <w:rFonts w:ascii="Cambria Math" w:hAnsi="Cambria Math"/>
              <w:noProof/>
            </w:rPr>
            <m:t>DER=</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E</m:t>
                  </m:r>
                </m:e>
                <m:sub>
                  <m:r>
                    <w:rPr>
                      <w:rFonts w:ascii="Cambria Math" w:hAnsi="Cambria Math"/>
                      <w:noProof/>
                    </w:rPr>
                    <m:t>miss</m:t>
                  </m:r>
                </m:sub>
              </m:sSub>
              <m:r>
                <w:rPr>
                  <w:rFonts w:ascii="Cambria Math" w:hAnsi="Cambria Math"/>
                  <w:noProof/>
                </w:rPr>
                <m:t>+</m:t>
              </m:r>
              <m:sSub>
                <m:sSubPr>
                  <m:ctrlPr>
                    <w:rPr>
                      <w:rFonts w:ascii="Cambria Math" w:hAnsi="Cambria Math"/>
                      <w:i/>
                      <w:noProof/>
                    </w:rPr>
                  </m:ctrlPr>
                </m:sSubPr>
                <m:e>
                  <m:r>
                    <w:rPr>
                      <w:rFonts w:ascii="Cambria Math" w:hAnsi="Cambria Math"/>
                      <w:noProof/>
                    </w:rPr>
                    <m:t>E</m:t>
                  </m:r>
                </m:e>
                <m:sub>
                  <m:r>
                    <w:rPr>
                      <w:rFonts w:ascii="Cambria Math" w:hAnsi="Cambria Math"/>
                      <w:noProof/>
                    </w:rPr>
                    <m:t>fa</m:t>
                  </m:r>
                </m:sub>
              </m:sSub>
              <m:r>
                <w:rPr>
                  <w:rFonts w:ascii="Cambria Math" w:hAnsi="Cambria Math"/>
                  <w:noProof/>
                </w:rPr>
                <m:t>+</m:t>
              </m:r>
              <m:sSub>
                <m:sSubPr>
                  <m:ctrlPr>
                    <w:rPr>
                      <w:rFonts w:ascii="Cambria Math" w:hAnsi="Cambria Math"/>
                      <w:i/>
                      <w:noProof/>
                    </w:rPr>
                  </m:ctrlPr>
                </m:sSubPr>
                <m:e>
                  <m:r>
                    <w:rPr>
                      <w:rFonts w:ascii="Cambria Math" w:hAnsi="Cambria Math"/>
                      <w:noProof/>
                    </w:rPr>
                    <m:t>E</m:t>
                  </m:r>
                </m:e>
                <m:sub>
                  <m:r>
                    <w:rPr>
                      <w:rFonts w:ascii="Cambria Math" w:hAnsi="Cambria Math"/>
                      <w:noProof/>
                    </w:rPr>
                    <m:t>conf</m:t>
                  </m:r>
                </m:sub>
              </m:sSub>
            </m:num>
            <m:den>
              <m:r>
                <w:rPr>
                  <w:rFonts w:ascii="Cambria Math" w:hAnsi="Cambria Math"/>
                  <w:noProof/>
                </w:rPr>
                <m:t>T</m:t>
              </m:r>
            </m:den>
          </m:f>
          <m:r>
            <w:rPr>
              <w:rFonts w:ascii="Cambria Math" w:hAnsi="Cambria Math"/>
              <w:noProof/>
            </w:rPr>
            <m:t xml:space="preserve">, unde </m:t>
          </m:r>
        </m:oMath>
      </m:oMathPara>
    </w:p>
    <w:p w14:paraId="643F9822" w14:textId="229A04EA" w:rsidR="007621E9" w:rsidRDefault="007621E9" w:rsidP="007621E9">
      <w:pPr>
        <w:pStyle w:val="Caption"/>
        <w:spacing w:after="0"/>
        <w:jc w:val="right"/>
        <w:rPr>
          <w:color w:val="auto"/>
        </w:rPr>
      </w:pPr>
      <w:r w:rsidRPr="007621E9">
        <w:rPr>
          <w:color w:val="auto"/>
        </w:rPr>
        <w:t xml:space="preserve">( </w:t>
      </w:r>
      <w:r w:rsidRPr="007621E9">
        <w:rPr>
          <w:color w:val="auto"/>
        </w:rPr>
        <w:fldChar w:fldCharType="begin"/>
      </w:r>
      <w:r w:rsidRPr="007621E9">
        <w:rPr>
          <w:color w:val="auto"/>
        </w:rPr>
        <w:instrText xml:space="preserve"> STYLEREF 1 \s </w:instrText>
      </w:r>
      <w:r w:rsidRPr="007621E9">
        <w:rPr>
          <w:color w:val="auto"/>
        </w:rPr>
        <w:fldChar w:fldCharType="separate"/>
      </w:r>
      <w:r w:rsidRPr="007621E9">
        <w:rPr>
          <w:noProof/>
          <w:color w:val="auto"/>
        </w:rPr>
        <w:t>2</w:t>
      </w:r>
      <w:r w:rsidRPr="007621E9">
        <w:rPr>
          <w:color w:val="auto"/>
        </w:rPr>
        <w:fldChar w:fldCharType="end"/>
      </w:r>
      <w:r w:rsidRPr="007621E9">
        <w:rPr>
          <w:color w:val="auto"/>
        </w:rPr>
        <w:t>.</w:t>
      </w:r>
      <w:r w:rsidRPr="007621E9">
        <w:rPr>
          <w:color w:val="auto"/>
        </w:rPr>
        <w:fldChar w:fldCharType="begin"/>
      </w:r>
      <w:r w:rsidRPr="007621E9">
        <w:rPr>
          <w:color w:val="auto"/>
        </w:rPr>
        <w:instrText xml:space="preserve"> SEQ ( \* ARABIC \s 1 </w:instrText>
      </w:r>
      <w:r w:rsidRPr="007621E9">
        <w:rPr>
          <w:color w:val="auto"/>
        </w:rPr>
        <w:fldChar w:fldCharType="separate"/>
      </w:r>
      <w:r w:rsidRPr="007621E9">
        <w:rPr>
          <w:noProof/>
          <w:color w:val="auto"/>
        </w:rPr>
        <w:t>13</w:t>
      </w:r>
      <w:r w:rsidRPr="007621E9">
        <w:rPr>
          <w:color w:val="auto"/>
        </w:rPr>
        <w:fldChar w:fldCharType="end"/>
      </w:r>
      <w:r w:rsidRPr="007621E9">
        <w:rPr>
          <w:color w:val="auto"/>
        </w:rPr>
        <w:t>)</w:t>
      </w:r>
    </w:p>
    <w:p w14:paraId="09BB5C87" w14:textId="64142FB8" w:rsidR="007621E9" w:rsidRPr="007621E9" w:rsidRDefault="00654E39" w:rsidP="007621E9">
      <w:pPr>
        <w:pStyle w:val="ListParagraph"/>
        <w:numPr>
          <w:ilvl w:val="0"/>
          <w:numId w:val="15"/>
        </w:numPr>
      </w:pPr>
      <m:oMath>
        <m:sSub>
          <m:sSubPr>
            <m:ctrlPr>
              <w:rPr>
                <w:rFonts w:ascii="Cambria Math" w:hAnsi="Cambria Math"/>
                <w:i/>
              </w:rPr>
            </m:ctrlPr>
          </m:sSubPr>
          <m:e>
            <m:r>
              <w:rPr>
                <w:rFonts w:ascii="Cambria Math" w:hAnsi="Cambria Math"/>
              </w:rPr>
              <m:t>E</m:t>
            </m:r>
          </m:e>
          <m:sub>
            <m:r>
              <w:rPr>
                <w:rFonts w:ascii="Cambria Math" w:hAnsi="Cambria Math"/>
              </w:rPr>
              <m:t>miss</m:t>
            </m:r>
          </m:sub>
        </m:sSub>
      </m:oMath>
      <w:r w:rsidR="007621E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a</m:t>
            </m:r>
          </m:sub>
        </m:sSub>
      </m:oMath>
      <w:r w:rsidR="007621E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conf</m:t>
            </m:r>
          </m:sub>
        </m:sSub>
      </m:oMath>
      <w:r w:rsidR="007621E9">
        <w:rPr>
          <w:rFonts w:eastAsiaTheme="minorEastAsia"/>
        </w:rPr>
        <w:t xml:space="preserve"> sunt duratele totale ale fiecărui tip de eroare </w:t>
      </w:r>
    </w:p>
    <w:p w14:paraId="01C7A3DD" w14:textId="26A0CFAD" w:rsidR="007621E9" w:rsidRDefault="007621E9" w:rsidP="007621E9">
      <w:pPr>
        <w:pStyle w:val="ListParagraph"/>
        <w:numPr>
          <w:ilvl w:val="0"/>
          <w:numId w:val="15"/>
        </w:numPr>
      </w:pPr>
      <w:r>
        <w:t>T reprezintă durata totală a fișierului audio</w:t>
      </w:r>
    </w:p>
    <w:p w14:paraId="024BE7EF" w14:textId="77777777" w:rsidR="007621E9" w:rsidRDefault="007621E9" w:rsidP="007621E9"/>
    <w:p w14:paraId="1ADBB415" w14:textId="1A71808A" w:rsidR="007621E9" w:rsidRDefault="007621E9" w:rsidP="00F12100">
      <w:pPr>
        <w:pStyle w:val="Heading2"/>
        <w:spacing w:after="0" w:line="240" w:lineRule="auto"/>
      </w:pPr>
      <w:r>
        <w:t xml:space="preserve"> </w:t>
      </w:r>
      <w:bookmarkStart w:id="34" w:name="_Toc202144964"/>
      <w:r>
        <w:t>Tehnologii utilizate</w:t>
      </w:r>
      <w:bookmarkEnd w:id="34"/>
    </w:p>
    <w:p w14:paraId="67E462D5" w14:textId="169B2C36" w:rsidR="00F12100" w:rsidRDefault="00F12100" w:rsidP="00F12100">
      <w:pPr>
        <w:pStyle w:val="Heading3"/>
        <w:spacing w:after="0" w:line="240" w:lineRule="auto"/>
      </w:pPr>
      <w:r>
        <w:t xml:space="preserve"> </w:t>
      </w:r>
      <w:bookmarkStart w:id="35" w:name="_Toc202144965"/>
      <w:r>
        <w:t>Python</w:t>
      </w:r>
      <w:bookmarkEnd w:id="35"/>
    </w:p>
    <w:p w14:paraId="154CCB87" w14:textId="77777777" w:rsidR="00660273" w:rsidRDefault="00F12100" w:rsidP="00660273">
      <w:pPr>
        <w:spacing w:after="0" w:line="240" w:lineRule="auto"/>
      </w:pPr>
      <w:r>
        <w:tab/>
        <w:t xml:space="preserve">Python este un limbaj de programare </w:t>
      </w:r>
      <w:r w:rsidR="001A4959">
        <w:t>gratuit</w:t>
      </w:r>
      <w:r w:rsidR="00660273">
        <w:t>, de nivel înalt, aplicat pe scară largă în dezvoltarea software, cercetarea științifică, inteligență artificială și multe altele. Limbajul este ușor de înțeles, având o sintaxă intuitivă, care îl face ideal atât pentru începători, cât și pentru dezvoltatori experimentați. Python oferă flexibilitate în abordarea diverselor probleme, fiind  capabil să suporte mai multe paradigme de programare, precum programarea procedurală sau cea orientată pe obiecte.</w:t>
      </w:r>
    </w:p>
    <w:p w14:paraId="67922072" w14:textId="77777777" w:rsidR="003344F4" w:rsidRDefault="00660273" w:rsidP="00660273">
      <w:pPr>
        <w:spacing w:after="0" w:line="240" w:lineRule="auto"/>
      </w:pPr>
      <w:r>
        <w:tab/>
        <w:t>Un avantaj major al acestui limbaj de programare îl reprezintă versatilitatea sa</w:t>
      </w:r>
      <w:r w:rsidR="003344F4">
        <w:t xml:space="preserve">. Python oferă o gamă largă de module specializate pentru </w:t>
      </w:r>
      <w:r w:rsidR="003344F4">
        <w:lastRenderedPageBreak/>
        <w:t>diverse sarcini, de la procesare numerică, până la învățare automată sau dezvoltare web, ceea ce permite extinderea eficientă către domenii variate.</w:t>
      </w:r>
    </w:p>
    <w:p w14:paraId="2AB84C39" w14:textId="77777777" w:rsidR="003344F4" w:rsidRDefault="003344F4" w:rsidP="00660273">
      <w:pPr>
        <w:spacing w:after="0" w:line="240" w:lineRule="auto"/>
      </w:pPr>
    </w:p>
    <w:p w14:paraId="45FCCE1A" w14:textId="77777777" w:rsidR="003344F4" w:rsidRDefault="003344F4" w:rsidP="003344F4">
      <w:pPr>
        <w:pStyle w:val="Heading3"/>
        <w:spacing w:after="0" w:line="240" w:lineRule="auto"/>
      </w:pPr>
      <w:r>
        <w:t xml:space="preserve"> </w:t>
      </w:r>
      <w:bookmarkStart w:id="36" w:name="_Toc202144966"/>
      <w:r>
        <w:t>PyTorch</w:t>
      </w:r>
      <w:bookmarkEnd w:id="36"/>
    </w:p>
    <w:p w14:paraId="10A268D2" w14:textId="77777777" w:rsidR="00776B95" w:rsidRDefault="003344F4" w:rsidP="003344F4">
      <w:pPr>
        <w:spacing w:after="0" w:line="240" w:lineRule="auto"/>
      </w:pPr>
      <w:r>
        <w:tab/>
        <w:t xml:space="preserve">PyTorch este o bibliotecă open-source dezvoltată de Facebook, concepută pentru a oferi instrumente performante în dezvoltarea unor modele de inteligență artificială. Oferă </w:t>
      </w:r>
      <w:r w:rsidR="00776B95">
        <w:t>un set larg de instrumente necesare pentru lucrul cu rețele neuronale, precum</w:t>
      </w:r>
      <w:r w:rsidR="00776B95">
        <w:rPr>
          <w:lang w:val="en-US"/>
        </w:rPr>
        <w:t xml:space="preserve">: </w:t>
      </w:r>
      <w:r w:rsidR="00776B95">
        <w:t>clase predefinite pentru straturi (convoluționale, dense, etc.), funcții de activare, algoritmi de optimizare. Cel mai important aspect în legătură cu această bibliotecă, însă, îl reprezintă faptul că aceasta include un sistem automat de calcul al derivatelor, esențial pentru procesul de învățare prin metoda backpropagation.</w:t>
      </w:r>
    </w:p>
    <w:p w14:paraId="1C3B884F" w14:textId="7955CE46" w:rsidR="00776B95" w:rsidRDefault="00776B95" w:rsidP="003344F4">
      <w:pPr>
        <w:spacing w:after="0" w:line="240" w:lineRule="auto"/>
      </w:pPr>
      <w:r>
        <w:tab/>
        <w:t>La baza lui se regăsește conceptul de tensori – structuri de date multidimensionale care permit efectuarea eficientă a operațiilor matematice. PyTorch oferă suport pentru executarea acestor operații pe unități de procesare grafică (GPU), permițând accelerarea antrenării modelelor în aplicații cu volume mari de date.</w:t>
      </w:r>
    </w:p>
    <w:p w14:paraId="3048BB5F" w14:textId="77777777" w:rsidR="00776B95" w:rsidRDefault="00776B95" w:rsidP="003344F4">
      <w:pPr>
        <w:spacing w:after="0" w:line="240" w:lineRule="auto"/>
      </w:pPr>
    </w:p>
    <w:p w14:paraId="423B1C4B" w14:textId="77777777" w:rsidR="00FF2280" w:rsidRDefault="00776B95" w:rsidP="00776B95">
      <w:pPr>
        <w:pStyle w:val="Heading3"/>
        <w:spacing w:after="0" w:line="240" w:lineRule="auto"/>
      </w:pPr>
      <w:r>
        <w:t xml:space="preserve"> </w:t>
      </w:r>
      <w:bookmarkStart w:id="37" w:name="_Toc202144967"/>
      <w:r>
        <w:t>Librosa</w:t>
      </w:r>
      <w:bookmarkEnd w:id="37"/>
    </w:p>
    <w:p w14:paraId="701D2CA3" w14:textId="2A4664B3" w:rsidR="00FF2280" w:rsidRDefault="00FF2280" w:rsidP="00FF2280">
      <w:pPr>
        <w:spacing w:after="0" w:line="240" w:lineRule="auto"/>
      </w:pPr>
      <w:r>
        <w:tab/>
        <w:t>Librosa este un pachet open-source destinat analizei și procesării semnalului audio, fiind utilizat frecvent în aplicații ce necesită extragerea de caracteristici acustice. Biblioteca oferă multiple funcționalități esențiale în prelucrarea semnalelor atât în domeniul timp – vizualizarea formei de undă, normalizarea amplitudinii, cât și în domeniul frecvență – extragerea MFCC, calculul transformatei Fourier, calculul spectrogramelor. Un avantaj al utilizării Librosa constă în faptul că aceasta se integrează cu alte biblioteci Python, precum NumPy sau Matplotlib, facilitând astfel reprezentarea grafică a semnalelor audio și a caracteristicilor extrase.</w:t>
      </w:r>
    </w:p>
    <w:p w14:paraId="38D903F9" w14:textId="77777777" w:rsidR="00FF2280" w:rsidRDefault="00FF2280" w:rsidP="00FF2280">
      <w:pPr>
        <w:spacing w:after="0" w:line="240" w:lineRule="auto"/>
      </w:pPr>
    </w:p>
    <w:p w14:paraId="787A3155" w14:textId="00697DEC" w:rsidR="00FF2280" w:rsidRDefault="00C32324" w:rsidP="00C32324">
      <w:pPr>
        <w:pStyle w:val="Heading3"/>
        <w:spacing w:after="0" w:line="240" w:lineRule="auto"/>
      </w:pPr>
      <w:r>
        <w:t xml:space="preserve"> </w:t>
      </w:r>
      <w:bookmarkStart w:id="38" w:name="_Toc202144968"/>
      <w:r>
        <w:t>Flask</w:t>
      </w:r>
      <w:bookmarkEnd w:id="38"/>
    </w:p>
    <w:p w14:paraId="6BD752F5" w14:textId="3C7203DB" w:rsidR="00B65332" w:rsidRDefault="00C32324" w:rsidP="00C32324">
      <w:r>
        <w:tab/>
        <w:t>Flask este un framework web scris în Python destinat dezvoltării de aplicații web și interfețe de tip API, fiind cunoscut pentru simplitatea sa arhitecturală. Acesta include instrumente fundamentale pentru definirea rutelor, gestionarea cererilor HTTP, procesarea datelor, evitând să impună o structură strictă aplicației</w:t>
      </w:r>
      <w:r w:rsidR="00B65332">
        <w:t xml:space="preserve"> și permițând dezvoltatorului să adauge doar funcționalitățile necesare. Datorită acestei flexibilități, Flask facilitează dezvoltarea rapidă de aplicații web, motiv pentru care este adesea folosit în proiecte de cercetare, pentru expunerea practică a rezultatelor obținute.</w:t>
      </w:r>
    </w:p>
    <w:p w14:paraId="7D0AAA31" w14:textId="77777777" w:rsidR="00B65332" w:rsidRDefault="00B65332">
      <w:pPr>
        <w:jc w:val="left"/>
      </w:pPr>
      <w:r>
        <w:br w:type="page"/>
      </w:r>
    </w:p>
    <w:p w14:paraId="1F8B420F" w14:textId="29FE67AD" w:rsidR="00C32324" w:rsidRDefault="00B65332" w:rsidP="00B65332">
      <w:pPr>
        <w:pStyle w:val="Heading1"/>
      </w:pPr>
      <w:bookmarkStart w:id="39" w:name="_Toc202144969"/>
      <w:r>
        <w:lastRenderedPageBreak/>
        <w:t>Implementare practică</w:t>
      </w:r>
      <w:bookmarkEnd w:id="39"/>
    </w:p>
    <w:p w14:paraId="1FDC30B7" w14:textId="77777777" w:rsidR="00B65332" w:rsidRDefault="00B65332" w:rsidP="00B65332"/>
    <w:p w14:paraId="5D45A04A" w14:textId="09938B7C" w:rsidR="00B65332" w:rsidRDefault="00B65332" w:rsidP="00B65332">
      <w:pPr>
        <w:pStyle w:val="Heading2"/>
        <w:spacing w:after="0" w:line="240" w:lineRule="auto"/>
      </w:pPr>
      <w:r>
        <w:t xml:space="preserve"> </w:t>
      </w:r>
      <w:bookmarkStart w:id="40" w:name="_Toc202144970"/>
      <w:r w:rsidR="000A5D73">
        <w:t>Descrierea setului de date</w:t>
      </w:r>
      <w:bookmarkEnd w:id="40"/>
    </w:p>
    <w:p w14:paraId="7C5AD156" w14:textId="05BE49CC" w:rsidR="000A5D73" w:rsidRDefault="000A5D73" w:rsidP="000A5D73">
      <w:pPr>
        <w:spacing w:after="0" w:line="240" w:lineRule="auto"/>
        <w:rPr>
          <w:lang w:val="en-GB"/>
        </w:rPr>
      </w:pPr>
      <w:r>
        <w:tab/>
      </w:r>
      <w:r w:rsidR="00AF7EB3">
        <w:t xml:space="preserve">Setul de date utilizat în cadrul proiectului este preluat de pe Kaggle, fiind intitulat „Speaker Recognition Dataset” </w:t>
      </w:r>
      <w:r w:rsidR="00AF7EB3">
        <w:fldChar w:fldCharType="begin"/>
      </w:r>
      <w:r w:rsidR="00AF7EB3">
        <w:instrText xml:space="preserve"> ADDIN ZOTERO_ITEM CSL_CITATION {"citationID":"wViq4rAq","properties":{"formattedCitation":"[35]","plainCitation":"[35]","noteIndex":0},"citationItems":[{"id":92,"uris":["http://zotero.org/users/local/eGGkjQkn/items/PQRDH9BZ"],"itemData":{"id":92,"type":"webpage","abstract":"Explore and run machine learning code with Kaggle Notebooks | Using data from Speaker Recognition Dataset","language":"en","title":"SpeakerRecognition","URL":"https://kaggle.com/code/alkanerturan/speakerrecognition","accessed":{"date-parts":[["2025",6,5]]}}}],"schema":"https://github.com/citation-style-language/schema/raw/master/csl-citation.json"} </w:instrText>
      </w:r>
      <w:r w:rsidR="00AF7EB3">
        <w:fldChar w:fldCharType="separate"/>
      </w:r>
      <w:r w:rsidR="00AF7EB3" w:rsidRPr="00AF7EB3">
        <w:rPr>
          <w:rFonts w:cs="Times New Roman"/>
        </w:rPr>
        <w:t>[35]</w:t>
      </w:r>
      <w:r w:rsidR="00AF7EB3">
        <w:fldChar w:fldCharType="end"/>
      </w:r>
      <w:r w:rsidR="00AF7EB3">
        <w:t>. Acesta conține discursuri</w:t>
      </w:r>
      <w:r w:rsidR="00692C45">
        <w:t>le a cinci vorbitori celebri</w:t>
      </w:r>
      <w:r w:rsidR="00692C45">
        <w:rPr>
          <w:lang w:val="en-US"/>
        </w:rPr>
        <w:t>:</w:t>
      </w:r>
      <w:r w:rsidR="00692C45">
        <w:t xml:space="preserve"> Benjamin Netanyahu, Jens Stoltenberg, Julia Gillard, Margaret Thatcher și Nelson Mandela. Inițial, fiecare discurs era un fișier audio cu durata de 1500 de secunde, însă a fost împărțit în segmente de o secundă pentru a ușura manipularea acestuia. Astfel, există cinci fișiere în care se găsesc 1500 de fișiere în format .wav, eșantionate la 16kHz și codificate în format PCM. Pe lângă aceste date vocale, setul de date pune la dispoziție și două directoare suplimentare care conțin fișiere cu zgomot de fundal (</w:t>
      </w:r>
      <w:r w:rsidR="00692C45">
        <w:rPr>
          <w:lang w:val="en-GB"/>
        </w:rPr>
        <w:t xml:space="preserve">“background_noise”), utile pentru augumentarea datelor în </w:t>
      </w:r>
      <w:r w:rsidR="004474FB">
        <w:rPr>
          <w:lang w:val="en-GB"/>
        </w:rPr>
        <w:t xml:space="preserve">etapa de preprocesare a semnalului. Structura setului de date </w:t>
      </w:r>
      <w:proofErr w:type="gramStart"/>
      <w:r w:rsidR="004474FB">
        <w:rPr>
          <w:lang w:val="en-GB"/>
        </w:rPr>
        <w:t>este</w:t>
      </w:r>
      <w:proofErr w:type="gramEnd"/>
      <w:r w:rsidR="004474FB">
        <w:rPr>
          <w:lang w:val="en-GB"/>
        </w:rPr>
        <w:t xml:space="preserve"> una clară, directorul principal conținând câte un fișier cu numele fiecărui vorbitor, iar cel secundar cuprinde sursele de zgomot.</w:t>
      </w:r>
    </w:p>
    <w:p w14:paraId="27BE3395" w14:textId="77777777" w:rsidR="00317B87" w:rsidRDefault="00317B87" w:rsidP="000A5D73">
      <w:pPr>
        <w:spacing w:after="0" w:line="240" w:lineRule="auto"/>
        <w:rPr>
          <w:lang w:val="en-GB"/>
        </w:rPr>
      </w:pPr>
    </w:p>
    <w:p w14:paraId="46CDB2B8" w14:textId="011704AD" w:rsidR="00317B87" w:rsidRDefault="00317B87" w:rsidP="00317B87">
      <w:pPr>
        <w:pStyle w:val="Heading2"/>
        <w:spacing w:after="0" w:line="240" w:lineRule="auto"/>
      </w:pPr>
      <w:r>
        <w:t xml:space="preserve"> </w:t>
      </w:r>
      <w:bookmarkStart w:id="41" w:name="_Toc202144971"/>
      <w:r>
        <w:t>Prelucrarea setului de date</w:t>
      </w:r>
      <w:bookmarkEnd w:id="41"/>
    </w:p>
    <w:p w14:paraId="55D39DE5" w14:textId="799BF8AD" w:rsidR="00317B87" w:rsidRDefault="00317B87" w:rsidP="00996A12">
      <w:pPr>
        <w:spacing w:after="0" w:line="240" w:lineRule="auto"/>
      </w:pPr>
      <w:r>
        <w:tab/>
      </w:r>
      <w:r w:rsidR="00996A12">
        <w:t>În cadrul acestei etape, fișierele audio sunt supuse unui proces de curățare a datelor, dorind eliminarea compenentelor care nu prezintă informație utilă și obținerea de reprezentări spectrale uniformizate. Pe lângă semnalul vocal, fișierele conțin diverse segmente care pot influența în mod negativ performanța sistemelor de recunoaștere a vorbitorilor, precum momente de tăcere sau zgomote de fond.</w:t>
      </w:r>
    </w:p>
    <w:p w14:paraId="4CB18D44" w14:textId="791EE61B" w:rsidR="00996A12" w:rsidRDefault="00996A12" w:rsidP="00996A12">
      <w:pPr>
        <w:spacing w:after="0" w:line="240" w:lineRule="auto"/>
      </w:pPr>
      <w:r>
        <w:tab/>
        <w:t xml:space="preserve">Acest lucru a fost implementat în cadrul funcției </w:t>
      </w:r>
      <w:r w:rsidR="003F69A9" w:rsidRPr="003F69A9">
        <w:rPr>
          <w:i/>
        </w:rPr>
        <w:t>preprocess_audio</w:t>
      </w:r>
      <w:r w:rsidR="003F69A9">
        <w:t>, care primește ca argumente de intrare calea către setul de date, calea de salvare a fișierelor rezultate în urma preprocesării, numărul de filtre Mel</w:t>
      </w:r>
      <w:r w:rsidR="004B5216">
        <w:t xml:space="preserve"> (128)</w:t>
      </w:r>
      <w:r w:rsidR="003F69A9">
        <w:t xml:space="preserve"> și rata de eșantionare</w:t>
      </w:r>
      <w:r w:rsidR="004B5216">
        <w:t xml:space="preserve"> (16kHz), precum și un parametru </w:t>
      </w:r>
      <w:r w:rsidR="004B5216">
        <w:rPr>
          <w:i/>
        </w:rPr>
        <w:t>use_denoise</w:t>
      </w:r>
      <w:r w:rsidR="004B5216">
        <w:t>, care permite activarea sau dezactivarea reducerii zgomotului.</w:t>
      </w:r>
      <w:r w:rsidR="003F69A9">
        <w:t xml:space="preserve"> Pentru fiecare </w:t>
      </w:r>
      <w:r w:rsidR="004B5216">
        <w:t>înregistrare în parte</w:t>
      </w:r>
      <w:r w:rsidR="003F69A9">
        <w:t xml:space="preserve"> se aplică </w:t>
      </w:r>
      <w:r w:rsidR="004B5216">
        <w:t>o serie de operații care au rolul de a îmbunătăți raportul semnal-zgomot, în vederea obținerii unor mel-spectrograme potrivite pentru a reprezenta intrarea în rețele neuronale.</w:t>
      </w:r>
    </w:p>
    <w:p w14:paraId="316E9D16" w14:textId="0313BAEA" w:rsidR="004B5216" w:rsidRDefault="004B5216" w:rsidP="00996A12">
      <w:pPr>
        <w:spacing w:after="0" w:line="240" w:lineRule="auto"/>
      </w:pPr>
      <w:r>
        <w:tab/>
        <w:t xml:space="preserve">Fișierele corespunzătoare fiecărui vorbitor sunt încarcate una câte una la o rată de eșantionare de 16kHz, utilizând funcția </w:t>
      </w:r>
      <w:r w:rsidR="001A4700">
        <w:rPr>
          <w:i/>
        </w:rPr>
        <w:t xml:space="preserve">load </w:t>
      </w:r>
      <w:r w:rsidR="001A4700">
        <w:t xml:space="preserve">din cadrul </w:t>
      </w:r>
      <w:r w:rsidR="001A4700">
        <w:rPr>
          <w:i/>
        </w:rPr>
        <w:t>librosa</w:t>
      </w:r>
      <w:r>
        <w:t>.</w:t>
      </w:r>
      <w:r w:rsidR="001A4700">
        <w:t xml:space="preserve"> Rata fixă de eșantionare de 16kHz este aleasă conform criteriul lui Nyquist, conform căreia forma de undă a semnalului poate fi reconstruită dacă semnalul este eșantionat la o frecvență cel puțin de 2 ori mai mare față de frecvența maximă a semnalului. Componentele semnalului vocal sunt în general sub frecvența de 8kHz, așadar rata de eșantionare stabilită este suficient de mare.</w:t>
      </w:r>
    </w:p>
    <w:p w14:paraId="26F647E0" w14:textId="78E6BB74" w:rsidR="001A4700" w:rsidRDefault="001A4700" w:rsidP="00996A12">
      <w:pPr>
        <w:spacing w:after="0" w:line="240" w:lineRule="auto"/>
      </w:pPr>
      <w:r>
        <w:tab/>
        <w:t xml:space="preserve">Prima etapă din cadrul preprocesării constă în reducerea zgomotului de fond, implementată cu ajutorul funcției </w:t>
      </w:r>
      <w:r>
        <w:rPr>
          <w:i/>
        </w:rPr>
        <w:t>reduce_noise</w:t>
      </w:r>
      <w:r>
        <w:t xml:space="preserve">, aparținând bibliotecii </w:t>
      </w:r>
      <w:r>
        <w:rPr>
          <w:i/>
        </w:rPr>
        <w:t>noisereduce</w:t>
      </w:r>
      <w:r>
        <w:t xml:space="preserve">. Dacă parametrul </w:t>
      </w:r>
      <w:r>
        <w:rPr>
          <w:i/>
        </w:rPr>
        <w:t>use_denoise</w:t>
      </w:r>
      <w:r>
        <w:t xml:space="preserve"> este setat </w:t>
      </w:r>
      <w:r>
        <w:rPr>
          <w:i/>
        </w:rPr>
        <w:t>True</w:t>
      </w:r>
      <w:r>
        <w:t xml:space="preserve">, </w:t>
      </w:r>
      <w:r w:rsidR="00753B13">
        <w:t xml:space="preserve">atunci </w:t>
      </w:r>
      <w:r>
        <w:t xml:space="preserve">se apelează </w:t>
      </w:r>
      <w:r>
        <w:lastRenderedPageBreak/>
        <w:t>funcția</w:t>
      </w:r>
      <w:r w:rsidR="00753B13">
        <w:t>, care realizează o estimare a profilul spectral al zgomotului, iar pe baza acestei estimări se construiește o mască spectrală care se aplică pe fiecare cadru al semnalului. Rolul măștii este acela de a atenua componentele considerate ca fiind zgomot.</w:t>
      </w:r>
    </w:p>
    <w:p w14:paraId="31D627F1" w14:textId="77777777" w:rsidR="00AC77E6" w:rsidRDefault="00CE7EC0" w:rsidP="00996A12">
      <w:pPr>
        <w:spacing w:after="0" w:line="240" w:lineRule="auto"/>
      </w:pPr>
      <w:r>
        <w:tab/>
        <w:t xml:space="preserve">În continuare, se dorește eliminarea segmentelor de tăcere, folosind funcția </w:t>
      </w:r>
      <w:r>
        <w:rPr>
          <w:i/>
        </w:rPr>
        <w:t>librosa,effects.split</w:t>
      </w:r>
      <w:r>
        <w:t xml:space="preserve">, care funcționează pe baza unui prag de energie, setat în funcție de necesitățile fiecărui proiect. În cadrul proiectului, acesta a fost ales </w:t>
      </w:r>
      <w:r>
        <w:rPr>
          <w:i/>
        </w:rPr>
        <w:t>top_db = 30</w:t>
      </w:r>
      <w:r>
        <w:t>, care permite eliminarea segmentelor a căror energie este cu cel puțin 30 dB mai mică decât energia maximă a semnalului, deci păstr</w:t>
      </w:r>
      <w:r w:rsidR="00AC77E6">
        <w:t>ează toate componentele vocale.</w:t>
      </w:r>
    </w:p>
    <w:p w14:paraId="1542E73E" w14:textId="77777777" w:rsidR="00E63CA4" w:rsidRDefault="00AC77E6" w:rsidP="00996A12">
      <w:pPr>
        <w:spacing w:after="0" w:line="240" w:lineRule="auto"/>
      </w:pPr>
      <w:r>
        <w:tab/>
        <w:t xml:space="preserve">După efectuarea acestor operații, fișierele audio obținute sunt salvate cu sufixul </w:t>
      </w:r>
      <w:r>
        <w:rPr>
          <w:i/>
        </w:rPr>
        <w:t>cleaned.wav</w:t>
      </w:r>
      <w:r>
        <w:t>, însă acum acestea au durate variabile. Dacă în urma preprocesării, un fișier nu mai conține semnal vocal util, acesta nu va fi salvat, pentru a nu afecta negativ procesul de antrenare.</w:t>
      </w:r>
    </w:p>
    <w:p w14:paraId="1C57D574" w14:textId="77777777" w:rsidR="007B5D7A" w:rsidRDefault="00D43E83" w:rsidP="007B5D7A">
      <w:pPr>
        <w:keepNext/>
        <w:spacing w:after="0" w:line="240" w:lineRule="auto"/>
        <w:jc w:val="center"/>
      </w:pPr>
      <w:r>
        <w:rPr>
          <w:noProof/>
          <w:lang w:eastAsia="ro-RO"/>
        </w:rPr>
        <w:drawing>
          <wp:inline distT="0" distB="0" distL="0" distR="0" wp14:anchorId="3425FF78" wp14:editId="73A1BD9C">
            <wp:extent cx="5759450" cy="20288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form_original_60s.em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50" cy="2028825"/>
                    </a:xfrm>
                    <a:prstGeom prst="rect">
                      <a:avLst/>
                    </a:prstGeom>
                  </pic:spPr>
                </pic:pic>
              </a:graphicData>
            </a:graphic>
          </wp:inline>
        </w:drawing>
      </w:r>
    </w:p>
    <w:p w14:paraId="70A47AF6" w14:textId="65AE9D36" w:rsidR="007B5D7A" w:rsidRPr="007B5D7A" w:rsidRDefault="007B5D7A" w:rsidP="007B5D7A">
      <w:pPr>
        <w:pStyle w:val="Caption"/>
        <w:jc w:val="center"/>
        <w:rPr>
          <w:color w:val="auto"/>
        </w:rPr>
      </w:pPr>
      <w:bookmarkStart w:id="42" w:name="_Ref200545039"/>
      <w:bookmarkStart w:id="43" w:name="_Toc202137680"/>
      <w:r w:rsidRPr="007B5D7A">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3</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1</w:t>
      </w:r>
      <w:r w:rsidR="007957D8">
        <w:rPr>
          <w:color w:val="auto"/>
        </w:rPr>
        <w:fldChar w:fldCharType="end"/>
      </w:r>
      <w:bookmarkEnd w:id="42"/>
      <w:r w:rsidRPr="007B5D7A">
        <w:rPr>
          <w:color w:val="auto"/>
        </w:rPr>
        <w:t xml:space="preserve"> - Forma de undă a semnalului brut</w:t>
      </w:r>
      <w:bookmarkEnd w:id="43"/>
    </w:p>
    <w:p w14:paraId="49145389" w14:textId="77777777" w:rsidR="007B5D7A" w:rsidRDefault="00AC77E6" w:rsidP="007B5D7A">
      <w:pPr>
        <w:keepNext/>
        <w:spacing w:after="0" w:line="240" w:lineRule="auto"/>
      </w:pPr>
      <w:r>
        <w:t xml:space="preserve"> </w:t>
      </w:r>
      <w:r w:rsidR="007B5D7A">
        <w:rPr>
          <w:noProof/>
          <w:lang w:eastAsia="ro-RO"/>
        </w:rPr>
        <w:drawing>
          <wp:inline distT="0" distB="0" distL="0" distR="0" wp14:anchorId="1A730816" wp14:editId="780A0B02">
            <wp:extent cx="5759450" cy="2028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form_preprocessed_60s.e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028825"/>
                    </a:xfrm>
                    <a:prstGeom prst="rect">
                      <a:avLst/>
                    </a:prstGeom>
                  </pic:spPr>
                </pic:pic>
              </a:graphicData>
            </a:graphic>
          </wp:inline>
        </w:drawing>
      </w:r>
    </w:p>
    <w:p w14:paraId="4B45CE7A" w14:textId="1328866C" w:rsidR="007B5D7A" w:rsidRDefault="007B5D7A" w:rsidP="007B5D7A">
      <w:pPr>
        <w:pStyle w:val="Caption"/>
        <w:spacing w:after="0"/>
        <w:jc w:val="center"/>
        <w:rPr>
          <w:color w:val="auto"/>
        </w:rPr>
      </w:pPr>
      <w:bookmarkStart w:id="44" w:name="_Ref200545592"/>
      <w:bookmarkStart w:id="45" w:name="_Toc202137681"/>
      <w:r w:rsidRPr="007B5D7A">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3</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2</w:t>
      </w:r>
      <w:r w:rsidR="007957D8">
        <w:rPr>
          <w:color w:val="auto"/>
        </w:rPr>
        <w:fldChar w:fldCharType="end"/>
      </w:r>
      <w:bookmarkEnd w:id="44"/>
      <w:r w:rsidRPr="007B5D7A">
        <w:rPr>
          <w:color w:val="auto"/>
        </w:rPr>
        <w:t xml:space="preserve"> - Forma de undă a semnalului preprocesat</w:t>
      </w:r>
      <w:bookmarkEnd w:id="45"/>
    </w:p>
    <w:p w14:paraId="4B6C59E7" w14:textId="77777777" w:rsidR="007B5D7A" w:rsidRDefault="007B5D7A" w:rsidP="007B5D7A"/>
    <w:p w14:paraId="16C1DF0B" w14:textId="32409C58" w:rsidR="007B5D7A" w:rsidRPr="007B5D7A" w:rsidRDefault="007B5D7A" w:rsidP="007B5D7A">
      <w:pPr>
        <w:spacing w:after="0" w:line="240" w:lineRule="auto"/>
      </w:pPr>
      <w:r>
        <w:tab/>
        <w:t xml:space="preserve">În </w:t>
      </w:r>
      <w:r>
        <w:fldChar w:fldCharType="begin"/>
      </w:r>
      <w:r>
        <w:instrText xml:space="preserve"> REF _Ref200545039 \h </w:instrText>
      </w:r>
      <w:r>
        <w:fldChar w:fldCharType="separate"/>
      </w:r>
      <w:r w:rsidRPr="007B5D7A">
        <w:t xml:space="preserve">Figura </w:t>
      </w:r>
      <w:r>
        <w:rPr>
          <w:noProof/>
        </w:rPr>
        <w:t>3</w:t>
      </w:r>
      <w:r>
        <w:t>.</w:t>
      </w:r>
      <w:r>
        <w:rPr>
          <w:noProof/>
        </w:rPr>
        <w:t>1</w:t>
      </w:r>
      <w:r>
        <w:fldChar w:fldCharType="end"/>
      </w:r>
      <w:r>
        <w:t xml:space="preserve"> este ilustrată forma de undă a unei înregistrări audio </w:t>
      </w:r>
      <w:r w:rsidR="00E94455">
        <w:t xml:space="preserve">cu durata de 60 de secunde pentru Benjamin Netanyahu, în timp ce </w:t>
      </w:r>
      <w:r w:rsidR="00E94455">
        <w:fldChar w:fldCharType="begin"/>
      </w:r>
      <w:r w:rsidR="00E94455">
        <w:instrText xml:space="preserve"> REF _Ref200545592 \h </w:instrText>
      </w:r>
      <w:r w:rsidR="00E94455">
        <w:fldChar w:fldCharType="separate"/>
      </w:r>
      <w:r w:rsidR="00E94455" w:rsidRPr="007B5D7A">
        <w:t xml:space="preserve">Figura </w:t>
      </w:r>
      <w:r w:rsidR="00E94455" w:rsidRPr="007B5D7A">
        <w:rPr>
          <w:noProof/>
        </w:rPr>
        <w:t>3</w:t>
      </w:r>
      <w:r w:rsidR="00E94455" w:rsidRPr="007B5D7A">
        <w:t>.</w:t>
      </w:r>
      <w:r w:rsidR="00E94455" w:rsidRPr="007B5D7A">
        <w:rPr>
          <w:noProof/>
        </w:rPr>
        <w:t>2</w:t>
      </w:r>
      <w:r w:rsidR="00E94455">
        <w:fldChar w:fldCharType="end"/>
      </w:r>
      <w:r w:rsidR="00E94455">
        <w:t xml:space="preserve"> prezintă forma de undă rezultată în urma aplicării etapelor de preprocesare. Se observă faptul că semnalul inițial conține pe lângă porțiunile de semnal vocal și </w:t>
      </w:r>
      <w:r w:rsidR="00E94455">
        <w:lastRenderedPageBreak/>
        <w:t>numeroase porțiuni de tăcere</w:t>
      </w:r>
      <w:r w:rsidR="003239FD">
        <w:t xml:space="preserve"> sau zgomot de fundal de amplitudini variabile. În schimb, semnalul rezultat este mult mai compact, conținând doar segmente de semnal vocal util delimitate de tranziții abrupte. În plus, se observă și o reducere a amplitudinii în regiunile corespunzătoare pauzelor din vorbire</w:t>
      </w:r>
      <w:r w:rsidR="00104819">
        <w:t>, ceea ce indică eficiența etapei de eliminare a zgomotului, asigurând astfel extragerea de caracteristici relevante pentru antrenarea rețelelor neuronale.</w:t>
      </w:r>
      <w:r w:rsidR="003239FD">
        <w:t xml:space="preserve">  </w:t>
      </w:r>
      <w:r w:rsidR="00E94455">
        <w:t xml:space="preserve">  </w:t>
      </w:r>
    </w:p>
    <w:p w14:paraId="46B2595C" w14:textId="11A6705F" w:rsidR="00CE7EC0" w:rsidRDefault="00D211B0" w:rsidP="00996A12">
      <w:pPr>
        <w:spacing w:after="0" w:line="240" w:lineRule="auto"/>
      </w:pPr>
      <w:r>
        <w:tab/>
        <w:t>În continuare, p</w:t>
      </w:r>
      <w:r w:rsidR="00AC77E6">
        <w:t>entru fiecare segment salvat, se doreș</w:t>
      </w:r>
      <w:r w:rsidR="007B5D7A">
        <w:t>te obținerea unei mel-spectrograme</w:t>
      </w:r>
      <w:r w:rsidR="00AC77E6">
        <w:t>,</w:t>
      </w:r>
      <w:r w:rsidR="007B5D7A">
        <w:t xml:space="preserve"> </w:t>
      </w:r>
      <w:r w:rsidR="00AC77E6">
        <w:t xml:space="preserve">utilizând funcția </w:t>
      </w:r>
      <w:r w:rsidR="00AC77E6">
        <w:rPr>
          <w:i/>
        </w:rPr>
        <w:t>librosa.feature.melspectrogram</w:t>
      </w:r>
      <w:r>
        <w:t xml:space="preserve">. Aceasta permite generarea mel-spectrogramei prin aplicarea unui banc de 128 de filtre Mel, o fereastră FFT de 512 eșantioane și un </w:t>
      </w:r>
      <w:r>
        <w:rPr>
          <w:i/>
        </w:rPr>
        <w:t xml:space="preserve">hop_length </w:t>
      </w:r>
      <w:r>
        <w:t xml:space="preserve">de 256. Pentru fiecare cadru se determină nivelul de energie corespunzător fiecărei benzi Mel și se construiește o matrice de dimensiune </w:t>
      </w:r>
      <w:r>
        <w:rPr>
          <w:lang w:val="en-US"/>
        </w:rPr>
        <w:t>[128, T], unde T reprezint</w:t>
      </w:r>
      <w:r>
        <w:rPr>
          <w:lang w:val="en-GB"/>
        </w:rPr>
        <w:t xml:space="preserve">ă raportul dintre numărul de eșantioane obținute după preprocesare și </w:t>
      </w:r>
      <w:r>
        <w:rPr>
          <w:i/>
          <w:lang w:val="en-GB"/>
        </w:rPr>
        <w:t>hop_length</w:t>
      </w:r>
      <w:r>
        <w:rPr>
          <w:lang w:val="en-GB"/>
        </w:rPr>
        <w:t>. Pentru o distribuție uniformă a datelor de la intrarea rețelelor neuronale</w:t>
      </w:r>
      <w:r w:rsidR="00B82DA3">
        <w:rPr>
          <w:lang w:val="en-GB"/>
        </w:rPr>
        <w:t>, s-</w:t>
      </w:r>
      <w:proofErr w:type="gramStart"/>
      <w:r w:rsidR="00B82DA3">
        <w:rPr>
          <w:lang w:val="en-GB"/>
        </w:rPr>
        <w:t>a</w:t>
      </w:r>
      <w:proofErr w:type="gramEnd"/>
      <w:r w:rsidR="00B82DA3">
        <w:rPr>
          <w:lang w:val="en-GB"/>
        </w:rPr>
        <w:t xml:space="preserve"> adus fiecare mel-spectrogramă la dimensiunea standard </w:t>
      </w:r>
      <w:r w:rsidR="00B82DA3">
        <w:rPr>
          <w:lang w:val="en-US"/>
        </w:rPr>
        <w:t>[128,200]</w:t>
      </w:r>
      <w:r w:rsidR="00B82DA3">
        <w:t xml:space="preserve">, în cadrul clasei </w:t>
      </w:r>
      <w:r w:rsidR="00B82DA3">
        <w:rPr>
          <w:i/>
        </w:rPr>
        <w:t>SpeakerDataset</w:t>
      </w:r>
      <w:r w:rsidR="00B82DA3">
        <w:t xml:space="preserve">, fie prin aplicare de zerouri, fie prin trunchiere. Ulterior, mel-spectrograma este convertită în domeniul decibelilor, prin funcția </w:t>
      </w:r>
      <w:r w:rsidR="00B82DA3">
        <w:rPr>
          <w:i/>
        </w:rPr>
        <w:t>librosa.power_to_db</w:t>
      </w:r>
      <w:r w:rsidR="00B82DA3">
        <w:t>, pentru a reflecta modul în care urechea umană percepe semnalul vocal.</w:t>
      </w:r>
    </w:p>
    <w:p w14:paraId="7D548121" w14:textId="77777777" w:rsidR="00104819" w:rsidRDefault="00104819" w:rsidP="00104819">
      <w:pPr>
        <w:keepNext/>
        <w:spacing w:after="0" w:line="240" w:lineRule="auto"/>
        <w:jc w:val="center"/>
      </w:pPr>
      <w:r>
        <w:rPr>
          <w:noProof/>
          <w:lang w:eastAsia="ro-RO"/>
        </w:rPr>
        <w:drawing>
          <wp:inline distT="0" distB="0" distL="0" distR="0" wp14:anchorId="16659A02" wp14:editId="70A1E033">
            <wp:extent cx="5237074" cy="3154947"/>
            <wp:effectExtent l="0" t="0" r="190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_spectrogram_original_60s.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40911" cy="3157258"/>
                    </a:xfrm>
                    <a:prstGeom prst="rect">
                      <a:avLst/>
                    </a:prstGeom>
                  </pic:spPr>
                </pic:pic>
              </a:graphicData>
            </a:graphic>
          </wp:inline>
        </w:drawing>
      </w:r>
    </w:p>
    <w:p w14:paraId="73BAAD7D" w14:textId="77D89792" w:rsidR="00104819" w:rsidRDefault="00104819" w:rsidP="00104819">
      <w:pPr>
        <w:pStyle w:val="Caption"/>
        <w:jc w:val="center"/>
        <w:rPr>
          <w:color w:val="auto"/>
        </w:rPr>
      </w:pPr>
      <w:bookmarkStart w:id="46" w:name="_Ref200546892"/>
      <w:bookmarkStart w:id="47" w:name="_Toc202137682"/>
      <w:r w:rsidRPr="00104819">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3</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3</w:t>
      </w:r>
      <w:r w:rsidR="007957D8">
        <w:rPr>
          <w:color w:val="auto"/>
        </w:rPr>
        <w:fldChar w:fldCharType="end"/>
      </w:r>
      <w:bookmarkEnd w:id="46"/>
      <w:r w:rsidRPr="00104819">
        <w:rPr>
          <w:color w:val="auto"/>
        </w:rPr>
        <w:t xml:space="preserve"> - Mel-spectrogama semnalului brut</w:t>
      </w:r>
      <w:bookmarkEnd w:id="47"/>
    </w:p>
    <w:p w14:paraId="7209409C" w14:textId="77777777" w:rsidR="00104819" w:rsidRDefault="00104819" w:rsidP="00104819">
      <w:pPr>
        <w:keepNext/>
        <w:jc w:val="center"/>
      </w:pPr>
      <w:r>
        <w:rPr>
          <w:noProof/>
          <w:lang w:eastAsia="ro-RO"/>
        </w:rPr>
        <w:lastRenderedPageBreak/>
        <w:drawing>
          <wp:inline distT="0" distB="0" distL="0" distR="0" wp14:anchorId="726FD236" wp14:editId="5694E13C">
            <wp:extent cx="5337821" cy="32156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_spectrogram_preprocessed_60s.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41731" cy="3217996"/>
                    </a:xfrm>
                    <a:prstGeom prst="rect">
                      <a:avLst/>
                    </a:prstGeom>
                  </pic:spPr>
                </pic:pic>
              </a:graphicData>
            </a:graphic>
          </wp:inline>
        </w:drawing>
      </w:r>
    </w:p>
    <w:p w14:paraId="60FA72F3" w14:textId="19B69725" w:rsidR="00104819" w:rsidRDefault="00104819" w:rsidP="00104819">
      <w:pPr>
        <w:pStyle w:val="Caption"/>
        <w:jc w:val="center"/>
        <w:rPr>
          <w:color w:val="auto"/>
        </w:rPr>
      </w:pPr>
      <w:bookmarkStart w:id="48" w:name="_Ref200546807"/>
      <w:bookmarkStart w:id="49" w:name="_Toc202137683"/>
      <w:r w:rsidRPr="00104819">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3</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4</w:t>
      </w:r>
      <w:r w:rsidR="007957D8">
        <w:rPr>
          <w:color w:val="auto"/>
        </w:rPr>
        <w:fldChar w:fldCharType="end"/>
      </w:r>
      <w:bookmarkEnd w:id="48"/>
      <w:r w:rsidRPr="00104819">
        <w:rPr>
          <w:color w:val="auto"/>
        </w:rPr>
        <w:t xml:space="preserve"> - Mel-spectrograma semnalului preprocesat</w:t>
      </w:r>
      <w:bookmarkEnd w:id="49"/>
    </w:p>
    <w:p w14:paraId="32192CFB" w14:textId="0ADF6FBB" w:rsidR="00104819" w:rsidRPr="00104819" w:rsidRDefault="00104819" w:rsidP="00104819">
      <w:pPr>
        <w:spacing w:after="0" w:line="240" w:lineRule="auto"/>
      </w:pPr>
      <w:r>
        <w:tab/>
      </w:r>
    </w:p>
    <w:p w14:paraId="57877731" w14:textId="0837D67A" w:rsidR="00B82DA3" w:rsidRDefault="00B82DA3" w:rsidP="00996A12">
      <w:pPr>
        <w:spacing w:after="0" w:line="240" w:lineRule="auto"/>
      </w:pPr>
      <w:r>
        <w:tab/>
        <w:t>Această ultimă reprezentare</w:t>
      </w:r>
      <w:r w:rsidR="00104819">
        <w:t xml:space="preserve"> (</w:t>
      </w:r>
      <w:r w:rsidR="00104819">
        <w:fldChar w:fldCharType="begin"/>
      </w:r>
      <w:r w:rsidR="00104819">
        <w:instrText xml:space="preserve"> REF _Ref200546807 \h </w:instrText>
      </w:r>
      <w:r w:rsidR="00104819">
        <w:fldChar w:fldCharType="separate"/>
      </w:r>
      <w:r w:rsidR="00104819" w:rsidRPr="00104819">
        <w:t xml:space="preserve">Figura </w:t>
      </w:r>
      <w:r w:rsidR="00104819" w:rsidRPr="00104819">
        <w:rPr>
          <w:noProof/>
        </w:rPr>
        <w:t>3</w:t>
      </w:r>
      <w:r w:rsidR="00104819" w:rsidRPr="00104819">
        <w:t>.</w:t>
      </w:r>
      <w:r w:rsidR="00104819" w:rsidRPr="00104819">
        <w:rPr>
          <w:noProof/>
        </w:rPr>
        <w:t>4</w:t>
      </w:r>
      <w:r w:rsidR="00104819">
        <w:fldChar w:fldCharType="end"/>
      </w:r>
      <w:r w:rsidR="00104819">
        <w:t>)</w:t>
      </w:r>
      <w:r>
        <w:t xml:space="preserve"> constituie rezultatul final al preprocesării și este salvat în format </w:t>
      </w:r>
      <w:r>
        <w:rPr>
          <w:i/>
        </w:rPr>
        <w:t>.npy</w:t>
      </w:r>
      <w:r w:rsidR="00975325">
        <w:t>, fiecare fișier conținând o reprezentare spectrală ce va servi ca intrare în arhitecturile de rețea abordate.</w:t>
      </w:r>
    </w:p>
    <w:p w14:paraId="612BBA2B" w14:textId="348426D6" w:rsidR="00104819" w:rsidRPr="00B82DA3" w:rsidRDefault="00104819" w:rsidP="00996A12">
      <w:pPr>
        <w:spacing w:after="0" w:line="240" w:lineRule="auto"/>
      </w:pPr>
      <w:r>
        <w:tab/>
        <w:t>În mel-spectrograma corespunzătoare înregistrării brute (</w:t>
      </w:r>
      <w:r>
        <w:fldChar w:fldCharType="begin"/>
      </w:r>
      <w:r>
        <w:instrText xml:space="preserve"> REF _Ref200546892 \h </w:instrText>
      </w:r>
      <w:r>
        <w:fldChar w:fldCharType="separate"/>
      </w:r>
      <w:r w:rsidRPr="00104819">
        <w:t xml:space="preserve">Figura </w:t>
      </w:r>
      <w:r>
        <w:rPr>
          <w:noProof/>
        </w:rPr>
        <w:t>3</w:t>
      </w:r>
      <w:r>
        <w:t>.</w:t>
      </w:r>
      <w:r>
        <w:rPr>
          <w:noProof/>
        </w:rPr>
        <w:t>3</w:t>
      </w:r>
      <w:r>
        <w:fldChar w:fldCharType="end"/>
      </w:r>
      <w:r>
        <w:t>)</w:t>
      </w:r>
      <w:r w:rsidR="00927E7A">
        <w:t xml:space="preserve"> sunt evidențiate porțiunile de tăcere și zgomot de fundal prin prezența componentelor spectrale de intensitate redusă, distribuite în întreaga bandă. În schimb, mel-spectrograma obținută după preprocesare scoate în evidență o structură clară a componentelor vocale, energia fiind concentrată în banda de frecvență releventă pentru vorbire, sub 4kHz. În plus, componentele de zgomot din regiunile de frecvență înaltă au fost atenuate </w:t>
      </w:r>
      <w:r w:rsidR="00CF1760">
        <w:t xml:space="preserve">considerabil, la fel ca în </w:t>
      </w:r>
      <w:r w:rsidR="00CF1760">
        <w:fldChar w:fldCharType="begin"/>
      </w:r>
      <w:r w:rsidR="00CF1760">
        <w:instrText xml:space="preserve"> REF _Ref200545592 \h </w:instrText>
      </w:r>
      <w:r w:rsidR="00CF1760">
        <w:fldChar w:fldCharType="separate"/>
      </w:r>
      <w:r w:rsidR="00CF1760" w:rsidRPr="007B5D7A">
        <w:t xml:space="preserve">Figura </w:t>
      </w:r>
      <w:r w:rsidR="00CF1760">
        <w:rPr>
          <w:noProof/>
        </w:rPr>
        <w:t>3</w:t>
      </w:r>
      <w:r w:rsidR="00CF1760">
        <w:t>.</w:t>
      </w:r>
      <w:r w:rsidR="00CF1760">
        <w:rPr>
          <w:noProof/>
        </w:rPr>
        <w:t>2</w:t>
      </w:r>
      <w:r w:rsidR="00CF1760">
        <w:fldChar w:fldCharType="end"/>
      </w:r>
      <w:r w:rsidR="00CF1760">
        <w:t>.</w:t>
      </w:r>
    </w:p>
    <w:p w14:paraId="4AF380F5" w14:textId="62831925" w:rsidR="004B5216" w:rsidRDefault="004B5216" w:rsidP="00996A12">
      <w:pPr>
        <w:spacing w:after="0" w:line="240" w:lineRule="auto"/>
      </w:pPr>
    </w:p>
    <w:p w14:paraId="5A687C01" w14:textId="64621500" w:rsidR="000907FF" w:rsidRDefault="000907FF" w:rsidP="000907FF">
      <w:pPr>
        <w:pStyle w:val="Heading2"/>
        <w:spacing w:after="0" w:line="240" w:lineRule="auto"/>
      </w:pPr>
      <w:r>
        <w:t xml:space="preserve"> </w:t>
      </w:r>
      <w:bookmarkStart w:id="50" w:name="_Toc202144972"/>
      <w:r>
        <w:t>Arhitecturi de rețea utilizate</w:t>
      </w:r>
      <w:bookmarkEnd w:id="50"/>
    </w:p>
    <w:p w14:paraId="44B78BE7" w14:textId="15BC7FFC" w:rsidR="000907FF" w:rsidRDefault="000907FF" w:rsidP="000907FF">
      <w:pPr>
        <w:spacing w:after="0" w:line="240" w:lineRule="auto"/>
      </w:pPr>
      <w:r>
        <w:tab/>
        <w:t>Unul dintre obiectivele lucrării constă în compararea performanțelor mai multor algoritmi de recunoaștere și diarizare a vorbitorilor, folosind diverse arhitecturi de rețea</w:t>
      </w:r>
      <w:r>
        <w:rPr>
          <w:lang w:val="en-US"/>
        </w:rPr>
        <w:t xml:space="preserve">: </w:t>
      </w:r>
      <w:r>
        <w:t>o rețea neuronală convoluțională cu 3 straturi (SimpleCNN), o rețea neuronală convoluțională cu 4 straturi (BaselineCNN) și o rețea reziduală ResNet, reantrenată pentru scopul proiectului.</w:t>
      </w:r>
    </w:p>
    <w:p w14:paraId="498FA6A0" w14:textId="77777777" w:rsidR="000907FF" w:rsidRDefault="000907FF" w:rsidP="000907FF">
      <w:pPr>
        <w:spacing w:after="0" w:line="240" w:lineRule="auto"/>
      </w:pPr>
    </w:p>
    <w:p w14:paraId="090FF040" w14:textId="5E267E9C" w:rsidR="000907FF" w:rsidRDefault="00634987" w:rsidP="000907FF">
      <w:pPr>
        <w:pStyle w:val="Heading3"/>
        <w:spacing w:after="0" w:line="240" w:lineRule="auto"/>
      </w:pPr>
      <w:r>
        <w:t xml:space="preserve"> </w:t>
      </w:r>
      <w:bookmarkStart w:id="51" w:name="_Toc202144973"/>
      <w:r>
        <w:t>CNN-3 Layers</w:t>
      </w:r>
      <w:bookmarkEnd w:id="51"/>
    </w:p>
    <w:p w14:paraId="4D2360EE" w14:textId="6ADD5AF1" w:rsidR="000907FF" w:rsidRDefault="000907FF" w:rsidP="000907FF">
      <w:r>
        <w:tab/>
        <w:t>Această arhitectură reprezintă o variantă simplificată a rețelelor neuronale convoluționale</w:t>
      </w:r>
      <w:r w:rsidR="00403C5B">
        <w:t xml:space="preserve">, fiind aleasă datorita complexității sale reduse, ce permite o antrenare și evaluare rapidă a modelului privind problematica lucrării. Straturile rețelei </w:t>
      </w:r>
      <w:r w:rsidR="00700531">
        <w:t>(</w:t>
      </w:r>
      <w:r w:rsidR="00700531">
        <w:fldChar w:fldCharType="begin"/>
      </w:r>
      <w:r w:rsidR="00700531">
        <w:instrText xml:space="preserve"> REF _Ref200583190 \h </w:instrText>
      </w:r>
      <w:r w:rsidR="00700531">
        <w:fldChar w:fldCharType="separate"/>
      </w:r>
      <w:r w:rsidR="00700531" w:rsidRPr="00700531">
        <w:t xml:space="preserve">Figura </w:t>
      </w:r>
      <w:r w:rsidR="00700531" w:rsidRPr="00700531">
        <w:rPr>
          <w:noProof/>
        </w:rPr>
        <w:t>3</w:t>
      </w:r>
      <w:r w:rsidR="00700531" w:rsidRPr="00700531">
        <w:t>.</w:t>
      </w:r>
      <w:r w:rsidR="00700531" w:rsidRPr="00700531">
        <w:rPr>
          <w:noProof/>
        </w:rPr>
        <w:t>5</w:t>
      </w:r>
      <w:r w:rsidR="00700531">
        <w:fldChar w:fldCharType="end"/>
      </w:r>
      <w:r w:rsidR="00700531">
        <w:t xml:space="preserve">) </w:t>
      </w:r>
      <w:r w:rsidR="00403C5B">
        <w:t>sunt distribuite astfel</w:t>
      </w:r>
      <w:r w:rsidR="00403C5B">
        <w:rPr>
          <w:lang w:val="en-GB"/>
        </w:rPr>
        <w:t>:</w:t>
      </w:r>
    </w:p>
    <w:p w14:paraId="5084A4F0" w14:textId="79589745" w:rsidR="00403C5B" w:rsidRDefault="00403C5B" w:rsidP="00403C5B">
      <w:pPr>
        <w:pStyle w:val="ListParagraph"/>
        <w:numPr>
          <w:ilvl w:val="0"/>
          <w:numId w:val="16"/>
        </w:numPr>
      </w:pPr>
      <w:r>
        <w:lastRenderedPageBreak/>
        <w:t>3 straturi convoluționale</w:t>
      </w:r>
    </w:p>
    <w:p w14:paraId="56B03D0F" w14:textId="6DB93F8F" w:rsidR="00403C5B" w:rsidRDefault="00403C5B" w:rsidP="00403C5B">
      <w:pPr>
        <w:pStyle w:val="ListParagraph"/>
        <w:numPr>
          <w:ilvl w:val="0"/>
          <w:numId w:val="16"/>
        </w:numPr>
      </w:pPr>
      <w:r>
        <w:t>3 straturi de maximizare</w:t>
      </w:r>
    </w:p>
    <w:p w14:paraId="76C85379" w14:textId="399B16D5" w:rsidR="00403C5B" w:rsidRDefault="00403C5B" w:rsidP="00403C5B">
      <w:pPr>
        <w:pStyle w:val="ListParagraph"/>
        <w:numPr>
          <w:ilvl w:val="0"/>
          <w:numId w:val="16"/>
        </w:numPr>
      </w:pPr>
      <w:r>
        <w:t>3 straturi de normalizare</w:t>
      </w:r>
    </w:p>
    <w:p w14:paraId="0DC7C612" w14:textId="5C138777" w:rsidR="00403C5B" w:rsidRDefault="00403C5B" w:rsidP="00403C5B">
      <w:pPr>
        <w:pStyle w:val="ListParagraph"/>
        <w:numPr>
          <w:ilvl w:val="0"/>
          <w:numId w:val="16"/>
        </w:numPr>
      </w:pPr>
      <w:r>
        <w:t>2 straturi dense</w:t>
      </w:r>
      <w:r w:rsidR="00700531">
        <w:t xml:space="preserve"> (1 strat intermediar și 1 strat cu funcție de activare softmax)</w:t>
      </w:r>
    </w:p>
    <w:p w14:paraId="3E7F4311" w14:textId="20B81252" w:rsidR="00403C5B" w:rsidRDefault="00403C5B" w:rsidP="00403C5B">
      <w:pPr>
        <w:pStyle w:val="ListParagraph"/>
        <w:numPr>
          <w:ilvl w:val="0"/>
          <w:numId w:val="16"/>
        </w:numPr>
      </w:pPr>
      <w:r>
        <w:t>1 strat de aplatizare</w:t>
      </w:r>
    </w:p>
    <w:p w14:paraId="40E32DDF" w14:textId="2CC6251A" w:rsidR="00403C5B" w:rsidRDefault="00403C5B" w:rsidP="00403C5B">
      <w:pPr>
        <w:pStyle w:val="ListParagraph"/>
        <w:numPr>
          <w:ilvl w:val="0"/>
          <w:numId w:val="16"/>
        </w:numPr>
      </w:pPr>
      <w:r>
        <w:t>1 strat de dezactivare a neuronilor</w:t>
      </w:r>
    </w:p>
    <w:p w14:paraId="4FB64591" w14:textId="77777777" w:rsidR="00700531" w:rsidRDefault="00700531" w:rsidP="00700531"/>
    <w:p w14:paraId="019A76DF" w14:textId="77777777" w:rsidR="00700531" w:rsidRDefault="00700531" w:rsidP="00700531">
      <w:pPr>
        <w:keepNext/>
        <w:jc w:val="center"/>
      </w:pPr>
      <w:r>
        <w:rPr>
          <w:noProof/>
          <w:lang w:eastAsia="ro-RO"/>
        </w:rPr>
        <w:drawing>
          <wp:inline distT="0" distB="0" distL="0" distR="0" wp14:anchorId="440EC649" wp14:editId="7781F58E">
            <wp:extent cx="541782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CNN.drawio.png"/>
                    <pic:cNvPicPr/>
                  </pic:nvPicPr>
                  <pic:blipFill>
                    <a:blip r:embed="rId23">
                      <a:extLst>
                        <a:ext uri="{28A0092B-C50C-407E-A947-70E740481C1C}">
                          <a14:useLocalDpi xmlns:a14="http://schemas.microsoft.com/office/drawing/2010/main" val="0"/>
                        </a:ext>
                      </a:extLst>
                    </a:blip>
                    <a:stretch>
                      <a:fillRect/>
                    </a:stretch>
                  </pic:blipFill>
                  <pic:spPr>
                    <a:xfrm>
                      <a:off x="0" y="0"/>
                      <a:ext cx="5417820" cy="2369820"/>
                    </a:xfrm>
                    <a:prstGeom prst="rect">
                      <a:avLst/>
                    </a:prstGeom>
                  </pic:spPr>
                </pic:pic>
              </a:graphicData>
            </a:graphic>
          </wp:inline>
        </w:drawing>
      </w:r>
    </w:p>
    <w:p w14:paraId="7440B74B" w14:textId="29F9C831" w:rsidR="00700531" w:rsidRDefault="00700531" w:rsidP="00700531">
      <w:pPr>
        <w:pStyle w:val="Caption"/>
        <w:jc w:val="center"/>
        <w:rPr>
          <w:color w:val="auto"/>
        </w:rPr>
      </w:pPr>
      <w:bookmarkStart w:id="52" w:name="_Ref200583190"/>
      <w:bookmarkStart w:id="53" w:name="_Toc202137684"/>
      <w:r w:rsidRPr="00700531">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3</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5</w:t>
      </w:r>
      <w:r w:rsidR="007957D8">
        <w:rPr>
          <w:color w:val="auto"/>
        </w:rPr>
        <w:fldChar w:fldCharType="end"/>
      </w:r>
      <w:bookmarkEnd w:id="52"/>
      <w:r w:rsidRPr="00700531">
        <w:rPr>
          <w:color w:val="auto"/>
        </w:rPr>
        <w:t xml:space="preserve"> - Structura rețelei CNN-3L</w:t>
      </w:r>
      <w:bookmarkEnd w:id="53"/>
    </w:p>
    <w:p w14:paraId="48F6B1C8" w14:textId="77777777" w:rsidR="00700531" w:rsidRDefault="00700531" w:rsidP="00700531"/>
    <w:p w14:paraId="3B0F2497" w14:textId="52386920" w:rsidR="00700531" w:rsidRDefault="00700531" w:rsidP="00700531">
      <w:pPr>
        <w:spacing w:after="0" w:line="240" w:lineRule="auto"/>
      </w:pPr>
      <w:r>
        <w:tab/>
        <w:t>În straturile convoluționale s-au utilizat kernel-uri de dimensiune 3x3 și activare ReLU</w:t>
      </w:r>
      <w:r w:rsidR="00634987">
        <w:t>, în timp ce straturile de maximizare utilizează kernel-uri 2x2, reducând rezoluția spațială a caracteristicilor. Numărul total de parametri ai modelului este scăzut, aproximativ 350000.</w:t>
      </w:r>
    </w:p>
    <w:p w14:paraId="5925D3E7" w14:textId="77777777" w:rsidR="00634987" w:rsidRDefault="00634987" w:rsidP="00700531">
      <w:pPr>
        <w:spacing w:after="0" w:line="240" w:lineRule="auto"/>
      </w:pPr>
    </w:p>
    <w:p w14:paraId="1B3F389C" w14:textId="46E210A0" w:rsidR="00634987" w:rsidRDefault="00634987" w:rsidP="00B159A9">
      <w:pPr>
        <w:pStyle w:val="Heading3"/>
        <w:spacing w:after="0" w:line="240" w:lineRule="auto"/>
      </w:pPr>
      <w:r>
        <w:t xml:space="preserve"> </w:t>
      </w:r>
      <w:bookmarkStart w:id="54" w:name="_Toc202144974"/>
      <w:r>
        <w:t>CNN-4Layers</w:t>
      </w:r>
      <w:bookmarkEnd w:id="54"/>
    </w:p>
    <w:p w14:paraId="38E23459" w14:textId="77777777" w:rsidR="00B159A9" w:rsidRDefault="00B159A9" w:rsidP="00B159A9">
      <w:pPr>
        <w:spacing w:after="0" w:line="240" w:lineRule="auto"/>
      </w:pPr>
      <w:r>
        <w:tab/>
        <w:t>Această arhitectură este o variantă extinsă a celei prezentate anterior, prin adăugarea unui strat convoluțional și a unui strat dens suplimentar. Scopul său este de a crește capacitatea sistemelor de a învăța reprezentări complexe ale trăsăturilor vocale prin adâncimea crescută a rețelei. Straturile sale folosesc aceleași dimensiuni ale parametrilor, însă numărul total de parametri ai arhitecturii CNN-4L este substanțial mai mare, de aproximativ 1200000.</w:t>
      </w:r>
    </w:p>
    <w:p w14:paraId="0E53F233" w14:textId="77294D3F" w:rsidR="00E50AF0" w:rsidRDefault="00B159A9" w:rsidP="00B159A9">
      <w:pPr>
        <w:spacing w:after="0" w:line="240" w:lineRule="auto"/>
      </w:pPr>
      <w:r>
        <w:tab/>
        <w:t>Structura rețelei</w:t>
      </w:r>
      <w:r w:rsidR="00B6526D">
        <w:t xml:space="preserve"> (</w:t>
      </w:r>
      <w:r w:rsidR="00B6526D">
        <w:fldChar w:fldCharType="begin"/>
      </w:r>
      <w:r w:rsidR="00B6526D">
        <w:instrText xml:space="preserve"> REF _Ref200585968 \h </w:instrText>
      </w:r>
      <w:r w:rsidR="00B6526D">
        <w:fldChar w:fldCharType="separate"/>
      </w:r>
      <w:r w:rsidR="00B6526D" w:rsidRPr="00E50AF0">
        <w:t xml:space="preserve">Figura </w:t>
      </w:r>
      <w:r w:rsidR="00B6526D" w:rsidRPr="00E50AF0">
        <w:rPr>
          <w:noProof/>
        </w:rPr>
        <w:t>3</w:t>
      </w:r>
      <w:r w:rsidR="00B6526D" w:rsidRPr="00E50AF0">
        <w:t>.</w:t>
      </w:r>
      <w:r w:rsidR="00B6526D" w:rsidRPr="00E50AF0">
        <w:rPr>
          <w:noProof/>
        </w:rPr>
        <w:t>6</w:t>
      </w:r>
      <w:r w:rsidR="00B6526D">
        <w:fldChar w:fldCharType="end"/>
      </w:r>
      <w:r w:rsidR="00B6526D">
        <w:t>)</w:t>
      </w:r>
      <w:r>
        <w:t xml:space="preserve"> </w:t>
      </w:r>
      <w:r w:rsidR="00E50AF0">
        <w:t>este compusă din</w:t>
      </w:r>
      <w:r w:rsidR="00E50AF0">
        <w:rPr>
          <w:lang w:val="en-US"/>
        </w:rPr>
        <w:t>:</w:t>
      </w:r>
    </w:p>
    <w:p w14:paraId="6DC3900D" w14:textId="5549C465" w:rsidR="00B159A9" w:rsidRDefault="00E50AF0" w:rsidP="00E50AF0">
      <w:pPr>
        <w:pStyle w:val="ListParagraph"/>
        <w:numPr>
          <w:ilvl w:val="0"/>
          <w:numId w:val="17"/>
        </w:numPr>
        <w:spacing w:after="0" w:line="240" w:lineRule="auto"/>
      </w:pPr>
      <w:r>
        <w:t>4 straturi convoluționale</w:t>
      </w:r>
    </w:p>
    <w:p w14:paraId="0A003687" w14:textId="26D39BB4" w:rsidR="00E50AF0" w:rsidRDefault="00E50AF0" w:rsidP="00E50AF0">
      <w:pPr>
        <w:pStyle w:val="ListParagraph"/>
        <w:numPr>
          <w:ilvl w:val="0"/>
          <w:numId w:val="17"/>
        </w:numPr>
        <w:spacing w:after="0" w:line="240" w:lineRule="auto"/>
      </w:pPr>
      <w:r>
        <w:t>4 straturi de maximizare</w:t>
      </w:r>
    </w:p>
    <w:p w14:paraId="1F090B74" w14:textId="7FACCA44" w:rsidR="00E50AF0" w:rsidRDefault="00E50AF0" w:rsidP="00E50AF0">
      <w:pPr>
        <w:pStyle w:val="ListParagraph"/>
        <w:numPr>
          <w:ilvl w:val="0"/>
          <w:numId w:val="17"/>
        </w:numPr>
        <w:spacing w:after="0" w:line="240" w:lineRule="auto"/>
      </w:pPr>
      <w:r>
        <w:t>4 straturi de normalizare</w:t>
      </w:r>
    </w:p>
    <w:p w14:paraId="22D8832C" w14:textId="2E199967" w:rsidR="00E50AF0" w:rsidRDefault="00E50AF0" w:rsidP="00E50AF0">
      <w:pPr>
        <w:pStyle w:val="ListParagraph"/>
        <w:numPr>
          <w:ilvl w:val="0"/>
          <w:numId w:val="17"/>
        </w:numPr>
        <w:spacing w:after="0" w:line="240" w:lineRule="auto"/>
      </w:pPr>
      <w:r>
        <w:t>3 straturi dense ( 2 straturi intermediare și unul cu funcție de activare Softmax)</w:t>
      </w:r>
    </w:p>
    <w:p w14:paraId="271ECC33" w14:textId="5C7B064F" w:rsidR="00E50AF0" w:rsidRDefault="00E50AF0" w:rsidP="00E50AF0">
      <w:pPr>
        <w:pStyle w:val="ListParagraph"/>
        <w:numPr>
          <w:ilvl w:val="0"/>
          <w:numId w:val="17"/>
        </w:numPr>
        <w:spacing w:after="0" w:line="240" w:lineRule="auto"/>
      </w:pPr>
      <w:r>
        <w:lastRenderedPageBreak/>
        <w:t>2 straturi de dezactivare a neuronilor</w:t>
      </w:r>
    </w:p>
    <w:p w14:paraId="76ADFA8F" w14:textId="690811F6" w:rsidR="00E50AF0" w:rsidRDefault="00E50AF0" w:rsidP="00E50AF0">
      <w:pPr>
        <w:pStyle w:val="ListParagraph"/>
        <w:numPr>
          <w:ilvl w:val="0"/>
          <w:numId w:val="17"/>
        </w:numPr>
        <w:spacing w:after="0" w:line="240" w:lineRule="auto"/>
      </w:pPr>
      <w:r>
        <w:t>1 strat de aplatizare</w:t>
      </w:r>
    </w:p>
    <w:p w14:paraId="75A5EB8C" w14:textId="77777777" w:rsidR="00E50AF0" w:rsidRDefault="00E50AF0" w:rsidP="00E50AF0">
      <w:pPr>
        <w:spacing w:after="0" w:line="240" w:lineRule="auto"/>
      </w:pPr>
    </w:p>
    <w:p w14:paraId="71EA5CC6" w14:textId="77777777" w:rsidR="00E50AF0" w:rsidRDefault="00E50AF0" w:rsidP="00E50AF0">
      <w:pPr>
        <w:keepNext/>
        <w:spacing w:after="0" w:line="240" w:lineRule="auto"/>
      </w:pPr>
      <w:r>
        <w:rPr>
          <w:noProof/>
          <w:lang w:eastAsia="ro-RO"/>
        </w:rPr>
        <w:drawing>
          <wp:inline distT="0" distB="0" distL="0" distR="0" wp14:anchorId="0B069C0F" wp14:editId="14234491">
            <wp:extent cx="5759450" cy="24199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lineCNN.drawio.png"/>
                    <pic:cNvPicPr/>
                  </pic:nvPicPr>
                  <pic:blipFill>
                    <a:blip r:embed="rId24">
                      <a:extLst>
                        <a:ext uri="{28A0092B-C50C-407E-A947-70E740481C1C}">
                          <a14:useLocalDpi xmlns:a14="http://schemas.microsoft.com/office/drawing/2010/main" val="0"/>
                        </a:ext>
                      </a:extLst>
                    </a:blip>
                    <a:stretch>
                      <a:fillRect/>
                    </a:stretch>
                  </pic:blipFill>
                  <pic:spPr>
                    <a:xfrm>
                      <a:off x="0" y="0"/>
                      <a:ext cx="5759450" cy="2419985"/>
                    </a:xfrm>
                    <a:prstGeom prst="rect">
                      <a:avLst/>
                    </a:prstGeom>
                  </pic:spPr>
                </pic:pic>
              </a:graphicData>
            </a:graphic>
          </wp:inline>
        </w:drawing>
      </w:r>
    </w:p>
    <w:p w14:paraId="729241E7" w14:textId="77777777" w:rsidR="00E50AF0" w:rsidRDefault="00E50AF0" w:rsidP="00E50AF0">
      <w:pPr>
        <w:pStyle w:val="Caption"/>
        <w:jc w:val="center"/>
        <w:rPr>
          <w:color w:val="auto"/>
        </w:rPr>
      </w:pPr>
    </w:p>
    <w:p w14:paraId="5F3840C2" w14:textId="4453B669" w:rsidR="00E50AF0" w:rsidRDefault="00E50AF0" w:rsidP="00E50AF0">
      <w:pPr>
        <w:pStyle w:val="Caption"/>
        <w:jc w:val="center"/>
        <w:rPr>
          <w:color w:val="auto"/>
        </w:rPr>
      </w:pPr>
      <w:bookmarkStart w:id="55" w:name="_Ref200585968"/>
      <w:bookmarkStart w:id="56" w:name="_Toc202137685"/>
      <w:r w:rsidRPr="00E50AF0">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3</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6</w:t>
      </w:r>
      <w:r w:rsidR="007957D8">
        <w:rPr>
          <w:color w:val="auto"/>
        </w:rPr>
        <w:fldChar w:fldCharType="end"/>
      </w:r>
      <w:bookmarkEnd w:id="55"/>
      <w:r w:rsidRPr="00E50AF0">
        <w:rPr>
          <w:color w:val="auto"/>
        </w:rPr>
        <w:t xml:space="preserve"> - Structura rețelei CNN-4L</w:t>
      </w:r>
      <w:bookmarkEnd w:id="56"/>
    </w:p>
    <w:p w14:paraId="6FF71D99" w14:textId="77777777" w:rsidR="00E50AF0" w:rsidRDefault="00E50AF0" w:rsidP="00E50AF0"/>
    <w:p w14:paraId="763758F6" w14:textId="6A73A4C4" w:rsidR="00E50AF0" w:rsidRDefault="00E50AF0" w:rsidP="00E50AF0">
      <w:pPr>
        <w:pStyle w:val="Heading3"/>
        <w:spacing w:after="0" w:line="240" w:lineRule="auto"/>
      </w:pPr>
      <w:r>
        <w:t xml:space="preserve"> </w:t>
      </w:r>
      <w:bookmarkStart w:id="57" w:name="_Toc202144975"/>
      <w:r>
        <w:t>ResNet-18</w:t>
      </w:r>
      <w:bookmarkEnd w:id="57"/>
    </w:p>
    <w:p w14:paraId="4C1D8D8B" w14:textId="0373D1EA" w:rsidR="00CD5D19" w:rsidRDefault="00E50AF0" w:rsidP="00CD5D19">
      <w:pPr>
        <w:spacing w:after="0" w:line="240" w:lineRule="auto"/>
      </w:pPr>
      <w:r>
        <w:tab/>
        <w:t>Arhitectura este bazat</w:t>
      </w:r>
      <w:r w:rsidR="00B6526D">
        <w:t>ă</w:t>
      </w:r>
      <w:r>
        <w:t xml:space="preserve"> pe modelul cu același nume din biblioteca </w:t>
      </w:r>
      <w:r>
        <w:rPr>
          <w:i/>
        </w:rPr>
        <w:t>timm</w:t>
      </w:r>
      <w:r>
        <w:t xml:space="preserve">, adaptat pentru preprocesarea mel-spectrogramelor cu un singur canal. Modelul este deja pre-antrenat și </w:t>
      </w:r>
      <w:r w:rsidR="00B6526D">
        <w:t xml:space="preserve">urmează să fie </w:t>
      </w:r>
      <w:r>
        <w:t xml:space="preserve">reantrenat pe setul de date pentru sarcinile de recunoaștere și diarizare a vorbitorilor. Conexiunile reziduale </w:t>
      </w:r>
      <w:r w:rsidR="00CD5D19">
        <w:t>permit propagarea eficientă a gradientului, reducând fenomenul de degradare a performanțelor, specific rețelelor adânci, aceasta fiind astfel capabilă să învețe reprezentări mult mai complexe.</w:t>
      </w:r>
    </w:p>
    <w:p w14:paraId="276A0740" w14:textId="0D48B6A8" w:rsidR="00E50AF0" w:rsidRDefault="00CD5D19" w:rsidP="00CD5D19">
      <w:pPr>
        <w:spacing w:after="0" w:line="240" w:lineRule="auto"/>
      </w:pPr>
      <w:r>
        <w:tab/>
        <w:t xml:space="preserve">De această dată, stratul convoluțional utilizează un kernel de dimensiune 7x7, fiind urmat de un strat de maximizare cu kernel 3x3. Blocurile reziduale sunt compuse din alte două blocuri, denumite BasicBlock, care conțin câte 2 straturi convoluționale cu kernel-uri de 3x3. Numărul total de parametri ai acestei rețele este </w:t>
      </w:r>
      <w:r w:rsidR="00B6526D">
        <w:t>de aproximativ 11000000, fiind cea mai complexă analizată în cadrul lucrării. Totuși, preluarea acestui model deja pre-antrenat reduce cantitatea de date pentru o antrenare eficientă.</w:t>
      </w:r>
    </w:p>
    <w:p w14:paraId="39940ACC" w14:textId="223C41E7" w:rsidR="00B6526D" w:rsidRDefault="00B6526D" w:rsidP="00CD5D19">
      <w:pPr>
        <w:spacing w:after="0" w:line="240" w:lineRule="auto"/>
      </w:pPr>
      <w:r>
        <w:tab/>
        <w:t>Structura rețelei (</w:t>
      </w:r>
      <w:r>
        <w:fldChar w:fldCharType="begin"/>
      </w:r>
      <w:r>
        <w:instrText xml:space="preserve"> REF _Ref200586219 \h </w:instrText>
      </w:r>
      <w:r>
        <w:fldChar w:fldCharType="separate"/>
      </w:r>
      <w:r w:rsidRPr="00B6526D">
        <w:t xml:space="preserve">Figura </w:t>
      </w:r>
      <w:r w:rsidRPr="00B6526D">
        <w:rPr>
          <w:noProof/>
        </w:rPr>
        <w:t>3</w:t>
      </w:r>
      <w:r w:rsidRPr="00B6526D">
        <w:t>.</w:t>
      </w:r>
      <w:r w:rsidRPr="00B6526D">
        <w:rPr>
          <w:noProof/>
        </w:rPr>
        <w:t>7</w:t>
      </w:r>
      <w:r>
        <w:fldChar w:fldCharType="end"/>
      </w:r>
      <w:r>
        <w:t>) este următoarea</w:t>
      </w:r>
      <w:r>
        <w:rPr>
          <w:lang w:val="en-US"/>
        </w:rPr>
        <w:t>:</w:t>
      </w:r>
    </w:p>
    <w:p w14:paraId="4452A7FC" w14:textId="5B7F7562" w:rsidR="00B6526D" w:rsidRDefault="00B6526D" w:rsidP="00B6526D">
      <w:pPr>
        <w:pStyle w:val="ListParagraph"/>
        <w:numPr>
          <w:ilvl w:val="0"/>
          <w:numId w:val="18"/>
        </w:numPr>
        <w:spacing w:after="0" w:line="240" w:lineRule="auto"/>
      </w:pPr>
      <w:r>
        <w:t>1 strat convoluțional</w:t>
      </w:r>
    </w:p>
    <w:p w14:paraId="554C5079" w14:textId="7A9BB362" w:rsidR="00B6526D" w:rsidRDefault="00B6526D" w:rsidP="00B6526D">
      <w:pPr>
        <w:pStyle w:val="ListParagraph"/>
        <w:numPr>
          <w:ilvl w:val="0"/>
          <w:numId w:val="18"/>
        </w:numPr>
        <w:spacing w:after="0" w:line="240" w:lineRule="auto"/>
      </w:pPr>
      <w:r>
        <w:t>1 strat de normalizare</w:t>
      </w:r>
    </w:p>
    <w:p w14:paraId="423DA56C" w14:textId="34EC9153" w:rsidR="00B6526D" w:rsidRDefault="00B6526D" w:rsidP="00B6526D">
      <w:pPr>
        <w:pStyle w:val="ListParagraph"/>
        <w:numPr>
          <w:ilvl w:val="0"/>
          <w:numId w:val="18"/>
        </w:numPr>
        <w:spacing w:after="0" w:line="240" w:lineRule="auto"/>
      </w:pPr>
      <w:r>
        <w:t>1 strat de maximizare</w:t>
      </w:r>
    </w:p>
    <w:p w14:paraId="43C7196D" w14:textId="0D8AF325" w:rsidR="00B6526D" w:rsidRDefault="00B6526D" w:rsidP="00B6526D">
      <w:pPr>
        <w:pStyle w:val="ListParagraph"/>
        <w:numPr>
          <w:ilvl w:val="0"/>
          <w:numId w:val="18"/>
        </w:numPr>
        <w:spacing w:after="0" w:line="240" w:lineRule="auto"/>
      </w:pPr>
      <w:r>
        <w:t>4 blocuri reziduale (Layer 1 – Layer 4)</w:t>
      </w:r>
    </w:p>
    <w:p w14:paraId="269E86F8" w14:textId="52A2D2D4" w:rsidR="00B6526D" w:rsidRDefault="00B6526D" w:rsidP="00B6526D">
      <w:pPr>
        <w:pStyle w:val="ListParagraph"/>
        <w:numPr>
          <w:ilvl w:val="0"/>
          <w:numId w:val="18"/>
        </w:numPr>
        <w:spacing w:after="0" w:line="240" w:lineRule="auto"/>
      </w:pPr>
      <w:r>
        <w:t>1 strat de grupare globală</w:t>
      </w:r>
    </w:p>
    <w:p w14:paraId="4B7F0135" w14:textId="43C6B8D6" w:rsidR="00B6526D" w:rsidRDefault="00B6526D" w:rsidP="00B6526D">
      <w:pPr>
        <w:pStyle w:val="ListParagraph"/>
        <w:numPr>
          <w:ilvl w:val="0"/>
          <w:numId w:val="18"/>
        </w:numPr>
        <w:spacing w:after="0" w:line="240" w:lineRule="auto"/>
      </w:pPr>
      <w:r>
        <w:t>1 strat dens cu funcție de activare Softmax</w:t>
      </w:r>
    </w:p>
    <w:p w14:paraId="39ADB199" w14:textId="77777777" w:rsidR="00B6526D" w:rsidRDefault="00B6526D" w:rsidP="00B6526D">
      <w:pPr>
        <w:spacing w:after="0" w:line="240" w:lineRule="auto"/>
      </w:pPr>
    </w:p>
    <w:p w14:paraId="4C680EDB" w14:textId="77777777" w:rsidR="00B6526D" w:rsidRDefault="00B6526D" w:rsidP="00B6526D">
      <w:pPr>
        <w:keepNext/>
        <w:spacing w:after="0" w:line="240" w:lineRule="auto"/>
      </w:pPr>
      <w:r>
        <w:rPr>
          <w:noProof/>
          <w:lang w:eastAsia="ro-RO"/>
        </w:rPr>
        <w:lastRenderedPageBreak/>
        <w:drawing>
          <wp:inline distT="0" distB="0" distL="0" distR="0" wp14:anchorId="2A2E9A68" wp14:editId="56BD8D92">
            <wp:extent cx="5759450" cy="298958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net.drawio.png"/>
                    <pic:cNvPicPr/>
                  </pic:nvPicPr>
                  <pic:blipFill>
                    <a:blip r:embed="rId25">
                      <a:extLst>
                        <a:ext uri="{28A0092B-C50C-407E-A947-70E740481C1C}">
                          <a14:useLocalDpi xmlns:a14="http://schemas.microsoft.com/office/drawing/2010/main" val="0"/>
                        </a:ext>
                      </a:extLst>
                    </a:blip>
                    <a:stretch>
                      <a:fillRect/>
                    </a:stretch>
                  </pic:blipFill>
                  <pic:spPr>
                    <a:xfrm>
                      <a:off x="0" y="0"/>
                      <a:ext cx="5759450" cy="2989580"/>
                    </a:xfrm>
                    <a:prstGeom prst="rect">
                      <a:avLst/>
                    </a:prstGeom>
                  </pic:spPr>
                </pic:pic>
              </a:graphicData>
            </a:graphic>
          </wp:inline>
        </w:drawing>
      </w:r>
    </w:p>
    <w:p w14:paraId="71A90CB9" w14:textId="0DE26654" w:rsidR="00B6526D" w:rsidRPr="00B6526D" w:rsidRDefault="00B6526D" w:rsidP="00B6526D">
      <w:pPr>
        <w:pStyle w:val="Caption"/>
        <w:jc w:val="center"/>
        <w:rPr>
          <w:color w:val="auto"/>
        </w:rPr>
      </w:pPr>
      <w:bookmarkStart w:id="58" w:name="_Ref200586219"/>
      <w:bookmarkStart w:id="59" w:name="_Toc202137686"/>
      <w:r w:rsidRPr="00B6526D">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3</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7</w:t>
      </w:r>
      <w:r w:rsidR="007957D8">
        <w:rPr>
          <w:color w:val="auto"/>
        </w:rPr>
        <w:fldChar w:fldCharType="end"/>
      </w:r>
      <w:bookmarkEnd w:id="58"/>
      <w:r w:rsidRPr="00B6526D">
        <w:rPr>
          <w:color w:val="auto"/>
        </w:rPr>
        <w:t xml:space="preserve"> - Structura rețelei ResNet18</w:t>
      </w:r>
      <w:bookmarkEnd w:id="59"/>
    </w:p>
    <w:p w14:paraId="0D80C20A" w14:textId="1FA0BC9F" w:rsidR="00B65332" w:rsidRDefault="00B65332" w:rsidP="00B65332">
      <w:r>
        <w:tab/>
      </w:r>
    </w:p>
    <w:p w14:paraId="28391CA3" w14:textId="7027433A" w:rsidR="00B6526D" w:rsidRDefault="00B6526D" w:rsidP="00B6526D">
      <w:pPr>
        <w:pStyle w:val="Heading2"/>
        <w:spacing w:after="0" w:line="240" w:lineRule="auto"/>
      </w:pPr>
      <w:r>
        <w:t xml:space="preserve"> </w:t>
      </w:r>
      <w:bookmarkStart w:id="60" w:name="_Toc202144976"/>
      <w:r>
        <w:t>Etapa de antrenare</w:t>
      </w:r>
      <w:bookmarkEnd w:id="60"/>
    </w:p>
    <w:p w14:paraId="0AC07345" w14:textId="5F78811B" w:rsidR="00FE6CBF" w:rsidRDefault="00B6526D" w:rsidP="00FE6CBF">
      <w:pPr>
        <w:spacing w:after="0" w:line="240" w:lineRule="auto"/>
      </w:pPr>
      <w:r>
        <w:tab/>
      </w:r>
      <w:r w:rsidR="00FE6CBF">
        <w:t>Faza de antrenare este una dintre cele mai importante componente în dezvoltarea algoritmilor de recunoaștere a vorbitorului, fiind momentul în care rețeaua învață să asocieze caracteristici spectrale ale vocii cu un anumit vorbitor. În cadrul proiectului, fiecare model a fost antrenat în aceeași manieră, pentru a asigura condiții optime de comparație a performanțelor arhitecturilor.</w:t>
      </w:r>
    </w:p>
    <w:p w14:paraId="6120B004" w14:textId="77777777" w:rsidR="003B706E" w:rsidRDefault="00FE6CBF" w:rsidP="00FE6CBF">
      <w:pPr>
        <w:spacing w:after="0" w:line="240" w:lineRule="auto"/>
      </w:pPr>
      <w:r>
        <w:tab/>
      </w:r>
      <w:r w:rsidR="00414E77">
        <w:t xml:space="preserve">Mel-spectrogramele obținute în urma preprocesării înregistrărilor audio au fost salvate în fișiere </w:t>
      </w:r>
      <w:r w:rsidR="00414E77">
        <w:rPr>
          <w:i/>
        </w:rPr>
        <w:t>.npy</w:t>
      </w:r>
      <w:r w:rsidR="00414E77">
        <w:t xml:space="preserve"> și formează un cadru de date necesar antrenării, prin intermediul clasei </w:t>
      </w:r>
      <w:r w:rsidR="00414E77">
        <w:rPr>
          <w:i/>
        </w:rPr>
        <w:t>SpeakerDataset</w:t>
      </w:r>
      <w:r w:rsidR="00414E77">
        <w:t xml:space="preserve">. Fiecare dintre directoarele corespunzătoare vorbitorilor este parcurs, etichetând fișierele </w:t>
      </w:r>
      <w:r w:rsidR="00414E77">
        <w:rPr>
          <w:i/>
        </w:rPr>
        <w:t>.npy</w:t>
      </w:r>
      <w:r w:rsidR="00414E77">
        <w:t xml:space="preserve"> în funcție de identitatea vorbitorului</w:t>
      </w:r>
      <w:r w:rsidR="003B706E">
        <w:t xml:space="preserve">, iar rezultatul reprezintă un obiect </w:t>
      </w:r>
      <w:r w:rsidR="003B706E">
        <w:rPr>
          <w:i/>
        </w:rPr>
        <w:t>Dataset</w:t>
      </w:r>
      <w:r w:rsidR="003B706E">
        <w:t>, care conține datele și etichetele asociate.</w:t>
      </w:r>
    </w:p>
    <w:p w14:paraId="6550B8ED" w14:textId="77777777" w:rsidR="003B706E" w:rsidRDefault="003B706E" w:rsidP="00FE6CBF">
      <w:pPr>
        <w:spacing w:after="0" w:line="240" w:lineRule="auto"/>
        <w:rPr>
          <w:lang w:val="en-US"/>
        </w:rPr>
      </w:pPr>
      <w:r>
        <w:tab/>
        <w:t xml:space="preserve">Pentru îmbunătățirea procesului de învățare, se împarte aleator setul de date în trei subseturi folosind funcția </w:t>
      </w:r>
      <w:r>
        <w:rPr>
          <w:i/>
        </w:rPr>
        <w:t>random_split</w:t>
      </w:r>
      <w:r>
        <w:t xml:space="preserve"> din PyTorch, având următoarea distribuție</w:t>
      </w:r>
      <w:r>
        <w:rPr>
          <w:lang w:val="en-US"/>
        </w:rPr>
        <w:t>:</w:t>
      </w:r>
    </w:p>
    <w:p w14:paraId="6FDEF7BB" w14:textId="37AE0FE2" w:rsidR="00FE6CBF" w:rsidRDefault="003B706E" w:rsidP="003B706E">
      <w:pPr>
        <w:pStyle w:val="ListParagraph"/>
        <w:numPr>
          <w:ilvl w:val="0"/>
          <w:numId w:val="19"/>
        </w:numPr>
        <w:spacing w:after="0" w:line="240" w:lineRule="auto"/>
      </w:pPr>
      <w:r>
        <w:t>70% date utilizate pentru antrenare</w:t>
      </w:r>
    </w:p>
    <w:p w14:paraId="2BA425B2" w14:textId="2973DCE1" w:rsidR="003B706E" w:rsidRDefault="003B706E" w:rsidP="003B706E">
      <w:pPr>
        <w:pStyle w:val="ListParagraph"/>
        <w:numPr>
          <w:ilvl w:val="0"/>
          <w:numId w:val="19"/>
        </w:numPr>
        <w:spacing w:after="0" w:line="240" w:lineRule="auto"/>
      </w:pPr>
      <w:r>
        <w:t>15% date utilizate pentru validare (pentru evaluare după fiecare epocă)</w:t>
      </w:r>
    </w:p>
    <w:p w14:paraId="66E3D935" w14:textId="59227DCB" w:rsidR="003B706E" w:rsidRDefault="003B706E" w:rsidP="003B706E">
      <w:pPr>
        <w:pStyle w:val="ListParagraph"/>
        <w:numPr>
          <w:ilvl w:val="0"/>
          <w:numId w:val="19"/>
        </w:numPr>
        <w:spacing w:after="0" w:line="240" w:lineRule="auto"/>
      </w:pPr>
      <w:r>
        <w:t>15% date utilizate pentru testare</w:t>
      </w:r>
    </w:p>
    <w:p w14:paraId="5CED7329" w14:textId="77777777" w:rsidR="003B706E" w:rsidRDefault="003B706E" w:rsidP="003B706E">
      <w:pPr>
        <w:spacing w:after="0" w:line="240" w:lineRule="auto"/>
      </w:pPr>
    </w:p>
    <w:p w14:paraId="7B4DC00D" w14:textId="34F7D88E" w:rsidR="003B706E" w:rsidRDefault="003B706E" w:rsidP="003B706E">
      <w:pPr>
        <w:spacing w:after="0" w:line="240" w:lineRule="auto"/>
      </w:pPr>
      <w:r>
        <w:tab/>
        <w:t xml:space="preserve">Aceste </w:t>
      </w:r>
      <w:r w:rsidR="004D69CD">
        <w:t xml:space="preserve">seturi de antrenare sunt salvate într-un fișier serializat </w:t>
      </w:r>
      <w:r w:rsidR="004D69CD">
        <w:rPr>
          <w:i/>
        </w:rPr>
        <w:t>.pkl</w:t>
      </w:r>
      <w:r w:rsidR="004D69CD">
        <w:t xml:space="preserve"> pentru a fi încărcate în fișierul </w:t>
      </w:r>
      <w:r w:rsidR="004D69CD">
        <w:rPr>
          <w:i/>
        </w:rPr>
        <w:t>train.py</w:t>
      </w:r>
      <w:r w:rsidR="004D69CD">
        <w:t xml:space="preserve">, acolo unde sunt utilizate în cadrul etapei de antrenare. Fiecare subset e încărcat printr-un obiect </w:t>
      </w:r>
      <w:r w:rsidR="004D69CD">
        <w:rPr>
          <w:i/>
        </w:rPr>
        <w:t>DataLoader</w:t>
      </w:r>
      <w:r w:rsidR="004D69CD">
        <w:t>, care grupează înregistrările în loturi de câte 32 de eșantioane , pentru facilitarea procesării paralele, unde un eșantion corespunde unei mel-spectrograme reprezentată sub forma unui tensor de forma (1, 128, 200).</w:t>
      </w:r>
    </w:p>
    <w:p w14:paraId="0EA445AE" w14:textId="2BD8ECC3" w:rsidR="00B853A4" w:rsidRDefault="00B853A4" w:rsidP="003B706E">
      <w:pPr>
        <w:spacing w:after="0" w:line="240" w:lineRule="auto"/>
      </w:pPr>
      <w:r>
        <w:lastRenderedPageBreak/>
        <w:tab/>
        <w:t xml:space="preserve">Funcția responsabilă pentru antrenarea modelului este </w:t>
      </w:r>
      <w:r>
        <w:rPr>
          <w:i/>
        </w:rPr>
        <w:t>train_model()</w:t>
      </w:r>
      <w:r>
        <w:t>, care calculează acuratețea pentru fiecare epocă atât pe datele de antrenare, cât și pe cele de validare.</w:t>
      </w:r>
      <w:r w:rsidR="00D422CF">
        <w:t xml:space="preserve"> În fiecare epocă, sunt loturile</w:t>
      </w:r>
      <w:r w:rsidR="00932EF1">
        <w:t xml:space="preserve"> de date sunt procesate</w:t>
      </w:r>
      <w:r w:rsidR="00D422CF">
        <w:t xml:space="preserve"> pentru a putea efectua o predicție, care, comparate cu eticheta reală a vorbitorului, oferă valoarea erorii – </w:t>
      </w:r>
      <w:r w:rsidR="00D422CF">
        <w:rPr>
          <w:i/>
        </w:rPr>
        <w:t>loss = criterion(outputs, labels)</w:t>
      </w:r>
      <w:r w:rsidR="00932EF1">
        <w:t>. Aceasta va fi apoi propagată înapoi prin rețea (</w:t>
      </w:r>
      <w:r w:rsidR="00932EF1">
        <w:rPr>
          <w:i/>
        </w:rPr>
        <w:t>loss_backward())</w:t>
      </w:r>
      <w:r w:rsidR="00932EF1">
        <w:t xml:space="preserve"> pentru actualizarea parametrilor.</w:t>
      </w:r>
    </w:p>
    <w:p w14:paraId="3BFFAD7C" w14:textId="3B8C45EC" w:rsidR="00932EF1" w:rsidRDefault="00932EF1" w:rsidP="003B706E">
      <w:pPr>
        <w:spacing w:after="0" w:line="240" w:lineRule="auto"/>
      </w:pPr>
      <w:r>
        <w:tab/>
        <w:t xml:space="preserve">La finalizarea fiecărei epoci, se evaluează modelul pe subsetul de date de validare. Acesta conține date care nu </w:t>
      </w:r>
      <w:r>
        <w:tab/>
        <w:t>sunt</w:t>
      </w:r>
      <w:r w:rsidR="00631DC4">
        <w:t xml:space="preserve"> folosite</w:t>
      </w:r>
      <w:r>
        <w:t xml:space="preserve"> în cadrul actualizării parametrilor rețelei, fiind utilizat doar pentru evaluarea performanțelor în timpul învățării. </w:t>
      </w:r>
      <w:r w:rsidR="00631DC4">
        <w:t>Ca modelul să fie considerat performant, valorile obținute pentru eroare și acuratețe la sfârșitul unei epoci trebuie să fie cât mai apropiate de cele rezultate în urma validării. Mediile acestor valori pentru fiecare epocă sunt salvate în liste</w:t>
      </w:r>
      <w:r w:rsidR="003A02EE">
        <w:t xml:space="preserve">, pentru realizarea unor grafice cu ajutorul bibliotecii </w:t>
      </w:r>
      <w:r w:rsidR="003A02EE">
        <w:rPr>
          <w:i/>
        </w:rPr>
        <w:t xml:space="preserve">matplotlib, </w:t>
      </w:r>
      <w:r w:rsidR="003A02EE" w:rsidRPr="003A02EE">
        <w:t>care</w:t>
      </w:r>
      <w:r w:rsidR="003A02EE">
        <w:t xml:space="preserve"> să prezinte evoluția erorii și a acurateții pe parcursul antrenării, dar și pentru activarea mecanismului de oprire anticipată, dacă</w:t>
      </w:r>
      <w:r w:rsidR="009F6368">
        <w:t xml:space="preserve"> pierderea pe setul de validare nu se îmbunătățește timp de 5 epoci consecutive</w:t>
      </w:r>
      <w:r w:rsidR="003A02EE">
        <w:t>.</w:t>
      </w:r>
    </w:p>
    <w:p w14:paraId="000CBBAF" w14:textId="25253525" w:rsidR="009F6368" w:rsidRPr="00C52E32" w:rsidRDefault="009F6368" w:rsidP="003B706E">
      <w:pPr>
        <w:spacing w:after="0" w:line="240" w:lineRule="auto"/>
      </w:pPr>
      <w:r>
        <w:tab/>
      </w:r>
      <w:r w:rsidR="00C52E32">
        <w:t xml:space="preserve">În momentul declanșării oprire anticipate sau a parcurgerii numărului total de epoci, modelul este salvat cu ajutorul funcției </w:t>
      </w:r>
      <w:r w:rsidR="00C52E32">
        <w:rPr>
          <w:i/>
        </w:rPr>
        <w:t>torch.save()</w:t>
      </w:r>
      <w:r w:rsidR="00C52E32">
        <w:t xml:space="preserve"> sub forma unui fișier .</w:t>
      </w:r>
      <w:r w:rsidR="00C52E32">
        <w:rPr>
          <w:i/>
        </w:rPr>
        <w:t>pth</w:t>
      </w:r>
      <w:r w:rsidR="00C52E32">
        <w:t>, care va fi ulterior folosit în cadrul etapei de testare.</w:t>
      </w:r>
    </w:p>
    <w:p w14:paraId="2D8F22D1" w14:textId="702B9DD7" w:rsidR="003A02EE" w:rsidRDefault="000A2A2A" w:rsidP="003B706E">
      <w:pPr>
        <w:spacing w:after="0" w:line="240" w:lineRule="auto"/>
      </w:pPr>
      <w:r>
        <w:tab/>
      </w:r>
      <w:r>
        <w:fldChar w:fldCharType="begin"/>
      </w:r>
      <w:r>
        <w:instrText xml:space="preserve"> REF _Ref201071443 \h </w:instrText>
      </w:r>
      <w:r>
        <w:fldChar w:fldCharType="separate"/>
      </w:r>
      <w:r w:rsidRPr="000A2A2A">
        <w:t xml:space="preserve">Tabelul </w:t>
      </w:r>
      <w:r w:rsidRPr="000A2A2A">
        <w:rPr>
          <w:noProof/>
        </w:rPr>
        <w:t>1</w:t>
      </w:r>
      <w:r>
        <w:fldChar w:fldCharType="end"/>
      </w:r>
      <w:r w:rsidR="003A02EE">
        <w:t xml:space="preserve"> ilustrează parametrii implicați în această etapă.</w:t>
      </w:r>
    </w:p>
    <w:p w14:paraId="18927934" w14:textId="77777777" w:rsidR="000A2A2A" w:rsidRDefault="000A2A2A" w:rsidP="003B706E">
      <w:pPr>
        <w:spacing w:after="0" w:line="240" w:lineRule="auto"/>
      </w:pPr>
    </w:p>
    <w:tbl>
      <w:tblPr>
        <w:tblpPr w:leftFromText="180" w:rightFromText="180" w:vertAnchor="text" w:tblpXSpec="center" w:tblpY="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04"/>
        <w:gridCol w:w="2412"/>
      </w:tblGrid>
      <w:tr w:rsidR="000A2A2A" w14:paraId="511E759A" w14:textId="2C417BA9" w:rsidTr="000A2A2A">
        <w:trPr>
          <w:trHeight w:val="504"/>
        </w:trPr>
        <w:tc>
          <w:tcPr>
            <w:tcW w:w="2604" w:type="dxa"/>
            <w:shd w:val="clear" w:color="auto" w:fill="BDD6EE" w:themeFill="accent5" w:themeFillTint="66"/>
          </w:tcPr>
          <w:p w14:paraId="2255D022" w14:textId="1B405A24" w:rsidR="000A2A2A" w:rsidRPr="000A2A2A" w:rsidRDefault="000A2A2A" w:rsidP="000A2A2A">
            <w:pPr>
              <w:spacing w:after="0" w:line="240" w:lineRule="auto"/>
              <w:jc w:val="center"/>
              <w:rPr>
                <w:b/>
              </w:rPr>
            </w:pPr>
            <w:r w:rsidRPr="000A2A2A">
              <w:rPr>
                <w:b/>
                <w:sz w:val="32"/>
              </w:rPr>
              <w:t>Parametru</w:t>
            </w:r>
          </w:p>
        </w:tc>
        <w:tc>
          <w:tcPr>
            <w:tcW w:w="2412" w:type="dxa"/>
            <w:shd w:val="clear" w:color="auto" w:fill="FFF2CC" w:themeFill="accent4" w:themeFillTint="33"/>
          </w:tcPr>
          <w:p w14:paraId="6731D317" w14:textId="15727BB3" w:rsidR="000A2A2A" w:rsidRPr="000A2A2A" w:rsidRDefault="000A2A2A" w:rsidP="000A2A2A">
            <w:pPr>
              <w:spacing w:after="0" w:line="240" w:lineRule="auto"/>
              <w:jc w:val="center"/>
              <w:rPr>
                <w:b/>
              </w:rPr>
            </w:pPr>
            <w:r w:rsidRPr="000A2A2A">
              <w:rPr>
                <w:b/>
                <w:sz w:val="32"/>
              </w:rPr>
              <w:t>Valoare</w:t>
            </w:r>
          </w:p>
        </w:tc>
      </w:tr>
      <w:tr w:rsidR="000A2A2A" w14:paraId="3FA5701C" w14:textId="77777777" w:rsidTr="000A2A2A">
        <w:trPr>
          <w:trHeight w:val="605"/>
        </w:trPr>
        <w:tc>
          <w:tcPr>
            <w:tcW w:w="2604" w:type="dxa"/>
            <w:shd w:val="clear" w:color="auto" w:fill="DEEAF6" w:themeFill="accent5" w:themeFillTint="33"/>
          </w:tcPr>
          <w:p w14:paraId="30B192E6" w14:textId="43A3A546" w:rsidR="000A2A2A" w:rsidRDefault="000A2A2A" w:rsidP="000A2A2A">
            <w:pPr>
              <w:spacing w:after="0" w:line="240" w:lineRule="auto"/>
              <w:jc w:val="center"/>
            </w:pPr>
            <w:r>
              <w:t>Optimizator</w:t>
            </w:r>
          </w:p>
        </w:tc>
        <w:tc>
          <w:tcPr>
            <w:tcW w:w="2412" w:type="dxa"/>
            <w:shd w:val="clear" w:color="auto" w:fill="FFF2CC" w:themeFill="accent4" w:themeFillTint="33"/>
          </w:tcPr>
          <w:p w14:paraId="275D4178" w14:textId="4502EBA8" w:rsidR="000A2A2A" w:rsidRDefault="000A2A2A" w:rsidP="000A2A2A">
            <w:pPr>
              <w:spacing w:after="0" w:line="240" w:lineRule="auto"/>
              <w:jc w:val="center"/>
            </w:pPr>
            <w:r>
              <w:t>Adam</w:t>
            </w:r>
          </w:p>
        </w:tc>
      </w:tr>
      <w:tr w:rsidR="000A2A2A" w14:paraId="2F66369E" w14:textId="77777777" w:rsidTr="000A2A2A">
        <w:trPr>
          <w:trHeight w:val="684"/>
        </w:trPr>
        <w:tc>
          <w:tcPr>
            <w:tcW w:w="2604" w:type="dxa"/>
            <w:shd w:val="clear" w:color="auto" w:fill="DEEAF6" w:themeFill="accent5" w:themeFillTint="33"/>
          </w:tcPr>
          <w:p w14:paraId="6F5A73AA" w14:textId="2B84FB20" w:rsidR="000A2A2A" w:rsidRDefault="000A2A2A" w:rsidP="000A2A2A">
            <w:pPr>
              <w:spacing w:after="0" w:line="240" w:lineRule="auto"/>
              <w:jc w:val="center"/>
            </w:pPr>
            <w:r>
              <w:t>Rata de învățare</w:t>
            </w:r>
          </w:p>
        </w:tc>
        <w:tc>
          <w:tcPr>
            <w:tcW w:w="2412" w:type="dxa"/>
            <w:shd w:val="clear" w:color="auto" w:fill="FFF2CC" w:themeFill="accent4" w:themeFillTint="33"/>
          </w:tcPr>
          <w:p w14:paraId="7C143C9C" w14:textId="5ED49577" w:rsidR="000A2A2A" w:rsidRPr="000A2A2A" w:rsidRDefault="000A2A2A" w:rsidP="000A2A2A">
            <w:pPr>
              <w:spacing w:after="0" w:line="240" w:lineRule="auto"/>
              <w:jc w:val="center"/>
              <w:rPr>
                <w:lang w:val="en-US"/>
              </w:rPr>
            </w:pPr>
            <w:r>
              <w:t>0</w:t>
            </w:r>
            <w:r>
              <w:rPr>
                <w:lang w:val="en-US"/>
              </w:rPr>
              <w:t>.0001</w:t>
            </w:r>
          </w:p>
        </w:tc>
      </w:tr>
      <w:tr w:rsidR="000A2A2A" w14:paraId="72B6D195" w14:textId="77777777" w:rsidTr="000A2A2A">
        <w:trPr>
          <w:trHeight w:val="684"/>
        </w:trPr>
        <w:tc>
          <w:tcPr>
            <w:tcW w:w="2604" w:type="dxa"/>
            <w:shd w:val="clear" w:color="auto" w:fill="DEEAF6" w:themeFill="accent5" w:themeFillTint="33"/>
          </w:tcPr>
          <w:p w14:paraId="2DE2403A" w14:textId="273F398C" w:rsidR="000A2A2A" w:rsidRDefault="000A2A2A" w:rsidP="000A2A2A">
            <w:pPr>
              <w:spacing w:after="0" w:line="240" w:lineRule="auto"/>
              <w:jc w:val="center"/>
            </w:pPr>
            <w:r>
              <w:t>Funcție de eroare</w:t>
            </w:r>
          </w:p>
        </w:tc>
        <w:tc>
          <w:tcPr>
            <w:tcW w:w="2412" w:type="dxa"/>
            <w:shd w:val="clear" w:color="auto" w:fill="FFF2CC" w:themeFill="accent4" w:themeFillTint="33"/>
          </w:tcPr>
          <w:p w14:paraId="5BC6BFBE" w14:textId="3736DCEC" w:rsidR="000A2A2A" w:rsidRDefault="000A2A2A" w:rsidP="000A2A2A">
            <w:pPr>
              <w:spacing w:after="0" w:line="240" w:lineRule="auto"/>
              <w:jc w:val="center"/>
            </w:pPr>
            <w:r>
              <w:t>CrossEntropyLoss</w:t>
            </w:r>
          </w:p>
        </w:tc>
      </w:tr>
      <w:tr w:rsidR="000A2A2A" w14:paraId="1B1351FD" w14:textId="77777777" w:rsidTr="000A2A2A">
        <w:trPr>
          <w:trHeight w:val="733"/>
        </w:trPr>
        <w:tc>
          <w:tcPr>
            <w:tcW w:w="2604" w:type="dxa"/>
            <w:shd w:val="clear" w:color="auto" w:fill="DEEAF6" w:themeFill="accent5" w:themeFillTint="33"/>
          </w:tcPr>
          <w:p w14:paraId="57465BF0" w14:textId="6D18C11C" w:rsidR="000A2A2A" w:rsidRDefault="000A2A2A" w:rsidP="000A2A2A">
            <w:pPr>
              <w:spacing w:after="0" w:line="240" w:lineRule="auto"/>
              <w:jc w:val="center"/>
            </w:pPr>
            <w:r>
              <w:t>Dimensiune lot</w:t>
            </w:r>
          </w:p>
        </w:tc>
        <w:tc>
          <w:tcPr>
            <w:tcW w:w="2412" w:type="dxa"/>
            <w:shd w:val="clear" w:color="auto" w:fill="FFF2CC" w:themeFill="accent4" w:themeFillTint="33"/>
          </w:tcPr>
          <w:p w14:paraId="4141F9A7" w14:textId="22E5095A" w:rsidR="000A2A2A" w:rsidRDefault="000A2A2A" w:rsidP="000A2A2A">
            <w:pPr>
              <w:spacing w:after="0" w:line="240" w:lineRule="auto"/>
              <w:jc w:val="center"/>
            </w:pPr>
            <w:r>
              <w:t>32</w:t>
            </w:r>
          </w:p>
        </w:tc>
      </w:tr>
      <w:tr w:rsidR="000A2A2A" w14:paraId="76A62DB2" w14:textId="77777777" w:rsidTr="000A2A2A">
        <w:trPr>
          <w:trHeight w:val="701"/>
        </w:trPr>
        <w:tc>
          <w:tcPr>
            <w:tcW w:w="2604" w:type="dxa"/>
            <w:shd w:val="clear" w:color="auto" w:fill="DEEAF6" w:themeFill="accent5" w:themeFillTint="33"/>
          </w:tcPr>
          <w:p w14:paraId="6F7EBD9B" w14:textId="7D8E8EBC" w:rsidR="000A2A2A" w:rsidRDefault="000A2A2A" w:rsidP="000A2A2A">
            <w:pPr>
              <w:spacing w:after="0" w:line="240" w:lineRule="auto"/>
              <w:jc w:val="center"/>
            </w:pPr>
            <w:r>
              <w:t>Număr de epoci</w:t>
            </w:r>
          </w:p>
        </w:tc>
        <w:tc>
          <w:tcPr>
            <w:tcW w:w="2412" w:type="dxa"/>
            <w:shd w:val="clear" w:color="auto" w:fill="FFF2CC" w:themeFill="accent4" w:themeFillTint="33"/>
          </w:tcPr>
          <w:p w14:paraId="6C3CE18F" w14:textId="0D801005" w:rsidR="000A2A2A" w:rsidRDefault="000A2A2A" w:rsidP="000A2A2A">
            <w:pPr>
              <w:spacing w:after="0" w:line="240" w:lineRule="auto"/>
              <w:jc w:val="center"/>
            </w:pPr>
            <w:r>
              <w:t>50</w:t>
            </w:r>
          </w:p>
        </w:tc>
      </w:tr>
      <w:tr w:rsidR="000A2A2A" w14:paraId="1FE69681" w14:textId="77777777" w:rsidTr="000A2A2A">
        <w:trPr>
          <w:trHeight w:val="697"/>
        </w:trPr>
        <w:tc>
          <w:tcPr>
            <w:tcW w:w="2604" w:type="dxa"/>
            <w:shd w:val="clear" w:color="auto" w:fill="DEEAF6" w:themeFill="accent5" w:themeFillTint="33"/>
          </w:tcPr>
          <w:p w14:paraId="3CB37C05" w14:textId="58032C0F" w:rsidR="000A2A2A" w:rsidRDefault="000A2A2A" w:rsidP="000A2A2A">
            <w:pPr>
              <w:spacing w:after="0" w:line="240" w:lineRule="auto"/>
              <w:jc w:val="center"/>
            </w:pPr>
            <w:r>
              <w:t>Early Stopping (Epoci)</w:t>
            </w:r>
          </w:p>
        </w:tc>
        <w:tc>
          <w:tcPr>
            <w:tcW w:w="2412" w:type="dxa"/>
            <w:shd w:val="clear" w:color="auto" w:fill="FFF2CC" w:themeFill="accent4" w:themeFillTint="33"/>
          </w:tcPr>
          <w:p w14:paraId="4CA98F2D" w14:textId="04F33DE7" w:rsidR="000A2A2A" w:rsidRDefault="000A2A2A" w:rsidP="000A2A2A">
            <w:pPr>
              <w:keepNext/>
              <w:spacing w:after="0" w:line="240" w:lineRule="auto"/>
              <w:jc w:val="center"/>
            </w:pPr>
            <w:r>
              <w:t>5</w:t>
            </w:r>
          </w:p>
        </w:tc>
      </w:tr>
    </w:tbl>
    <w:p w14:paraId="331BEB9B" w14:textId="77777777" w:rsidR="003A02EE" w:rsidRPr="00B853A4" w:rsidRDefault="003A02EE" w:rsidP="003B706E">
      <w:pPr>
        <w:spacing w:after="0" w:line="240" w:lineRule="auto"/>
      </w:pPr>
    </w:p>
    <w:p w14:paraId="1AB35668" w14:textId="6D068D19" w:rsidR="005824F0" w:rsidRPr="005824F0" w:rsidRDefault="005824F0" w:rsidP="005824F0">
      <w:pPr>
        <w:spacing w:after="0"/>
      </w:pPr>
      <w:r>
        <w:tab/>
      </w:r>
    </w:p>
    <w:p w14:paraId="2B8EC6AF" w14:textId="77777777" w:rsidR="00255E10" w:rsidRDefault="00255E10" w:rsidP="008B015E">
      <w:pPr>
        <w:spacing w:after="0" w:line="240" w:lineRule="auto"/>
      </w:pPr>
    </w:p>
    <w:p w14:paraId="1C430216" w14:textId="77777777" w:rsidR="00255E10" w:rsidRDefault="00255E10" w:rsidP="008B015E">
      <w:pPr>
        <w:spacing w:after="0" w:line="240" w:lineRule="auto"/>
      </w:pPr>
    </w:p>
    <w:p w14:paraId="153A686F" w14:textId="77777777" w:rsidR="00255E10" w:rsidRDefault="00255E10" w:rsidP="008B015E">
      <w:pPr>
        <w:spacing w:after="0" w:line="240" w:lineRule="auto"/>
      </w:pPr>
    </w:p>
    <w:p w14:paraId="3E71B023" w14:textId="77777777" w:rsidR="00255E10" w:rsidRDefault="00255E10" w:rsidP="008B015E">
      <w:pPr>
        <w:spacing w:after="0" w:line="240" w:lineRule="auto"/>
      </w:pPr>
    </w:p>
    <w:p w14:paraId="0E676B2B" w14:textId="77777777" w:rsidR="000A2A2A" w:rsidRDefault="000A2A2A" w:rsidP="008B015E">
      <w:pPr>
        <w:spacing w:after="0" w:line="240" w:lineRule="auto"/>
      </w:pPr>
    </w:p>
    <w:p w14:paraId="30871974" w14:textId="77777777" w:rsidR="000A2A2A" w:rsidRDefault="000A2A2A" w:rsidP="008B015E">
      <w:pPr>
        <w:spacing w:after="0" w:line="240" w:lineRule="auto"/>
      </w:pPr>
    </w:p>
    <w:p w14:paraId="2D36786F" w14:textId="77777777" w:rsidR="000A2A2A" w:rsidRDefault="000A2A2A" w:rsidP="008B015E">
      <w:pPr>
        <w:spacing w:after="0" w:line="240" w:lineRule="auto"/>
      </w:pPr>
    </w:p>
    <w:p w14:paraId="2264CDFB" w14:textId="77777777" w:rsidR="000A2A2A" w:rsidRDefault="000A2A2A" w:rsidP="008B015E">
      <w:pPr>
        <w:spacing w:after="0" w:line="240" w:lineRule="auto"/>
      </w:pPr>
    </w:p>
    <w:p w14:paraId="440182FE" w14:textId="77777777" w:rsidR="000A2A2A" w:rsidRDefault="000A2A2A" w:rsidP="008B015E">
      <w:pPr>
        <w:spacing w:after="0" w:line="240" w:lineRule="auto"/>
      </w:pPr>
    </w:p>
    <w:p w14:paraId="3140547A" w14:textId="77777777" w:rsidR="000A2A2A" w:rsidRDefault="000A2A2A" w:rsidP="008B015E">
      <w:pPr>
        <w:spacing w:after="0" w:line="240" w:lineRule="auto"/>
      </w:pPr>
    </w:p>
    <w:p w14:paraId="4C234F4B" w14:textId="77777777" w:rsidR="000A2A2A" w:rsidRDefault="000A2A2A" w:rsidP="008B015E">
      <w:pPr>
        <w:spacing w:after="0" w:line="240" w:lineRule="auto"/>
      </w:pPr>
    </w:p>
    <w:p w14:paraId="200AA099" w14:textId="77777777" w:rsidR="000A2A2A" w:rsidRDefault="000A2A2A" w:rsidP="008B015E">
      <w:pPr>
        <w:spacing w:after="0" w:line="240" w:lineRule="auto"/>
      </w:pPr>
    </w:p>
    <w:p w14:paraId="34FCC9CE" w14:textId="77777777" w:rsidR="000A2A2A" w:rsidRDefault="000A2A2A" w:rsidP="000A2A2A">
      <w:pPr>
        <w:spacing w:after="0" w:line="240" w:lineRule="auto"/>
        <w:jc w:val="center"/>
      </w:pPr>
    </w:p>
    <w:p w14:paraId="03A437AE" w14:textId="77777777" w:rsidR="000A2A2A" w:rsidRPr="000A2A2A" w:rsidRDefault="000A2A2A" w:rsidP="000A2A2A">
      <w:pPr>
        <w:pStyle w:val="Caption"/>
        <w:framePr w:hSpace="180" w:wrap="around" w:vAnchor="text" w:hAnchor="page" w:x="4801" w:y="64"/>
        <w:rPr>
          <w:color w:val="auto"/>
        </w:rPr>
      </w:pPr>
      <w:bookmarkStart w:id="61" w:name="_Ref201071443"/>
      <w:bookmarkStart w:id="62" w:name="_Toc202145170"/>
      <w:r w:rsidRPr="000A2A2A">
        <w:rPr>
          <w:color w:val="auto"/>
        </w:rPr>
        <w:t xml:space="preserve">Tabelul </w:t>
      </w:r>
      <w:r w:rsidRPr="000A2A2A">
        <w:rPr>
          <w:color w:val="auto"/>
        </w:rPr>
        <w:fldChar w:fldCharType="begin"/>
      </w:r>
      <w:r w:rsidRPr="000A2A2A">
        <w:rPr>
          <w:color w:val="auto"/>
        </w:rPr>
        <w:instrText xml:space="preserve"> SEQ Tabelul \* ARABIC </w:instrText>
      </w:r>
      <w:r w:rsidRPr="000A2A2A">
        <w:rPr>
          <w:color w:val="auto"/>
        </w:rPr>
        <w:fldChar w:fldCharType="separate"/>
      </w:r>
      <w:r w:rsidR="00570229">
        <w:rPr>
          <w:noProof/>
          <w:color w:val="auto"/>
        </w:rPr>
        <w:t>1</w:t>
      </w:r>
      <w:r w:rsidRPr="000A2A2A">
        <w:rPr>
          <w:color w:val="auto"/>
        </w:rPr>
        <w:fldChar w:fldCharType="end"/>
      </w:r>
      <w:bookmarkEnd w:id="61"/>
      <w:r w:rsidRPr="000A2A2A">
        <w:rPr>
          <w:color w:val="auto"/>
        </w:rPr>
        <w:t xml:space="preserve"> - Parametrii de antrenare</w:t>
      </w:r>
      <w:bookmarkEnd w:id="62"/>
    </w:p>
    <w:p w14:paraId="1DFD664A" w14:textId="77777777" w:rsidR="000A2A2A" w:rsidRDefault="000A2A2A" w:rsidP="008B015E">
      <w:pPr>
        <w:spacing w:after="0" w:line="240" w:lineRule="auto"/>
      </w:pPr>
    </w:p>
    <w:p w14:paraId="4AA66947" w14:textId="77777777" w:rsidR="000A2A2A" w:rsidRDefault="000A2A2A" w:rsidP="008B015E">
      <w:pPr>
        <w:spacing w:after="0" w:line="240" w:lineRule="auto"/>
      </w:pPr>
    </w:p>
    <w:p w14:paraId="70DD26BD" w14:textId="77777777" w:rsidR="000A2A2A" w:rsidRDefault="000A2A2A" w:rsidP="008B015E">
      <w:pPr>
        <w:spacing w:after="0" w:line="240" w:lineRule="auto"/>
      </w:pPr>
    </w:p>
    <w:p w14:paraId="46539F2A" w14:textId="77777777" w:rsidR="000A2A2A" w:rsidRDefault="000A2A2A" w:rsidP="008B015E">
      <w:pPr>
        <w:spacing w:after="0" w:line="240" w:lineRule="auto"/>
      </w:pPr>
    </w:p>
    <w:p w14:paraId="2D026DBF" w14:textId="77777777" w:rsidR="00CD1BC6" w:rsidRDefault="00CD1BC6" w:rsidP="008B015E">
      <w:pPr>
        <w:spacing w:after="0" w:line="240" w:lineRule="auto"/>
      </w:pPr>
    </w:p>
    <w:p w14:paraId="51390171" w14:textId="77777777" w:rsidR="00CD1BC6" w:rsidRDefault="00CD1BC6" w:rsidP="008B015E">
      <w:pPr>
        <w:spacing w:after="0" w:line="240" w:lineRule="auto"/>
      </w:pPr>
    </w:p>
    <w:p w14:paraId="12F929B7" w14:textId="77777777" w:rsidR="00CD1BC6" w:rsidRDefault="00CD1BC6" w:rsidP="008B015E">
      <w:pPr>
        <w:spacing w:after="0" w:line="240" w:lineRule="auto"/>
      </w:pPr>
    </w:p>
    <w:p w14:paraId="7BC206E7" w14:textId="3B43E4DC" w:rsidR="00CD1BC6" w:rsidRDefault="00CD1BC6" w:rsidP="00CD1BC6">
      <w:pPr>
        <w:pStyle w:val="Heading2"/>
        <w:spacing w:after="0" w:line="240" w:lineRule="auto"/>
      </w:pPr>
      <w:r>
        <w:lastRenderedPageBreak/>
        <w:t xml:space="preserve"> </w:t>
      </w:r>
      <w:bookmarkStart w:id="63" w:name="_Toc202144977"/>
      <w:r>
        <w:t>Etapa de testare</w:t>
      </w:r>
      <w:bookmarkEnd w:id="63"/>
    </w:p>
    <w:p w14:paraId="5456F07C" w14:textId="3905DD6E" w:rsidR="00CD1BC6" w:rsidRDefault="00CD1BC6" w:rsidP="00094C1D">
      <w:pPr>
        <w:spacing w:after="0" w:line="240" w:lineRule="auto"/>
      </w:pPr>
      <w:r>
        <w:tab/>
      </w:r>
      <w:r w:rsidR="006C1D5C">
        <w:t xml:space="preserve">Această etapă are loc după </w:t>
      </w:r>
      <w:r w:rsidR="00094C1D">
        <w:t xml:space="preserve">terminarea </w:t>
      </w:r>
      <w:r w:rsidR="006C1D5C">
        <w:t>procesul</w:t>
      </w:r>
      <w:r w:rsidR="00094C1D">
        <w:t>ui de antrenare și are ca scop evaluarea performanței rețelelor pe un set de date complet nou, necunoscut pentru rețea.</w:t>
      </w:r>
      <w:r w:rsidR="00DB757F">
        <w:t xml:space="preserve"> </w:t>
      </w:r>
      <w:r w:rsidR="00094C1D">
        <w:t>Subsetul de date rezervat pentru testare este obținut în etapa de pregătire a datelor, reprezentând un procent d</w:t>
      </w:r>
      <w:r w:rsidR="00DB757F">
        <w:t xml:space="preserve">e 15% din totalitatea acestora și este încărcat împreună cu modelul antrenat care se vrea a fi testat, folosind funcția </w:t>
      </w:r>
      <w:r w:rsidR="00DB757F">
        <w:rPr>
          <w:i/>
        </w:rPr>
        <w:t>torch.load()</w:t>
      </w:r>
      <w:r w:rsidR="00DB757F">
        <w:t>.</w:t>
      </w:r>
    </w:p>
    <w:p w14:paraId="6A9F9769" w14:textId="77777777" w:rsidR="00527118" w:rsidRDefault="00DB757F" w:rsidP="00094C1D">
      <w:pPr>
        <w:spacing w:after="0" w:line="240" w:lineRule="auto"/>
      </w:pPr>
      <w:r>
        <w:tab/>
        <w:t xml:space="preserve">Utilizând </w:t>
      </w:r>
      <w:r>
        <w:rPr>
          <w:i/>
        </w:rPr>
        <w:t>model.eval()</w:t>
      </w:r>
      <w:r>
        <w:t xml:space="preserve">, modelul este trecut în modul de testare, pentru ca rețeaua să producă rezultate cât mai corecte în timpul evaluării, fără să includă operațiile care influențează procesul de învățare. </w:t>
      </w:r>
      <w:r w:rsidR="00527118">
        <w:t xml:space="preserve">În continuare, datele din setul de test sunt procesate într-un bloc </w:t>
      </w:r>
      <w:r w:rsidR="00527118">
        <w:rPr>
          <w:i/>
        </w:rPr>
        <w:t>with torch.no_grad()</w:t>
      </w:r>
      <w:r w:rsidR="00527118">
        <w:t xml:space="preserve">, pentru a opri calculul automat al gradientului specific PyTorch, deoarece, în etapa de testare, modelul nu mai are nevoie de actualizarea parametrilor, ci doar de efectuarea predicțiilor. Totodată, lipsa calculului gradientului permite rețelei să ruleze mai eficient, minimizând resursele și crescând viteza de execuție. Eșantioanele sunt apoi trecute prin rețea, iar eticheta reală și cea prezisă se salvează în listele </w:t>
      </w:r>
      <w:r w:rsidR="00527118">
        <w:rPr>
          <w:i/>
        </w:rPr>
        <w:t>y_true,</w:t>
      </w:r>
      <w:r w:rsidR="00527118">
        <w:t xml:space="preserve"> respectiv </w:t>
      </w:r>
      <w:r w:rsidR="00527118">
        <w:rPr>
          <w:i/>
        </w:rPr>
        <w:t>y_pred</w:t>
      </w:r>
      <w:r w:rsidR="00527118">
        <w:t xml:space="preserve">, urmând a fi folosite pentru calculul acurateții modelului, prin intermediul funcției </w:t>
      </w:r>
      <w:r w:rsidR="00527118">
        <w:rPr>
          <w:i/>
        </w:rPr>
        <w:t>accuracy_score()</w:t>
      </w:r>
      <w:r w:rsidR="00527118">
        <w:t xml:space="preserve"> din cadrul bibliotecii </w:t>
      </w:r>
      <w:r w:rsidR="00527118">
        <w:rPr>
          <w:i/>
        </w:rPr>
        <w:t>sklearn</w:t>
      </w:r>
      <w:r w:rsidR="00527118">
        <w:t>.</w:t>
      </w:r>
    </w:p>
    <w:p w14:paraId="4A31C886" w14:textId="0A6449D4" w:rsidR="00527118" w:rsidRDefault="00527118" w:rsidP="00094C1D">
      <w:pPr>
        <w:spacing w:after="0" w:line="240" w:lineRule="auto"/>
      </w:pPr>
      <w:r>
        <w:tab/>
      </w:r>
      <w:r w:rsidR="00B828F5">
        <w:t>O altă metrică folosită pentru evaluarea modelului este matricea de confuzie, care oferă o imagine mai detaliată asupra clasificării. Aceasta este construită</w:t>
      </w:r>
      <w:r w:rsidR="00DA1638">
        <w:t xml:space="preserve"> cu ajutorul funcțiilor </w:t>
      </w:r>
      <w:r w:rsidR="00DA1638">
        <w:rPr>
          <w:i/>
        </w:rPr>
        <w:t xml:space="preserve">confusion_matrix() </w:t>
      </w:r>
      <w:r w:rsidR="00DA1638">
        <w:t xml:space="preserve">și </w:t>
      </w:r>
      <w:r w:rsidR="00DA1638">
        <w:rPr>
          <w:i/>
        </w:rPr>
        <w:t xml:space="preserve">ConfusionMatrixDisplay </w:t>
      </w:r>
      <w:r w:rsidR="00DA1638">
        <w:t xml:space="preserve">din biblioteca </w:t>
      </w:r>
      <w:r w:rsidR="00DA1638">
        <w:rPr>
          <w:i/>
        </w:rPr>
        <w:t>sklearn</w:t>
      </w:r>
      <w:r w:rsidR="00DA1638">
        <w:t xml:space="preserve">, pe baza listelor </w:t>
      </w:r>
      <w:r w:rsidR="00DA1638">
        <w:rPr>
          <w:i/>
        </w:rPr>
        <w:t>y_true</w:t>
      </w:r>
      <w:r w:rsidR="00DA1638">
        <w:t xml:space="preserve"> și </w:t>
      </w:r>
      <w:r w:rsidR="00DA1638">
        <w:rPr>
          <w:i/>
        </w:rPr>
        <w:t>y_pred</w:t>
      </w:r>
      <w:r w:rsidR="00DA1638">
        <w:t>. Reprezentarea oferă informații suplimentare despre performanța modelului, indicând vorbitorii între care acesta face confuzii.</w:t>
      </w:r>
    </w:p>
    <w:p w14:paraId="5F2C8D54" w14:textId="292F98DB" w:rsidR="000A2A2A" w:rsidRDefault="00DA1638" w:rsidP="008B015E">
      <w:pPr>
        <w:spacing w:after="0" w:line="240" w:lineRule="auto"/>
        <w:rPr>
          <w:lang w:val="en-US"/>
        </w:rPr>
      </w:pPr>
      <w:r>
        <w:tab/>
        <w:t xml:space="preserve">Prin parcurgerea etapelor descrise, a fost construit un sistem de recunoaștere a vorbitorului, capabil să identifice identitatea unui vorbitor pe baza caracteristicilor extrase din voce. În continuare, lucrarea </w:t>
      </w:r>
      <w:r w:rsidR="00E7174B">
        <w:t>extinde această funcționalitate, abordând o problemă care poate veni în completarea acestui sistem</w:t>
      </w:r>
      <w:r w:rsidR="00E7174B">
        <w:rPr>
          <w:lang w:val="en-US"/>
        </w:rPr>
        <w:t xml:space="preserve">: </w:t>
      </w:r>
      <w:r w:rsidR="00E7174B" w:rsidRPr="00E7174B">
        <w:rPr>
          <w:lang w:val="en-US"/>
        </w:rPr>
        <w:t>diarizarea vorbitorilor, ce presupune identificarea momentelor de timp la care intervin schimbări de vorbitor</w:t>
      </w:r>
      <w:r w:rsidR="00E7174B">
        <w:rPr>
          <w:lang w:val="en-US"/>
        </w:rPr>
        <w:t>, dar fără a fi cunoscută identitatea acestora.</w:t>
      </w:r>
    </w:p>
    <w:p w14:paraId="2207C0C8" w14:textId="77777777" w:rsidR="00E7174B" w:rsidRDefault="00E7174B" w:rsidP="008B015E">
      <w:pPr>
        <w:spacing w:after="0" w:line="240" w:lineRule="auto"/>
        <w:rPr>
          <w:lang w:val="en-US"/>
        </w:rPr>
      </w:pPr>
    </w:p>
    <w:p w14:paraId="0EC4EB17" w14:textId="263A964D" w:rsidR="00E7174B" w:rsidRDefault="00E7174B" w:rsidP="00E7174B">
      <w:pPr>
        <w:pStyle w:val="Heading2"/>
        <w:spacing w:after="0"/>
        <w:rPr>
          <w:lang w:val="en-US"/>
        </w:rPr>
      </w:pPr>
      <w:r>
        <w:rPr>
          <w:lang w:val="en-US"/>
        </w:rPr>
        <w:t xml:space="preserve"> </w:t>
      </w:r>
      <w:bookmarkStart w:id="64" w:name="_Toc202144978"/>
      <w:r>
        <w:rPr>
          <w:lang w:val="en-US"/>
        </w:rPr>
        <w:t>Sistemul de diarizare a vorbitorilor</w:t>
      </w:r>
      <w:bookmarkEnd w:id="64"/>
    </w:p>
    <w:p w14:paraId="6F0F06C4" w14:textId="77777777" w:rsidR="00590F37" w:rsidRDefault="00E7174B" w:rsidP="00590F37">
      <w:pPr>
        <w:spacing w:after="0" w:line="240" w:lineRule="auto"/>
        <w:rPr>
          <w:lang w:val="en-US"/>
        </w:rPr>
      </w:pPr>
      <w:r>
        <w:rPr>
          <w:lang w:val="en-US"/>
        </w:rPr>
        <w:tab/>
        <w:t xml:space="preserve">Obiectivul unui sistem de diarizare </w:t>
      </w:r>
      <w:proofErr w:type="gramStart"/>
      <w:r>
        <w:rPr>
          <w:lang w:val="en-US"/>
        </w:rPr>
        <w:t>este</w:t>
      </w:r>
      <w:proofErr w:type="gramEnd"/>
      <w:r>
        <w:rPr>
          <w:lang w:val="en-US"/>
        </w:rPr>
        <w:t xml:space="preserve"> reprezentat de delimitarea momentelor </w:t>
      </w:r>
      <w:r w:rsidR="00590F37">
        <w:rPr>
          <w:lang w:val="en-US"/>
        </w:rPr>
        <w:t>la care se schimbă vorbitorul în cadrul unui fișier audio, dar fără a fi nevoie de recunoașterea efectivă a persoanelor.</w:t>
      </w:r>
    </w:p>
    <w:p w14:paraId="611C2597" w14:textId="77777777" w:rsidR="00590F37" w:rsidRDefault="00590F37" w:rsidP="00590F37">
      <w:pPr>
        <w:spacing w:after="0" w:line="240" w:lineRule="auto"/>
        <w:rPr>
          <w:lang w:val="en-US"/>
        </w:rPr>
      </w:pPr>
      <w:r>
        <w:rPr>
          <w:lang w:val="en-US"/>
        </w:rPr>
        <w:tab/>
        <w:t xml:space="preserve">Sistemul propus se bazează pe extragerea unor reprezentări numerice din secvențe audio, care sunt apoi grupate după similiaritatea vocală, astfel încât toate secvențele care aparțin unui vorbitor să ajungă în același grup. Pentru realizarea acestei grupări, se folosesc algoritmi de învățare nesupravegheată, care nu au nevoie de etichete cunoscute. Sunt analizate atât cazuri în care se cunoaște numărul de vorbitori dintr-o înregistrare, cât și situații în care numărul acestora trebuie estimate, pentru </w:t>
      </w:r>
      <w:proofErr w:type="gramStart"/>
      <w:r>
        <w:rPr>
          <w:lang w:val="en-US"/>
        </w:rPr>
        <w:t>a</w:t>
      </w:r>
      <w:proofErr w:type="gramEnd"/>
      <w:r>
        <w:rPr>
          <w:lang w:val="en-US"/>
        </w:rPr>
        <w:t xml:space="preserve"> efectua comparații între rezultatele obținute în </w:t>
      </w:r>
      <w:r>
        <w:rPr>
          <w:lang w:val="en-US"/>
        </w:rPr>
        <w:lastRenderedPageBreak/>
        <w:t xml:space="preserve">fiecare caz. </w:t>
      </w:r>
      <w:proofErr w:type="gramStart"/>
      <w:r>
        <w:rPr>
          <w:lang w:val="en-US"/>
        </w:rPr>
        <w:t>Mai departe, sunt prezentate etapele necesare dezvoltării unui astfel de sistem.</w:t>
      </w:r>
      <w:proofErr w:type="gramEnd"/>
    </w:p>
    <w:p w14:paraId="5E5FA883" w14:textId="77777777" w:rsidR="00590F37" w:rsidRDefault="00590F37" w:rsidP="00590F37">
      <w:pPr>
        <w:spacing w:after="0" w:line="240" w:lineRule="auto"/>
        <w:rPr>
          <w:lang w:val="en-US"/>
        </w:rPr>
      </w:pPr>
    </w:p>
    <w:p w14:paraId="7CAA4A97" w14:textId="77777777" w:rsidR="00590F37" w:rsidRDefault="00590F37" w:rsidP="00590F37">
      <w:pPr>
        <w:pStyle w:val="Heading3"/>
        <w:spacing w:after="0" w:line="240" w:lineRule="auto"/>
        <w:rPr>
          <w:lang w:val="en-US"/>
        </w:rPr>
      </w:pPr>
      <w:r>
        <w:rPr>
          <w:lang w:val="en-US"/>
        </w:rPr>
        <w:t xml:space="preserve"> </w:t>
      </w:r>
      <w:bookmarkStart w:id="65" w:name="_Toc202144979"/>
      <w:r>
        <w:rPr>
          <w:lang w:val="en-US"/>
        </w:rPr>
        <w:t>Generarea înregistrărilor</w:t>
      </w:r>
      <w:bookmarkEnd w:id="65"/>
    </w:p>
    <w:p w14:paraId="06365CC2" w14:textId="6E913FD0" w:rsidR="009869C0" w:rsidRDefault="008A29FF" w:rsidP="009869C0">
      <w:pPr>
        <w:spacing w:after="0" w:line="240" w:lineRule="auto"/>
        <w:rPr>
          <w:lang w:val="en-US"/>
        </w:rPr>
      </w:pPr>
      <w:r>
        <w:rPr>
          <w:lang w:val="en-US"/>
        </w:rPr>
        <w:tab/>
        <w:t xml:space="preserve">Pentru </w:t>
      </w:r>
      <w:r w:rsidR="00275E7A">
        <w:rPr>
          <w:lang w:val="en-US"/>
        </w:rPr>
        <w:t xml:space="preserve">ca sistemul de diarizare </w:t>
      </w:r>
      <w:proofErr w:type="gramStart"/>
      <w:r w:rsidR="00275E7A">
        <w:rPr>
          <w:lang w:val="en-US"/>
        </w:rPr>
        <w:t>să</w:t>
      </w:r>
      <w:proofErr w:type="gramEnd"/>
      <w:r>
        <w:rPr>
          <w:lang w:val="en-US"/>
        </w:rPr>
        <w:t xml:space="preserve"> p</w:t>
      </w:r>
      <w:r w:rsidR="00275E7A">
        <w:rPr>
          <w:lang w:val="en-US"/>
        </w:rPr>
        <w:t>oată</w:t>
      </w:r>
      <w:r>
        <w:rPr>
          <w:lang w:val="en-US"/>
        </w:rPr>
        <w:t xml:space="preserve"> fi testat</w:t>
      </w:r>
      <w:r w:rsidR="00275E7A">
        <w:rPr>
          <w:lang w:val="en-US"/>
        </w:rPr>
        <w:t>, a fost necesară construirea unor înregistrări audio care să simuleze conversații între vorbitorii întâlniți în setul de date. Folosind cele 1500 de fișiere audio corespunzătoare fiecărui vorbitor, au fost generate înregistrări compuse, care includ segmente aparținând mai multor persoane, în</w:t>
      </w:r>
      <w:r w:rsidR="009869C0">
        <w:rPr>
          <w:lang w:val="en-US"/>
        </w:rPr>
        <w:t>tr-o succesiune, asemănător cu o conversație</w:t>
      </w:r>
      <w:r w:rsidR="00275E7A">
        <w:rPr>
          <w:lang w:val="en-US"/>
        </w:rPr>
        <w:t xml:space="preserve"> r</w:t>
      </w:r>
      <w:r w:rsidR="009869C0">
        <w:rPr>
          <w:lang w:val="en-US"/>
        </w:rPr>
        <w:t>eal</w:t>
      </w:r>
      <w:r w:rsidR="009869C0">
        <w:t>ă</w:t>
      </w:r>
      <w:r w:rsidR="00275E7A">
        <w:rPr>
          <w:lang w:val="en-US"/>
        </w:rPr>
        <w:t>.</w:t>
      </w:r>
    </w:p>
    <w:p w14:paraId="050728F4" w14:textId="77777777" w:rsidR="00C26344" w:rsidRDefault="009869C0" w:rsidP="009869C0">
      <w:pPr>
        <w:spacing w:after="0" w:line="240" w:lineRule="auto"/>
        <w:rPr>
          <w:lang w:val="en-US"/>
        </w:rPr>
      </w:pPr>
      <w:r>
        <w:rPr>
          <w:lang w:val="en-US"/>
        </w:rPr>
        <w:tab/>
      </w:r>
      <w:proofErr w:type="gramStart"/>
      <w:r>
        <w:rPr>
          <w:lang w:val="en-US"/>
        </w:rPr>
        <w:t>Genera</w:t>
      </w:r>
      <w:r w:rsidR="00C26344">
        <w:rPr>
          <w:lang w:val="en-US"/>
        </w:rPr>
        <w:t>rea acestor înregistrări se realizează</w:t>
      </w:r>
      <w:r>
        <w:rPr>
          <w:lang w:val="en-US"/>
        </w:rPr>
        <w:t xml:space="preserve"> automat cu ajutorul fișierului </w:t>
      </w:r>
      <w:r>
        <w:rPr>
          <w:i/>
          <w:lang w:val="en-US"/>
        </w:rPr>
        <w:t>generate_mixed_audio.py</w:t>
      </w:r>
      <w:r w:rsidR="00C26344">
        <w:rPr>
          <w:lang w:val="en-US"/>
        </w:rPr>
        <w:t xml:space="preserve">, care preia datele de configurare definite în cadrul listei numite </w:t>
      </w:r>
      <w:r w:rsidR="00C26344">
        <w:rPr>
          <w:i/>
          <w:lang w:val="en-US"/>
        </w:rPr>
        <w:t>schedule</w:t>
      </w:r>
      <w:r w:rsidR="00C26344">
        <w:rPr>
          <w:lang w:val="en-US"/>
        </w:rPr>
        <w:t>.</w:t>
      </w:r>
      <w:proofErr w:type="gramEnd"/>
      <w:r w:rsidR="00C26344">
        <w:rPr>
          <w:lang w:val="en-US"/>
        </w:rPr>
        <w:t xml:space="preserve"> </w:t>
      </w:r>
      <w:proofErr w:type="gramStart"/>
      <w:r w:rsidR="00C26344">
        <w:rPr>
          <w:lang w:val="en-US"/>
        </w:rPr>
        <w:t>Această listă conține, pentru fiecare vorbitor, numele său și durata dorită de apariție în fișierul final, în secunde.</w:t>
      </w:r>
      <w:proofErr w:type="gramEnd"/>
      <w:r w:rsidR="00C26344">
        <w:rPr>
          <w:lang w:val="en-US"/>
        </w:rPr>
        <w:t xml:space="preserve"> </w:t>
      </w:r>
      <w:proofErr w:type="gramStart"/>
      <w:r w:rsidR="00C26344">
        <w:rPr>
          <w:lang w:val="en-US"/>
        </w:rPr>
        <w:t xml:space="preserve">Pentru fiecare durată specificată în </w:t>
      </w:r>
      <w:r w:rsidR="00C26344">
        <w:rPr>
          <w:i/>
          <w:lang w:val="en-US"/>
        </w:rPr>
        <w:t>schedule</w:t>
      </w:r>
      <w:r w:rsidR="00C26344">
        <w:rPr>
          <w:lang w:val="en-US"/>
        </w:rPr>
        <w:t>, scriptul determină numărul de fișiere de câte o secundă necesare pentru acoperirea intervalului specificat și le selectează din directorul corespunzător vorbitorului.</w:t>
      </w:r>
      <w:proofErr w:type="gramEnd"/>
      <w:r w:rsidR="00C26344">
        <w:rPr>
          <w:lang w:val="en-US"/>
        </w:rPr>
        <w:t xml:space="preserve"> Apoi, aceste fișiere sunt încărcate și combinate, formând </w:t>
      </w:r>
      <w:proofErr w:type="gramStart"/>
      <w:r w:rsidR="00C26344">
        <w:rPr>
          <w:lang w:val="en-US"/>
        </w:rPr>
        <w:t>un</w:t>
      </w:r>
      <w:proofErr w:type="gramEnd"/>
      <w:r w:rsidR="00C26344">
        <w:rPr>
          <w:lang w:val="en-US"/>
        </w:rPr>
        <w:t xml:space="preserve"> singur fragment audio, urmând ca în ultimul pas toate aceste segmente să fie concatenate pentru a forma un fișier audio complet.</w:t>
      </w:r>
    </w:p>
    <w:p w14:paraId="7BF68CF9" w14:textId="77777777" w:rsidR="00542204" w:rsidRDefault="00C26344" w:rsidP="009869C0">
      <w:pPr>
        <w:spacing w:after="0" w:line="240" w:lineRule="auto"/>
        <w:rPr>
          <w:lang w:val="en-US"/>
        </w:rPr>
      </w:pPr>
      <w:r>
        <w:rPr>
          <w:lang w:val="en-US"/>
        </w:rPr>
        <w:tab/>
        <w:t xml:space="preserve">De asemenea, se creează și </w:t>
      </w:r>
      <w:proofErr w:type="gramStart"/>
      <w:r>
        <w:rPr>
          <w:lang w:val="en-US"/>
        </w:rPr>
        <w:t>un</w:t>
      </w:r>
      <w:proofErr w:type="gramEnd"/>
      <w:r>
        <w:rPr>
          <w:lang w:val="en-US"/>
        </w:rPr>
        <w:t xml:space="preserve"> fișier </w:t>
      </w:r>
      <w:r>
        <w:rPr>
          <w:i/>
          <w:lang w:val="en-US"/>
        </w:rPr>
        <w:t>.json</w:t>
      </w:r>
      <w:r>
        <w:rPr>
          <w:lang w:val="en-US"/>
        </w:rPr>
        <w:t xml:space="preserve"> care conține etichetele necesare, de forma </w:t>
      </w:r>
      <w:r>
        <w:rPr>
          <w:i/>
          <w:lang w:val="en-US"/>
        </w:rPr>
        <w:t>(start, end, speaker)</w:t>
      </w:r>
      <w:r>
        <w:rPr>
          <w:lang w:val="en-US"/>
        </w:rPr>
        <w:t xml:space="preserve"> pentru fiecare vorbitor prezent în cadrul înregistrării. </w:t>
      </w:r>
      <w:r w:rsidR="00542204" w:rsidRPr="00542204">
        <w:rPr>
          <w:lang w:val="en-US"/>
        </w:rPr>
        <w:t>Fișierele compuse sunt salvate într-un director separat, împreună cu metadatele aferente, și sunt folosite ca punct de plecare pentru etapele următoare ale diarizării: segmen</w:t>
      </w:r>
      <w:r w:rsidR="00542204">
        <w:rPr>
          <w:lang w:val="en-US"/>
        </w:rPr>
        <w:t>tare, extragerea reprezentărilor numerice</w:t>
      </w:r>
      <w:r w:rsidR="00542204" w:rsidRPr="00542204">
        <w:rPr>
          <w:lang w:val="en-US"/>
        </w:rPr>
        <w:t xml:space="preserve"> și gruparea automată </w:t>
      </w:r>
      <w:proofErr w:type="gramStart"/>
      <w:r w:rsidR="00542204" w:rsidRPr="00542204">
        <w:rPr>
          <w:lang w:val="en-US"/>
        </w:rPr>
        <w:t>a</w:t>
      </w:r>
      <w:proofErr w:type="gramEnd"/>
      <w:r w:rsidR="00542204">
        <w:rPr>
          <w:lang w:val="en-US"/>
        </w:rPr>
        <w:t xml:space="preserve"> acestora în funcție de similaritatea vocală</w:t>
      </w:r>
      <w:r w:rsidR="00542204" w:rsidRPr="00542204">
        <w:rPr>
          <w:lang w:val="en-US"/>
        </w:rPr>
        <w:t>.</w:t>
      </w:r>
    </w:p>
    <w:p w14:paraId="414BAC01" w14:textId="77777777" w:rsidR="00542204" w:rsidRDefault="00542204" w:rsidP="009869C0">
      <w:pPr>
        <w:spacing w:after="0" w:line="240" w:lineRule="auto"/>
        <w:rPr>
          <w:lang w:val="en-US"/>
        </w:rPr>
      </w:pPr>
    </w:p>
    <w:p w14:paraId="2BABDA2B" w14:textId="77777777" w:rsidR="005E111C" w:rsidRDefault="005E111C" w:rsidP="005E111C">
      <w:pPr>
        <w:pStyle w:val="Heading3"/>
        <w:spacing w:after="0" w:line="240" w:lineRule="auto"/>
        <w:rPr>
          <w:lang w:val="en-US"/>
        </w:rPr>
      </w:pPr>
      <w:r>
        <w:rPr>
          <w:lang w:val="en-US"/>
        </w:rPr>
        <w:t xml:space="preserve"> </w:t>
      </w:r>
      <w:bookmarkStart w:id="66" w:name="_Toc202144980"/>
      <w:r>
        <w:rPr>
          <w:lang w:val="en-US"/>
        </w:rPr>
        <w:t>Extragerea caracteristicilor vocale</w:t>
      </w:r>
      <w:bookmarkEnd w:id="66"/>
    </w:p>
    <w:p w14:paraId="6C4EAABF" w14:textId="7C76C52D" w:rsidR="009869C0" w:rsidRDefault="005E111C" w:rsidP="005E111C">
      <w:pPr>
        <w:spacing w:after="0" w:line="240" w:lineRule="auto"/>
        <w:rPr>
          <w:lang w:val="en-US"/>
        </w:rPr>
      </w:pPr>
      <w:r>
        <w:rPr>
          <w:lang w:val="en-US"/>
        </w:rPr>
        <w:tab/>
      </w:r>
      <w:proofErr w:type="gramStart"/>
      <w:r w:rsidRPr="005E111C">
        <w:rPr>
          <w:lang w:val="en-US"/>
        </w:rPr>
        <w:t>După obținerea fișierelor audio compuse, sistemul de diarizare trece la prelucrarea acestora în vederea identificării vorbitorilor.</w:t>
      </w:r>
      <w:proofErr w:type="gramEnd"/>
      <w:r w:rsidRPr="005E111C">
        <w:rPr>
          <w:lang w:val="en-US"/>
        </w:rPr>
        <w:t xml:space="preserve"> Segmentarea fișierului audio compus este realizată direct în fișierul</w:t>
      </w:r>
      <w:r>
        <w:rPr>
          <w:lang w:val="en-US"/>
        </w:rPr>
        <w:t xml:space="preserve"> </w:t>
      </w:r>
      <w:r>
        <w:rPr>
          <w:i/>
          <w:lang w:val="en-US"/>
        </w:rPr>
        <w:t>diarization.py</w:t>
      </w:r>
      <w:r>
        <w:rPr>
          <w:lang w:val="en-US"/>
        </w:rPr>
        <w:t xml:space="preserve">, </w:t>
      </w:r>
      <w:r w:rsidRPr="005E111C">
        <w:rPr>
          <w:lang w:val="en-US"/>
        </w:rPr>
        <w:t>unde întreaga înregistrare este încărcată într-un vector de eșantioane folosind funcția</w:t>
      </w:r>
      <w:r w:rsidR="00C26344" w:rsidRPr="005E111C">
        <w:rPr>
          <w:lang w:val="en-US"/>
        </w:rPr>
        <w:t xml:space="preserve"> </w:t>
      </w:r>
      <w:proofErr w:type="gramStart"/>
      <w:r>
        <w:rPr>
          <w:i/>
          <w:lang w:val="en-US"/>
        </w:rPr>
        <w:t>librosa.load(</w:t>
      </w:r>
      <w:proofErr w:type="gramEnd"/>
      <w:r>
        <w:rPr>
          <w:i/>
          <w:lang w:val="en-US"/>
        </w:rPr>
        <w:t>)</w:t>
      </w:r>
      <w:r>
        <w:rPr>
          <w:lang w:val="en-US"/>
        </w:rPr>
        <w:t xml:space="preserve">. </w:t>
      </w:r>
      <w:r w:rsidRPr="005E111C">
        <w:rPr>
          <w:lang w:val="en-US"/>
        </w:rPr>
        <w:t xml:space="preserve">Ulterior, această secvență audio este împărțită în segmente egale, prin parcurgerea vectorului în pași de câte 16.000 de eșantioane, corespunzător unei ferestre de 1 secundă la o rată de eșantionare de 16 kHz. Pentru fiecare astfel de fragment se aplică procesarea ulterioară, rezultând câte o mel-spectrogramă care </w:t>
      </w:r>
      <w:proofErr w:type="gramStart"/>
      <w:r w:rsidRPr="005E111C">
        <w:rPr>
          <w:lang w:val="en-US"/>
        </w:rPr>
        <w:t>este</w:t>
      </w:r>
      <w:proofErr w:type="gramEnd"/>
      <w:r w:rsidRPr="005E111C">
        <w:rPr>
          <w:lang w:val="en-US"/>
        </w:rPr>
        <w:t xml:space="preserve"> transmisă rețelei neuronale.</w:t>
      </w:r>
    </w:p>
    <w:p w14:paraId="5646ABA6" w14:textId="77777777" w:rsidR="00FE6F60" w:rsidRDefault="005E111C" w:rsidP="005E111C">
      <w:pPr>
        <w:spacing w:after="0" w:line="240" w:lineRule="auto"/>
        <w:rPr>
          <w:lang w:val="en-US"/>
        </w:rPr>
      </w:pPr>
      <w:r>
        <w:rPr>
          <w:lang w:val="en-US"/>
        </w:rPr>
        <w:tab/>
      </w:r>
      <w:r w:rsidR="00FE6F60">
        <w:rPr>
          <w:lang w:val="en-US"/>
        </w:rPr>
        <w:t>Pentru fiecare segment</w:t>
      </w:r>
      <w:r w:rsidRPr="005E111C">
        <w:rPr>
          <w:lang w:val="en-US"/>
        </w:rPr>
        <w:t>, se aplică funcția</w:t>
      </w:r>
      <w:r>
        <w:rPr>
          <w:lang w:val="en-US"/>
        </w:rPr>
        <w:t xml:space="preserve"> </w:t>
      </w:r>
      <w:r>
        <w:rPr>
          <w:i/>
          <w:lang w:val="en-US"/>
        </w:rPr>
        <w:t>extract_features_from_</w:t>
      </w:r>
      <w:proofErr w:type="gramStart"/>
      <w:r>
        <w:rPr>
          <w:i/>
          <w:lang w:val="en-US"/>
        </w:rPr>
        <w:t>audio(</w:t>
      </w:r>
      <w:proofErr w:type="gramEnd"/>
      <w:r>
        <w:rPr>
          <w:i/>
          <w:lang w:val="en-US"/>
        </w:rPr>
        <w:t>)</w:t>
      </w:r>
      <w:r w:rsidR="00FE6F60">
        <w:rPr>
          <w:i/>
          <w:lang w:val="en-US"/>
        </w:rPr>
        <w:t xml:space="preserve"> </w:t>
      </w:r>
      <w:r w:rsidR="00FE6F60">
        <w:rPr>
          <w:lang w:val="en-US"/>
        </w:rPr>
        <w:t xml:space="preserve">din fișierul </w:t>
      </w:r>
      <w:r w:rsidR="00FE6F60">
        <w:rPr>
          <w:i/>
          <w:lang w:val="en-US"/>
        </w:rPr>
        <w:t>feature_extraction.py</w:t>
      </w:r>
      <w:r w:rsidR="00FE6F60">
        <w:rPr>
          <w:lang w:val="en-US"/>
        </w:rPr>
        <w:t xml:space="preserve">. </w:t>
      </w:r>
      <w:proofErr w:type="gramStart"/>
      <w:r w:rsidR="00FE6F60">
        <w:rPr>
          <w:lang w:val="en-US"/>
        </w:rPr>
        <w:t>A</w:t>
      </w:r>
      <w:r w:rsidR="00FE6F60" w:rsidRPr="00FE6F60">
        <w:rPr>
          <w:lang w:val="en-US"/>
        </w:rPr>
        <w:t>ceasta transformă fragmentul într-o mel-spectrogramă, o reprezentare bidimensională a distribuției frecvenței în timp, utilizată frecvent în aplicațiile de procesare a vocii.</w:t>
      </w:r>
      <w:proofErr w:type="gramEnd"/>
      <w:r w:rsidR="00FE6F60" w:rsidRPr="00FE6F60">
        <w:rPr>
          <w:lang w:val="en-US"/>
        </w:rPr>
        <w:t xml:space="preserve"> Dimensiunea rezultată a fiecărei spectrograme </w:t>
      </w:r>
      <w:proofErr w:type="gramStart"/>
      <w:r w:rsidR="00FE6F60" w:rsidRPr="00FE6F60">
        <w:rPr>
          <w:lang w:val="en-US"/>
        </w:rPr>
        <w:t>este</w:t>
      </w:r>
      <w:proofErr w:type="gramEnd"/>
      <w:r w:rsidR="00FE6F60" w:rsidRPr="00FE6F60">
        <w:rPr>
          <w:lang w:val="en-US"/>
        </w:rPr>
        <w:t xml:space="preserve"> standardizată la (1, 128, 200) pentru a fi</w:t>
      </w:r>
      <w:r w:rsidR="00FE6F60">
        <w:rPr>
          <w:lang w:val="en-US"/>
        </w:rPr>
        <w:t xml:space="preserve"> compatibilă cu modelul</w:t>
      </w:r>
      <w:r w:rsidR="00FE6F60" w:rsidRPr="00FE6F60">
        <w:rPr>
          <w:lang w:val="en-US"/>
        </w:rPr>
        <w:t xml:space="preserve"> folosit.</w:t>
      </w:r>
    </w:p>
    <w:p w14:paraId="685593B7" w14:textId="77777777" w:rsidR="00FE6F60" w:rsidRDefault="00FE6F60" w:rsidP="005E111C">
      <w:pPr>
        <w:spacing w:after="0" w:line="240" w:lineRule="auto"/>
        <w:rPr>
          <w:lang w:val="en-US"/>
        </w:rPr>
      </w:pPr>
      <w:r>
        <w:rPr>
          <w:lang w:val="en-US"/>
        </w:rPr>
        <w:lastRenderedPageBreak/>
        <w:tab/>
      </w:r>
      <w:r w:rsidRPr="00FE6F60">
        <w:rPr>
          <w:lang w:val="en-US"/>
        </w:rPr>
        <w:t>Modelul ales pentru extragerea caracteristicilor este încărcat în memoria GPU sau CPU folosind</w:t>
      </w:r>
      <w:r>
        <w:rPr>
          <w:lang w:val="en-US"/>
        </w:rPr>
        <w:t xml:space="preserve"> </w:t>
      </w:r>
      <w:proofErr w:type="gramStart"/>
      <w:r>
        <w:rPr>
          <w:i/>
          <w:lang w:val="en-US"/>
        </w:rPr>
        <w:t>torch.load(</w:t>
      </w:r>
      <w:proofErr w:type="gramEnd"/>
      <w:r>
        <w:rPr>
          <w:i/>
          <w:lang w:val="en-US"/>
        </w:rPr>
        <w:t>)</w:t>
      </w:r>
      <w:r>
        <w:rPr>
          <w:lang w:val="en-US"/>
        </w:rPr>
        <w:t xml:space="preserve"> și este trecut în modul de evaluare (</w:t>
      </w:r>
      <w:r>
        <w:rPr>
          <w:i/>
          <w:lang w:val="en-US"/>
        </w:rPr>
        <w:t>eval()</w:t>
      </w:r>
      <w:r>
        <w:rPr>
          <w:lang w:val="en-US"/>
        </w:rPr>
        <w:t>),</w:t>
      </w:r>
      <w:r w:rsidRPr="00FE6F60">
        <w:rPr>
          <w:lang w:val="en-US"/>
        </w:rPr>
        <w:t xml:space="preserve">pentru a dezactiva componentele specifice antrenării. În continuare, fiecare mel-spectrogramă </w:t>
      </w:r>
      <w:proofErr w:type="gramStart"/>
      <w:r w:rsidRPr="00FE6F60">
        <w:rPr>
          <w:lang w:val="en-US"/>
        </w:rPr>
        <w:t>este</w:t>
      </w:r>
      <w:proofErr w:type="gramEnd"/>
      <w:r w:rsidRPr="00FE6F60">
        <w:rPr>
          <w:lang w:val="en-US"/>
        </w:rPr>
        <w:t xml:space="preserve"> introdusă în rețea pentru a genera o reprezentare numerică a vocii. Acest vector </w:t>
      </w:r>
      <w:proofErr w:type="gramStart"/>
      <w:r w:rsidRPr="00FE6F60">
        <w:rPr>
          <w:lang w:val="en-US"/>
        </w:rPr>
        <w:t>este</w:t>
      </w:r>
      <w:proofErr w:type="gramEnd"/>
      <w:r w:rsidRPr="00FE6F60">
        <w:rPr>
          <w:lang w:val="en-US"/>
        </w:rPr>
        <w:t xml:space="preserve"> obținut dintr-un strat dedicat al rețelei (embedding layer), care este conceput să păstreze trăsăturile distinctive ale vorbitorului fără a face o clasificare finală.</w:t>
      </w:r>
    </w:p>
    <w:p w14:paraId="73775D2F" w14:textId="4D486DB4" w:rsidR="005E111C" w:rsidRDefault="00FE6F60" w:rsidP="005E111C">
      <w:pPr>
        <w:spacing w:after="0" w:line="240" w:lineRule="auto"/>
        <w:rPr>
          <w:lang w:val="en-US"/>
        </w:rPr>
      </w:pPr>
      <w:r>
        <w:rPr>
          <w:lang w:val="en-US"/>
        </w:rPr>
        <w:tab/>
      </w:r>
      <w:proofErr w:type="gramStart"/>
      <w:r w:rsidRPr="00FE6F60">
        <w:rPr>
          <w:lang w:val="en-US"/>
        </w:rPr>
        <w:t>Toți vectorii obținuți sunt salvați într-o listă și rețin ordinea segmentelor din fișierul audio.</w:t>
      </w:r>
      <w:proofErr w:type="gramEnd"/>
      <w:r w:rsidRPr="00FE6F60">
        <w:rPr>
          <w:lang w:val="en-US"/>
        </w:rPr>
        <w:t xml:space="preserve"> Fiecare vector conține informații esențiale despre vocea vorbitorului din acel fragment, iar împreună, acești vectori formează baza de date </w:t>
      </w:r>
      <w:proofErr w:type="gramStart"/>
      <w:r w:rsidRPr="00FE6F60">
        <w:rPr>
          <w:lang w:val="en-US"/>
        </w:rPr>
        <w:t>ce</w:t>
      </w:r>
      <w:proofErr w:type="gramEnd"/>
      <w:r w:rsidRPr="00FE6F60">
        <w:rPr>
          <w:lang w:val="en-US"/>
        </w:rPr>
        <w:t xml:space="preserve"> va fi analizată ulterior de algoritmii de grupare automată. Practic, extragerea acestor caracteristici transformă o înregistrare audio brută într-o secvență de descrieri numerice, care pot fi comparate între ele în funcție de similaritatea vocală.</w:t>
      </w:r>
    </w:p>
    <w:p w14:paraId="6EA56E1A" w14:textId="77777777" w:rsidR="006505DB" w:rsidRDefault="006505DB" w:rsidP="005E111C">
      <w:pPr>
        <w:spacing w:after="0" w:line="240" w:lineRule="auto"/>
        <w:rPr>
          <w:lang w:val="en-US"/>
        </w:rPr>
      </w:pPr>
    </w:p>
    <w:p w14:paraId="5B7DC1DF" w14:textId="49F3DCB8" w:rsidR="006505DB" w:rsidRDefault="006505DB" w:rsidP="006505DB">
      <w:pPr>
        <w:pStyle w:val="Heading3"/>
        <w:spacing w:after="0" w:line="240" w:lineRule="auto"/>
      </w:pPr>
      <w:r>
        <w:rPr>
          <w:lang w:val="en-US"/>
        </w:rPr>
        <w:t xml:space="preserve"> </w:t>
      </w:r>
      <w:bookmarkStart w:id="67" w:name="_Toc202144981"/>
      <w:r>
        <w:rPr>
          <w:lang w:val="en-US"/>
        </w:rPr>
        <w:t>Gruparea secven</w:t>
      </w:r>
      <w:r>
        <w:t>țelor vocale</w:t>
      </w:r>
      <w:bookmarkEnd w:id="67"/>
    </w:p>
    <w:p w14:paraId="4E08C8AA" w14:textId="27084D3E" w:rsidR="006505DB" w:rsidRDefault="006505DB" w:rsidP="006505DB">
      <w:pPr>
        <w:spacing w:after="0" w:line="240" w:lineRule="auto"/>
      </w:pPr>
      <w:r>
        <w:tab/>
      </w:r>
      <w:r w:rsidRPr="006505DB">
        <w:t>Etapa de grupare automată a secvențelor vocale reprezintă unul dintre cele mai importante componente ale sistemului de diarizare, fiind responsabilă pentru identificarea și separarea fragmentelor audio aparținând fiecărui vorbitor. După ce fiecare segment de o secundă a fost transformat într-un vector numeric care reflectă caracteristicile acustice ale vocii, acești vectori sunt analizați pentru a fi grupați pe baza asemănării dintre ei. Gruparea este realizată fără informații predefinite despre identitatea reală a vorbitorilor, folosind algoritmi de învățare nesupravegheată. Implementarea acestor metode se regăsește în fișierul</w:t>
      </w:r>
      <w:r>
        <w:t xml:space="preserve"> </w:t>
      </w:r>
      <w:r>
        <w:rPr>
          <w:i/>
        </w:rPr>
        <w:t>clustering_methods.py</w:t>
      </w:r>
      <w:r>
        <w:t>, unde sunt definite două funcții principale</w:t>
      </w:r>
      <w:r>
        <w:rPr>
          <w:lang w:val="en-US"/>
        </w:rPr>
        <w:t xml:space="preserve">: </w:t>
      </w:r>
      <w:r>
        <w:rPr>
          <w:i/>
          <w:lang w:val="en-US"/>
        </w:rPr>
        <w:t>diarize_kmeans()</w:t>
      </w:r>
      <w:r>
        <w:rPr>
          <w:lang w:val="en-US"/>
        </w:rPr>
        <w:t xml:space="preserve"> </w:t>
      </w:r>
      <w:r>
        <w:t xml:space="preserve">și </w:t>
      </w:r>
      <w:r>
        <w:rPr>
          <w:i/>
        </w:rPr>
        <w:t>diarize_spectral()</w:t>
      </w:r>
      <w:r>
        <w:t>.</w:t>
      </w:r>
    </w:p>
    <w:p w14:paraId="504D6C08" w14:textId="43C5B9B8" w:rsidR="006505DB" w:rsidRDefault="006505DB" w:rsidP="006505DB">
      <w:pPr>
        <w:spacing w:after="0" w:line="240" w:lineRule="auto"/>
        <w:rPr>
          <w:lang w:val="en-US"/>
        </w:rPr>
      </w:pPr>
      <w:r>
        <w:tab/>
      </w:r>
      <w:r w:rsidR="000E0D3D">
        <w:t xml:space="preserve">Funcția </w:t>
      </w:r>
      <w:r w:rsidR="000E0D3D">
        <w:rPr>
          <w:i/>
          <w:lang w:val="en-US"/>
        </w:rPr>
        <w:t>diarize_kmeans()</w:t>
      </w:r>
      <w:r w:rsidR="000E0D3D">
        <w:rPr>
          <w:lang w:val="en-US"/>
        </w:rPr>
        <w:t xml:space="preserve"> e</w:t>
      </w:r>
      <w:r w:rsidR="000E0D3D" w:rsidRPr="000E0D3D">
        <w:rPr>
          <w:lang w:val="en-US"/>
        </w:rPr>
        <w:t>ste utilizată în situațiile în care numărul de vorbitori din înregistrare este cunoscut în prealabil. Aceasta primește ca parametru lista vectorilor obținuți în etapa anterioară</w:t>
      </w:r>
      <w:r w:rsidR="000E0D3D">
        <w:rPr>
          <w:lang w:val="en-US"/>
        </w:rPr>
        <w:t xml:space="preserve"> (</w:t>
      </w:r>
      <w:r w:rsidR="000E0D3D">
        <w:rPr>
          <w:i/>
          <w:lang w:val="en-US"/>
        </w:rPr>
        <w:t xml:space="preserve">embeddings) </w:t>
      </w:r>
      <w:r w:rsidR="000E0D3D">
        <w:rPr>
          <w:lang w:val="en-US"/>
        </w:rPr>
        <w:t xml:space="preserve">și </w:t>
      </w:r>
      <w:proofErr w:type="gramStart"/>
      <w:r w:rsidR="000E0D3D">
        <w:rPr>
          <w:lang w:val="en-US"/>
        </w:rPr>
        <w:t>un</w:t>
      </w:r>
      <w:proofErr w:type="gramEnd"/>
      <w:r w:rsidR="000E0D3D">
        <w:rPr>
          <w:lang w:val="en-US"/>
        </w:rPr>
        <w:t xml:space="preserve"> număr întreg care indică numărul de grupuri pe care algoritmul trebuie să le formeze (</w:t>
      </w:r>
      <w:r w:rsidR="000E0D3D">
        <w:rPr>
          <w:i/>
          <w:lang w:val="en-US"/>
        </w:rPr>
        <w:t>k)</w:t>
      </w:r>
      <w:r w:rsidR="000E0D3D">
        <w:rPr>
          <w:lang w:val="en-US"/>
        </w:rPr>
        <w:t xml:space="preserve">. </w:t>
      </w:r>
      <w:r w:rsidR="000E0D3D" w:rsidRPr="000E0D3D">
        <w:rPr>
          <w:lang w:val="en-US"/>
        </w:rPr>
        <w:t xml:space="preserve">La începutul funcției, lista de vectori </w:t>
      </w:r>
      <w:proofErr w:type="gramStart"/>
      <w:r w:rsidR="000E0D3D" w:rsidRPr="000E0D3D">
        <w:rPr>
          <w:lang w:val="en-US"/>
        </w:rPr>
        <w:t>este</w:t>
      </w:r>
      <w:proofErr w:type="gramEnd"/>
      <w:r w:rsidR="000E0D3D" w:rsidRPr="000E0D3D">
        <w:rPr>
          <w:lang w:val="en-US"/>
        </w:rPr>
        <w:t xml:space="preserve"> convertită într-un obiect de tip</w:t>
      </w:r>
      <w:r w:rsidR="000E0D3D">
        <w:rPr>
          <w:lang w:val="en-US"/>
        </w:rPr>
        <w:t xml:space="preserve"> </w:t>
      </w:r>
      <w:r w:rsidR="000E0D3D">
        <w:rPr>
          <w:i/>
          <w:lang w:val="en-US"/>
        </w:rPr>
        <w:t>numpy.ndarray</w:t>
      </w:r>
      <w:r w:rsidR="000E0D3D">
        <w:rPr>
          <w:lang w:val="en-US"/>
        </w:rPr>
        <w:t xml:space="preserve">, pentru a fi compatibilă cu algoritmii din biblioteca </w:t>
      </w:r>
      <w:r w:rsidR="000E0D3D">
        <w:rPr>
          <w:i/>
          <w:lang w:val="en-US"/>
        </w:rPr>
        <w:t>scikit-learn</w:t>
      </w:r>
      <w:r w:rsidR="00A66251">
        <w:rPr>
          <w:lang w:val="en-US"/>
        </w:rPr>
        <w:t xml:space="preserve">, </w:t>
      </w:r>
      <w:r w:rsidR="00A66251" w:rsidRPr="00A66251">
        <w:rPr>
          <w:lang w:val="en-US"/>
        </w:rPr>
        <w:t>apoi sunt normalizate folosind un StandardScaler pentru a aduce toate dimensiunile la o dis</w:t>
      </w:r>
      <w:r w:rsidR="007A2C2E">
        <w:rPr>
          <w:lang w:val="en-US"/>
        </w:rPr>
        <w:t xml:space="preserve">tribuție cu medie zero si deviație standard egală cu 1. Acest pas </w:t>
      </w:r>
      <w:proofErr w:type="gramStart"/>
      <w:r w:rsidR="007A2C2E">
        <w:rPr>
          <w:lang w:val="en-US"/>
        </w:rPr>
        <w:t>este</w:t>
      </w:r>
      <w:proofErr w:type="gramEnd"/>
      <w:r w:rsidR="007A2C2E">
        <w:rPr>
          <w:lang w:val="en-US"/>
        </w:rPr>
        <w:t xml:space="preserve"> esenț</w:t>
      </w:r>
      <w:r w:rsidR="00A66251" w:rsidRPr="00A66251">
        <w:rPr>
          <w:lang w:val="en-US"/>
        </w:rPr>
        <w:t>ial deoare</w:t>
      </w:r>
      <w:r w:rsidR="007A2C2E">
        <w:rPr>
          <w:lang w:val="en-US"/>
        </w:rPr>
        <w:t>ce algoritmul K-Means utilizează distanț</w:t>
      </w:r>
      <w:r w:rsidR="00A66251" w:rsidRPr="00A66251">
        <w:rPr>
          <w:lang w:val="en-US"/>
        </w:rPr>
        <w:t>e euclidiene, sensi</w:t>
      </w:r>
      <w:r w:rsidR="007A2C2E">
        <w:rPr>
          <w:lang w:val="en-US"/>
        </w:rPr>
        <w:t>bile la scala variabilelor. După</w:t>
      </w:r>
      <w:r w:rsidR="00A66251" w:rsidRPr="00A66251">
        <w:rPr>
          <w:lang w:val="en-US"/>
        </w:rPr>
        <w:t xml:space="preserve"> normalizare, datele sunt supus</w:t>
      </w:r>
      <w:r w:rsidR="007A2C2E">
        <w:rPr>
          <w:lang w:val="en-US"/>
        </w:rPr>
        <w:t>e unei reduceri a dimensionalităț</w:t>
      </w:r>
      <w:r w:rsidR="00A66251" w:rsidRPr="00A66251">
        <w:rPr>
          <w:lang w:val="en-US"/>
        </w:rPr>
        <w:t>ii prin PCA (Principal</w:t>
      </w:r>
      <w:r w:rsidR="007A2C2E">
        <w:rPr>
          <w:lang w:val="en-US"/>
        </w:rPr>
        <w:t xml:space="preserve"> Component Analysis), cu un numă</w:t>
      </w:r>
      <w:r w:rsidR="00A66251" w:rsidRPr="00A66251">
        <w:rPr>
          <w:lang w:val="en-US"/>
        </w:rPr>
        <w:t>r maxim de 30 de compone</w:t>
      </w:r>
      <w:r w:rsidR="007A2C2E">
        <w:rPr>
          <w:lang w:val="en-US"/>
        </w:rPr>
        <w:t>nte, pentru a elimina zgomotul ș</w:t>
      </w:r>
      <w:r w:rsidR="00A66251" w:rsidRPr="00A66251">
        <w:rPr>
          <w:lang w:val="en-US"/>
        </w:rPr>
        <w:t>i a red</w:t>
      </w:r>
      <w:r w:rsidR="007A2C2E">
        <w:rPr>
          <w:lang w:val="en-US"/>
        </w:rPr>
        <w:t>uce complexitatea computatională</w:t>
      </w:r>
      <w:r w:rsidR="00A66251" w:rsidRPr="00A66251">
        <w:rPr>
          <w:lang w:val="en-US"/>
        </w:rPr>
        <w:t>.</w:t>
      </w:r>
    </w:p>
    <w:p w14:paraId="5AD06D66" w14:textId="7B8DCA55" w:rsidR="00A66251" w:rsidRDefault="00A66251" w:rsidP="006505DB">
      <w:pPr>
        <w:spacing w:after="0" w:line="240" w:lineRule="auto"/>
        <w:rPr>
          <w:lang w:val="en-US"/>
        </w:rPr>
      </w:pPr>
      <w:r>
        <w:rPr>
          <w:lang w:val="en-US"/>
        </w:rPr>
        <w:tab/>
      </w:r>
      <w:r w:rsidR="007A2C2E">
        <w:rPr>
          <w:lang w:val="en-US"/>
        </w:rPr>
        <w:t xml:space="preserve">După </w:t>
      </w:r>
      <w:proofErr w:type="gramStart"/>
      <w:r w:rsidR="007A2C2E">
        <w:rPr>
          <w:lang w:val="en-US"/>
        </w:rPr>
        <w:t>ce</w:t>
      </w:r>
      <w:proofErr w:type="gramEnd"/>
      <w:r w:rsidR="007A2C2E">
        <w:rPr>
          <w:lang w:val="en-US"/>
        </w:rPr>
        <w:t xml:space="preserve"> datele sunt pregătite, se aplică</w:t>
      </w:r>
      <w:r w:rsidRPr="00A66251">
        <w:rPr>
          <w:lang w:val="en-US"/>
        </w:rPr>
        <w:t xml:space="preserve"> algoritmul</w:t>
      </w:r>
      <w:r w:rsidR="007A2C2E">
        <w:rPr>
          <w:lang w:val="en-US"/>
        </w:rPr>
        <w:t xml:space="preserve"> K-Means care î</w:t>
      </w:r>
      <w:r w:rsidRPr="00A66251">
        <w:rPr>
          <w:lang w:val="en-US"/>
        </w:rPr>
        <w:t>mpa</w:t>
      </w:r>
      <w:r w:rsidR="007A2C2E">
        <w:rPr>
          <w:lang w:val="en-US"/>
        </w:rPr>
        <w:t>rte vectorii in k grupuri. Fiecărui vector i se asociază o etichetă, corespunzătoare grupului în care a fost î</w:t>
      </w:r>
      <w:r w:rsidRPr="00A66251">
        <w:rPr>
          <w:lang w:val="en-US"/>
        </w:rPr>
        <w:t xml:space="preserve">ncadrat. Pentru a putea compara aceste rezultate cu </w:t>
      </w:r>
      <w:r w:rsidR="007A2C2E">
        <w:rPr>
          <w:lang w:val="en-US"/>
        </w:rPr>
        <w:lastRenderedPageBreak/>
        <w:t>etichetele reale, se construiește o matrice de contigență î</w:t>
      </w:r>
      <w:r w:rsidRPr="00A66251">
        <w:rPr>
          <w:lang w:val="en-US"/>
        </w:rPr>
        <w:t>ntre etichetele p</w:t>
      </w:r>
      <w:r w:rsidR="007A2C2E">
        <w:rPr>
          <w:lang w:val="en-US"/>
        </w:rPr>
        <w:t>rezise și cele de referință. Apoi, se foloseș</w:t>
      </w:r>
      <w:r w:rsidRPr="00A66251">
        <w:rPr>
          <w:lang w:val="en-US"/>
        </w:rPr>
        <w:t>te al</w:t>
      </w:r>
      <w:r w:rsidR="007A2C2E">
        <w:rPr>
          <w:lang w:val="en-US"/>
        </w:rPr>
        <w:t>goritmul Hungarian, care rezolvă</w:t>
      </w:r>
      <w:r w:rsidRPr="00A66251">
        <w:rPr>
          <w:lang w:val="en-US"/>
        </w:rPr>
        <w:t xml:space="preserve"> optim problema de aliniere a etich</w:t>
      </w:r>
      <w:r w:rsidR="007A2C2E">
        <w:rPr>
          <w:lang w:val="en-US"/>
        </w:rPr>
        <w:t>etelor prin minimizarea diferenț</w:t>
      </w:r>
      <w:r w:rsidRPr="00A66251">
        <w:rPr>
          <w:lang w:val="en-US"/>
        </w:rPr>
        <w:t xml:space="preserve">elor dintre etichetele prezise si cele reale. Astfel, etichetele generate sunt reordonate </w:t>
      </w:r>
      <w:r w:rsidR="007A2C2E">
        <w:rPr>
          <w:lang w:val="en-US"/>
        </w:rPr>
        <w:t>pentru a corespunde cât mai mult cu cele corecte, fără</w:t>
      </w:r>
      <w:r w:rsidRPr="00A66251">
        <w:rPr>
          <w:lang w:val="en-US"/>
        </w:rPr>
        <w:t xml:space="preserve"> a modifica struc</w:t>
      </w:r>
      <w:r w:rsidR="007A2C2E">
        <w:rPr>
          <w:lang w:val="en-US"/>
        </w:rPr>
        <w:t xml:space="preserve">tura grupurilor formate. Această metodă </w:t>
      </w:r>
      <w:proofErr w:type="gramStart"/>
      <w:r w:rsidR="007A2C2E">
        <w:rPr>
          <w:lang w:val="en-US"/>
        </w:rPr>
        <w:t>este</w:t>
      </w:r>
      <w:proofErr w:type="gramEnd"/>
      <w:r w:rsidR="007A2C2E">
        <w:rPr>
          <w:lang w:val="en-US"/>
        </w:rPr>
        <w:t xml:space="preserve"> eficientă și rapida, dar funcționează corect doar când datele sunt clar separabile și câ</w:t>
      </w:r>
      <w:r w:rsidRPr="00A66251">
        <w:rPr>
          <w:lang w:val="en-US"/>
        </w:rPr>
        <w:t xml:space="preserve">nd </w:t>
      </w:r>
      <w:r>
        <w:rPr>
          <w:lang w:val="en-US"/>
        </w:rPr>
        <w:t>este cunoscut numărul de vorbitori.</w:t>
      </w:r>
    </w:p>
    <w:p w14:paraId="27C003A8" w14:textId="51C5BD2E" w:rsidR="00A66251" w:rsidRDefault="00A66251" w:rsidP="006505DB">
      <w:pPr>
        <w:spacing w:after="0" w:line="240" w:lineRule="auto"/>
        <w:rPr>
          <w:lang w:val="en-US"/>
        </w:rPr>
      </w:pPr>
      <w:r>
        <w:rPr>
          <w:lang w:val="en-US"/>
        </w:rPr>
        <w:tab/>
      </w:r>
      <w:r w:rsidR="007A2C2E">
        <w:rPr>
          <w:lang w:val="en-US"/>
        </w:rPr>
        <w:t>În situațiile mai dificile, î</w:t>
      </w:r>
      <w:r w:rsidRPr="00A66251">
        <w:rPr>
          <w:lang w:val="en-US"/>
        </w:rPr>
        <w:t xml:space="preserve">n care vocile nu sunt </w:t>
      </w:r>
      <w:r w:rsidR="007A2C2E">
        <w:rPr>
          <w:lang w:val="en-US"/>
        </w:rPr>
        <w:t>ușor de separat sau când numă</w:t>
      </w:r>
      <w:r w:rsidRPr="00A66251">
        <w:rPr>
          <w:lang w:val="en-US"/>
        </w:rPr>
        <w:t xml:space="preserve">rul de vorbitori nu </w:t>
      </w:r>
      <w:proofErr w:type="gramStart"/>
      <w:r w:rsidRPr="00A66251">
        <w:rPr>
          <w:lang w:val="en-US"/>
        </w:rPr>
        <w:t>este</w:t>
      </w:r>
      <w:proofErr w:type="gramEnd"/>
      <w:r w:rsidRPr="00A66251">
        <w:rPr>
          <w:lang w:val="en-US"/>
        </w:rPr>
        <w:t xml:space="preserve"> cunoscut </w:t>
      </w:r>
      <w:r w:rsidR="007A2C2E">
        <w:rPr>
          <w:lang w:val="en-US"/>
        </w:rPr>
        <w:t>de dinainte, se utilizează</w:t>
      </w:r>
      <w:r w:rsidRPr="00A66251">
        <w:rPr>
          <w:lang w:val="en-US"/>
        </w:rPr>
        <w:t xml:space="preserve"> meto</w:t>
      </w:r>
      <w:r w:rsidR="007A2C2E">
        <w:rPr>
          <w:lang w:val="en-US"/>
        </w:rPr>
        <w:t>da Spectral Clustering. Funcț</w:t>
      </w:r>
      <w:r>
        <w:rPr>
          <w:lang w:val="en-US"/>
        </w:rPr>
        <w:t xml:space="preserve">ia </w:t>
      </w:r>
      <w:r>
        <w:rPr>
          <w:i/>
          <w:lang w:val="en-US"/>
        </w:rPr>
        <w:t>diarize_</w:t>
      </w:r>
      <w:proofErr w:type="gramStart"/>
      <w:r>
        <w:rPr>
          <w:i/>
          <w:lang w:val="en-US"/>
        </w:rPr>
        <w:t>spectral(</w:t>
      </w:r>
      <w:proofErr w:type="gramEnd"/>
      <w:r>
        <w:rPr>
          <w:i/>
          <w:lang w:val="en-US"/>
        </w:rPr>
        <w:t>)</w:t>
      </w:r>
      <w:r w:rsidR="007A2C2E">
        <w:rPr>
          <w:lang w:val="en-US"/>
        </w:rPr>
        <w:t xml:space="preserve"> porneș</w:t>
      </w:r>
      <w:r w:rsidRPr="00A66251">
        <w:rPr>
          <w:lang w:val="en-US"/>
        </w:rPr>
        <w:t>te de la vectorii de cara</w:t>
      </w:r>
      <w:r w:rsidR="007A2C2E">
        <w:rPr>
          <w:lang w:val="en-US"/>
        </w:rPr>
        <w:t>cteristici, care sunt normalizați și supuș</w:t>
      </w:r>
      <w:r w:rsidRPr="00A66251">
        <w:rPr>
          <w:lang w:val="en-US"/>
        </w:rPr>
        <w:t>i reducerii dimensionale prin PCA, similar met</w:t>
      </w:r>
      <w:r w:rsidR="007A2C2E">
        <w:rPr>
          <w:lang w:val="en-US"/>
        </w:rPr>
        <w:t>odei anterioare. Apoi construiește o matrice de similaritate între vectori și generează un graf în care fiecare nod reprezintă</w:t>
      </w:r>
      <w:r w:rsidRPr="00A66251">
        <w:rPr>
          <w:lang w:val="en-US"/>
        </w:rPr>
        <w:t xml:space="preserve"> un segm</w:t>
      </w:r>
      <w:r w:rsidR="007A2C2E">
        <w:rPr>
          <w:lang w:val="en-US"/>
        </w:rPr>
        <w:t>ent audio, iar muchiile reflectă cât de apropiate sunt segmentele î</w:t>
      </w:r>
      <w:r w:rsidRPr="00A66251">
        <w:rPr>
          <w:lang w:val="en-US"/>
        </w:rPr>
        <w:t xml:space="preserve">ntre ele. </w:t>
      </w:r>
      <w:proofErr w:type="gramStart"/>
      <w:r w:rsidRPr="00A66251">
        <w:rPr>
          <w:lang w:val="en-US"/>
        </w:rPr>
        <w:t xml:space="preserve">Pe </w:t>
      </w:r>
      <w:r w:rsidR="007A2C2E">
        <w:rPr>
          <w:lang w:val="en-US"/>
        </w:rPr>
        <w:t>baza acestui graf, se construieș</w:t>
      </w:r>
      <w:r w:rsidRPr="00A66251">
        <w:rPr>
          <w:lang w:val="en-US"/>
        </w:rPr>
        <w:t>te ma</w:t>
      </w:r>
      <w:r w:rsidR="005E32FD">
        <w:rPr>
          <w:lang w:val="en-US"/>
        </w:rPr>
        <w:t>tricea Laplaciană</w:t>
      </w:r>
      <w:r w:rsidR="007A2C2E">
        <w:rPr>
          <w:lang w:val="en-US"/>
        </w:rPr>
        <w:t xml:space="preserve"> și se calculează</w:t>
      </w:r>
      <w:r w:rsidRPr="00A66251">
        <w:rPr>
          <w:lang w:val="en-US"/>
        </w:rPr>
        <w:t xml:space="preserve"> valorile proprii</w:t>
      </w:r>
      <w:r w:rsidR="007A2C2E">
        <w:rPr>
          <w:lang w:val="en-US"/>
        </w:rPr>
        <w:t>.</w:t>
      </w:r>
      <w:proofErr w:type="gramEnd"/>
    </w:p>
    <w:p w14:paraId="0401C7C1" w14:textId="4B65E8FD" w:rsidR="007A2C2E" w:rsidRPr="000E0D3D" w:rsidRDefault="007A2C2E" w:rsidP="006505DB">
      <w:pPr>
        <w:spacing w:after="0" w:line="240" w:lineRule="auto"/>
      </w:pPr>
      <w:r>
        <w:rPr>
          <w:lang w:val="en-US"/>
        </w:rPr>
        <w:tab/>
        <w:t>Numă</w:t>
      </w:r>
      <w:r w:rsidRPr="007A2C2E">
        <w:rPr>
          <w:lang w:val="en-US"/>
        </w:rPr>
        <w:t>rul de grupuri este estimat automat cu ajuto</w:t>
      </w:r>
      <w:r>
        <w:rPr>
          <w:lang w:val="en-US"/>
        </w:rPr>
        <w:t xml:space="preserve">rul funcției </w:t>
      </w:r>
      <w:r>
        <w:rPr>
          <w:i/>
          <w:lang w:val="en-US"/>
        </w:rPr>
        <w:t>estimate_</w:t>
      </w:r>
      <w:proofErr w:type="gramStart"/>
      <w:r>
        <w:rPr>
          <w:i/>
          <w:lang w:val="en-US"/>
        </w:rPr>
        <w:t>clusters(</w:t>
      </w:r>
      <w:proofErr w:type="gramEnd"/>
      <w:r>
        <w:rPr>
          <w:i/>
          <w:lang w:val="en-US"/>
        </w:rPr>
        <w:t>)</w:t>
      </w:r>
      <w:r>
        <w:rPr>
          <w:lang w:val="en-US"/>
        </w:rPr>
        <w:t xml:space="preserve">. </w:t>
      </w:r>
      <w:proofErr w:type="gramStart"/>
      <w:r>
        <w:rPr>
          <w:lang w:val="en-US"/>
        </w:rPr>
        <w:t>Această funcție analizează diferenț</w:t>
      </w:r>
      <w:r w:rsidRPr="007A2C2E">
        <w:rPr>
          <w:lang w:val="en-US"/>
        </w:rPr>
        <w:t>ele dintre valo</w:t>
      </w:r>
      <w:r>
        <w:rPr>
          <w:lang w:val="en-US"/>
        </w:rPr>
        <w:t>rile proprii consecutive și detectează poziț</w:t>
      </w:r>
      <w:r w:rsidRPr="007A2C2E">
        <w:rPr>
          <w:lang w:val="en-US"/>
        </w:rPr>
        <w:t>ia unde apare cel mai mare salt (</w:t>
      </w:r>
      <w:r w:rsidRPr="007A2C2E">
        <w:rPr>
          <w:i/>
          <w:lang w:val="en-US"/>
        </w:rPr>
        <w:t>spectral gap</w:t>
      </w:r>
      <w:r>
        <w:rPr>
          <w:lang w:val="en-US"/>
        </w:rPr>
        <w:t>).</w:t>
      </w:r>
      <w:proofErr w:type="gramEnd"/>
      <w:r>
        <w:rPr>
          <w:lang w:val="en-US"/>
        </w:rPr>
        <w:t xml:space="preserve"> Acest punct marchează</w:t>
      </w:r>
      <w:r w:rsidRPr="007A2C2E">
        <w:rPr>
          <w:lang w:val="en-US"/>
        </w:rPr>
        <w:t xml:space="preserve"> o separ</w:t>
      </w:r>
      <w:r>
        <w:rPr>
          <w:lang w:val="en-US"/>
        </w:rPr>
        <w:t>are naturală între grupuri, iar valoarea corespunzătoare poziției imediat următoare acelui salt este folosită</w:t>
      </w:r>
      <w:r w:rsidRPr="007A2C2E">
        <w:rPr>
          <w:lang w:val="en-US"/>
        </w:rPr>
        <w:t xml:space="preserve"> ca valoare pentru k</w:t>
      </w:r>
      <w:r>
        <w:rPr>
          <w:lang w:val="en-US"/>
        </w:rPr>
        <w:t>. După estimare, se aplică</w:t>
      </w:r>
      <w:r w:rsidRPr="007A2C2E">
        <w:rPr>
          <w:lang w:val="en-US"/>
        </w:rPr>
        <w:t xml:space="preserve"> algoritmul S</w:t>
      </w:r>
      <w:r>
        <w:rPr>
          <w:lang w:val="en-US"/>
        </w:rPr>
        <w:t>pectral Clustering, configurat cu acest număr de grupuri, folosind o măsură</w:t>
      </w:r>
      <w:r w:rsidRPr="007A2C2E">
        <w:rPr>
          <w:lang w:val="en-US"/>
        </w:rPr>
        <w:t xml:space="preserve"> de similaritate de tip k-nearest-neighbors </w:t>
      </w:r>
      <w:r>
        <w:rPr>
          <w:lang w:val="en-US"/>
        </w:rPr>
        <w:t>(k-NN) și etichetare cu K-Means în spaț</w:t>
      </w:r>
      <w:r w:rsidRPr="007A2C2E">
        <w:rPr>
          <w:lang w:val="en-US"/>
        </w:rPr>
        <w:t>iul redus.</w:t>
      </w:r>
      <w:r>
        <w:rPr>
          <w:lang w:val="en-US"/>
        </w:rPr>
        <w:t xml:space="preserve"> </w:t>
      </w:r>
      <w:r w:rsidRPr="007A2C2E">
        <w:rPr>
          <w:lang w:val="en-US"/>
        </w:rPr>
        <w:t xml:space="preserve">Această metodă </w:t>
      </w:r>
      <w:proofErr w:type="gramStart"/>
      <w:r w:rsidRPr="007A2C2E">
        <w:rPr>
          <w:lang w:val="en-US"/>
        </w:rPr>
        <w:t>este</w:t>
      </w:r>
      <w:proofErr w:type="gramEnd"/>
      <w:r w:rsidRPr="007A2C2E">
        <w:rPr>
          <w:lang w:val="en-US"/>
        </w:rPr>
        <w:t xml:space="preserve"> mai flexibilă în fața distribuțiilor neregulate și poate oferi rezultate mai bune în condiții în care K-Means nu reușește să separe clar grupurile, însă este mai costisitoare computațional și sensibilă la alegerea parametrilor, inclusiv vecinătatea locală.</w:t>
      </w:r>
    </w:p>
    <w:p w14:paraId="252090B4" w14:textId="7ACF12C5" w:rsidR="000A2A2A" w:rsidRDefault="005E32FD" w:rsidP="008B015E">
      <w:pPr>
        <w:spacing w:after="0" w:line="240" w:lineRule="auto"/>
        <w:rPr>
          <w:lang w:val="en-US"/>
        </w:rPr>
      </w:pPr>
      <w:r>
        <w:rPr>
          <w:lang w:val="en-US"/>
        </w:rPr>
        <w:tab/>
      </w:r>
      <w:r w:rsidR="007A2C2E" w:rsidRPr="007A2C2E">
        <w:rPr>
          <w:lang w:val="en-US"/>
        </w:rPr>
        <w:t xml:space="preserve">Indiferent de metoda aleasă, etichetele returnate de algoritmi nu corespund automat identităților reale ale vorbitorilor. </w:t>
      </w:r>
      <w:proofErr w:type="gramStart"/>
      <w:r w:rsidR="007A2C2E" w:rsidRPr="007A2C2E">
        <w:rPr>
          <w:lang w:val="en-US"/>
        </w:rPr>
        <w:t>De exemplu, clusterul cu eticheta 0 poate corespunde oricărui vorbitor.</w:t>
      </w:r>
      <w:proofErr w:type="gramEnd"/>
      <w:r w:rsidR="007A2C2E" w:rsidRPr="007A2C2E">
        <w:rPr>
          <w:lang w:val="en-US"/>
        </w:rPr>
        <w:t xml:space="preserve"> Pentru a putea face o comparație între predicțiile modelului și etichetele reale extrase din fișierul</w:t>
      </w:r>
      <w:r w:rsidR="007A2C2E">
        <w:rPr>
          <w:lang w:val="en-US"/>
        </w:rPr>
        <w:t xml:space="preserve"> </w:t>
      </w:r>
      <w:r w:rsidR="007A2C2E">
        <w:rPr>
          <w:i/>
          <w:lang w:val="en-US"/>
        </w:rPr>
        <w:t>.json</w:t>
      </w:r>
      <w:r w:rsidR="007A2C2E">
        <w:rPr>
          <w:lang w:val="en-US"/>
        </w:rPr>
        <w:t xml:space="preserve"> </w:t>
      </w:r>
      <w:r w:rsidR="007A2C2E" w:rsidRPr="007A2C2E">
        <w:rPr>
          <w:lang w:val="en-US"/>
        </w:rPr>
        <w:t xml:space="preserve">asociat înregistrării, </w:t>
      </w:r>
      <w:proofErr w:type="gramStart"/>
      <w:r w:rsidR="007A2C2E" w:rsidRPr="007A2C2E">
        <w:rPr>
          <w:lang w:val="en-US"/>
        </w:rPr>
        <w:t>este</w:t>
      </w:r>
      <w:proofErr w:type="gramEnd"/>
      <w:r w:rsidR="007A2C2E" w:rsidRPr="007A2C2E">
        <w:rPr>
          <w:lang w:val="en-US"/>
        </w:rPr>
        <w:t xml:space="preserve"> necesară o mapare optimă între cele două. Această mapare este realizată cu ajutorul funcției</w:t>
      </w:r>
      <w:r w:rsidR="007A2C2E">
        <w:rPr>
          <w:lang w:val="en-US"/>
        </w:rPr>
        <w:t xml:space="preserve"> </w:t>
      </w:r>
      <w:r w:rsidR="007A2C2E">
        <w:rPr>
          <w:i/>
          <w:lang w:val="en-US"/>
        </w:rPr>
        <w:t>align_</w:t>
      </w:r>
      <w:proofErr w:type="gramStart"/>
      <w:r w:rsidR="007A2C2E">
        <w:rPr>
          <w:i/>
          <w:lang w:val="en-US"/>
        </w:rPr>
        <w:t>labels(</w:t>
      </w:r>
      <w:proofErr w:type="gramEnd"/>
      <w:r w:rsidR="007A2C2E">
        <w:rPr>
          <w:i/>
          <w:lang w:val="en-US"/>
        </w:rPr>
        <w:t>)</w:t>
      </w:r>
      <w:r w:rsidR="00A05CAF">
        <w:rPr>
          <w:lang w:val="en-US"/>
        </w:rPr>
        <w:t>,</w:t>
      </w:r>
      <w:r w:rsidR="00A05CAF" w:rsidRPr="00A05CAF">
        <w:rPr>
          <w:lang w:val="en-US"/>
        </w:rPr>
        <w:t xml:space="preserve">care construiește o matrice de confuzie și aplică algoritmul Hungarian (prin </w:t>
      </w:r>
      <w:r w:rsidR="00A05CAF" w:rsidRPr="00A05CAF">
        <w:rPr>
          <w:i/>
          <w:lang w:val="en-US"/>
        </w:rPr>
        <w:t>linear_sum_assignment()</w:t>
      </w:r>
      <w:r w:rsidR="00A05CAF" w:rsidRPr="00A05CAF">
        <w:rPr>
          <w:lang w:val="en-US"/>
        </w:rPr>
        <w:t xml:space="preserve"> din </w:t>
      </w:r>
      <w:r w:rsidR="00A05CAF" w:rsidRPr="00A05CAF">
        <w:rPr>
          <w:i/>
          <w:lang w:val="en-US"/>
        </w:rPr>
        <w:t>scipy.optimize</w:t>
      </w:r>
      <w:r w:rsidR="00A05CAF" w:rsidRPr="00A05CAF">
        <w:rPr>
          <w:lang w:val="en-US"/>
        </w:rPr>
        <w:t xml:space="preserve">). Rezultatul </w:t>
      </w:r>
      <w:proofErr w:type="gramStart"/>
      <w:r w:rsidR="00A05CAF" w:rsidRPr="00A05CAF">
        <w:rPr>
          <w:lang w:val="en-US"/>
        </w:rPr>
        <w:t>este</w:t>
      </w:r>
      <w:proofErr w:type="gramEnd"/>
      <w:r w:rsidR="00A05CAF" w:rsidRPr="00A05CAF">
        <w:rPr>
          <w:lang w:val="en-US"/>
        </w:rPr>
        <w:t xml:space="preserve"> o versiune reordonată a etichetelor, care permite compararea corectă într</w:t>
      </w:r>
      <w:r w:rsidR="00A05CAF">
        <w:rPr>
          <w:lang w:val="en-US"/>
        </w:rPr>
        <w:t>e predicții și datele adevărate</w:t>
      </w:r>
      <w:r w:rsidR="00A05CAF" w:rsidRPr="00A05CAF">
        <w:rPr>
          <w:lang w:val="en-US"/>
        </w:rPr>
        <w:t>.</w:t>
      </w:r>
    </w:p>
    <w:p w14:paraId="7B20B30E" w14:textId="556550FF" w:rsidR="004071F8" w:rsidRDefault="004071F8" w:rsidP="008B015E">
      <w:pPr>
        <w:spacing w:after="0" w:line="240" w:lineRule="auto"/>
        <w:rPr>
          <w:lang w:val="en-US"/>
        </w:rPr>
      </w:pPr>
      <w:r>
        <w:rPr>
          <w:lang w:val="en-US"/>
        </w:rPr>
        <w:tab/>
      </w:r>
      <w:r w:rsidRPr="004071F8">
        <w:rPr>
          <w:lang w:val="en-US"/>
        </w:rPr>
        <w:t>Este important de menționat că vectorii de caracteristici (embeddingurile) utilizați în această etapă pot fi generați folosind oricare dintre cele trei modele de rețea testate în cad</w:t>
      </w:r>
      <w:r w:rsidR="00914493">
        <w:rPr>
          <w:lang w:val="en-US"/>
        </w:rPr>
        <w:t>rul proiectului: CNN cu 3 straturi, CNN cu 4 straturi</w:t>
      </w:r>
      <w:r w:rsidRPr="004071F8">
        <w:rPr>
          <w:lang w:val="en-US"/>
        </w:rPr>
        <w:t xml:space="preserve"> sau ResNet-18. </w:t>
      </w:r>
      <w:proofErr w:type="gramStart"/>
      <w:r w:rsidRPr="004071F8">
        <w:rPr>
          <w:lang w:val="en-US"/>
        </w:rPr>
        <w:t>Această flexibilitate permite evaluarea performanței în diarizare pentru fiecare arhitectură, păstrând constant restul procesului de analiză.</w:t>
      </w:r>
      <w:proofErr w:type="gramEnd"/>
      <w:r w:rsidRPr="004071F8">
        <w:rPr>
          <w:lang w:val="en-US"/>
        </w:rPr>
        <w:t xml:space="preserve"> În funcție de modelul ales, rezultatele grupării pot varia, oferind astfel o imagine comparativă asupra capacității fiecărui model de a separa vorbitorii înregistrării.</w:t>
      </w:r>
    </w:p>
    <w:p w14:paraId="27A48E13" w14:textId="7AD972C2" w:rsidR="00A05CAF" w:rsidRDefault="00A05CAF" w:rsidP="008B015E">
      <w:pPr>
        <w:spacing w:after="0" w:line="240" w:lineRule="auto"/>
        <w:rPr>
          <w:lang w:val="en-US"/>
        </w:rPr>
      </w:pPr>
      <w:r>
        <w:rPr>
          <w:lang w:val="en-US"/>
        </w:rPr>
        <w:lastRenderedPageBreak/>
        <w:tab/>
      </w:r>
      <w:r w:rsidRPr="00A05CAF">
        <w:rPr>
          <w:lang w:val="en-US"/>
        </w:rPr>
        <w:t xml:space="preserve">Prin aplicarea acestei etape de grupare, sistemul de diarizare </w:t>
      </w:r>
      <w:proofErr w:type="gramStart"/>
      <w:r w:rsidRPr="00A05CAF">
        <w:rPr>
          <w:lang w:val="en-US"/>
        </w:rPr>
        <w:t>este</w:t>
      </w:r>
      <w:proofErr w:type="gramEnd"/>
      <w:r w:rsidRPr="00A05CAF">
        <w:rPr>
          <w:lang w:val="en-US"/>
        </w:rPr>
        <w:t xml:space="preserve"> capabil să asocieze fiecare segment audio cu o anumită voce, fără a avea nevoie de etichete în timpul învățăr</w:t>
      </w:r>
      <w:r>
        <w:rPr>
          <w:lang w:val="en-US"/>
        </w:rPr>
        <w:t xml:space="preserve">ii. Această etapă </w:t>
      </w:r>
      <w:proofErr w:type="gramStart"/>
      <w:r>
        <w:rPr>
          <w:lang w:val="en-US"/>
        </w:rPr>
        <w:t>este</w:t>
      </w:r>
      <w:proofErr w:type="gramEnd"/>
      <w:r>
        <w:rPr>
          <w:lang w:val="en-US"/>
        </w:rPr>
        <w:t xml:space="preserve"> importantă</w:t>
      </w:r>
      <w:r w:rsidRPr="00A05CAF">
        <w:rPr>
          <w:lang w:val="en-US"/>
        </w:rPr>
        <w:t xml:space="preserve"> pentru funcționarea generală a sistemului, întrucât influențează direct precizia și utilitatea finală a rezultatelor. Gruparea corectă a segmentelor </w:t>
      </w:r>
      <w:proofErr w:type="gramStart"/>
      <w:r w:rsidRPr="00A05CAF">
        <w:rPr>
          <w:lang w:val="en-US"/>
        </w:rPr>
        <w:t>este</w:t>
      </w:r>
      <w:proofErr w:type="gramEnd"/>
      <w:r w:rsidRPr="00A05CAF">
        <w:rPr>
          <w:lang w:val="en-US"/>
        </w:rPr>
        <w:t xml:space="preserve"> baza pentru calculul metodelor de evaluare, dar și pentru aplicabilitatea sistemului în scenarii reale.</w:t>
      </w:r>
    </w:p>
    <w:p w14:paraId="2AE13229" w14:textId="77777777" w:rsidR="00914493" w:rsidRDefault="00914493" w:rsidP="008B015E">
      <w:pPr>
        <w:spacing w:after="0" w:line="240" w:lineRule="auto"/>
        <w:rPr>
          <w:lang w:val="en-US"/>
        </w:rPr>
      </w:pPr>
    </w:p>
    <w:p w14:paraId="2F2FC5D6" w14:textId="3951699B" w:rsidR="00914493" w:rsidRDefault="00914493" w:rsidP="00914493">
      <w:pPr>
        <w:pStyle w:val="Heading3"/>
        <w:spacing w:after="0" w:line="240" w:lineRule="auto"/>
        <w:rPr>
          <w:lang w:val="en-US"/>
        </w:rPr>
      </w:pPr>
      <w:r>
        <w:rPr>
          <w:lang w:val="en-US"/>
        </w:rPr>
        <w:t xml:space="preserve"> </w:t>
      </w:r>
      <w:bookmarkStart w:id="68" w:name="_Toc202144982"/>
      <w:r>
        <w:rPr>
          <w:lang w:val="en-US"/>
        </w:rPr>
        <w:t>Evaluarea sistemului de diarizare</w:t>
      </w:r>
      <w:bookmarkEnd w:id="68"/>
    </w:p>
    <w:p w14:paraId="77A40C23" w14:textId="6B7295BF" w:rsidR="00BE4E59" w:rsidRDefault="00914493" w:rsidP="00BE4E59">
      <w:pPr>
        <w:spacing w:after="0" w:line="240" w:lineRule="auto"/>
        <w:rPr>
          <w:lang w:val="en-US"/>
        </w:rPr>
      </w:pPr>
      <w:r>
        <w:rPr>
          <w:lang w:val="en-US"/>
        </w:rPr>
        <w:tab/>
      </w:r>
      <w:r w:rsidRPr="00914493">
        <w:rPr>
          <w:lang w:val="en-US"/>
        </w:rPr>
        <w:t xml:space="preserve">Pentru a verifica în </w:t>
      </w:r>
      <w:proofErr w:type="gramStart"/>
      <w:r w:rsidRPr="00914493">
        <w:rPr>
          <w:lang w:val="en-US"/>
        </w:rPr>
        <w:t>ce</w:t>
      </w:r>
      <w:proofErr w:type="gramEnd"/>
      <w:r w:rsidRPr="00914493">
        <w:rPr>
          <w:lang w:val="en-US"/>
        </w:rPr>
        <w:t xml:space="preserve"> măsură sistemul de diarizare funcționează corect, este necesară evaluarea rezultatelor obținute în urma grupării segmentelor vocale. Scopul </w:t>
      </w:r>
      <w:proofErr w:type="gramStart"/>
      <w:r w:rsidRPr="00914493">
        <w:rPr>
          <w:lang w:val="en-US"/>
        </w:rPr>
        <w:t>este</w:t>
      </w:r>
      <w:proofErr w:type="gramEnd"/>
      <w:r w:rsidRPr="00914493">
        <w:rPr>
          <w:lang w:val="en-US"/>
        </w:rPr>
        <w:t xml:space="preserve"> de a compara etichetele prezise de algoritm pentru fiecare fragment audio cu etichetele reale, salvate anterior în fișierul </w:t>
      </w:r>
      <w:r w:rsidRPr="00BE4E59">
        <w:rPr>
          <w:i/>
          <w:lang w:val="en-US"/>
        </w:rPr>
        <w:t>.json</w:t>
      </w:r>
      <w:r w:rsidRPr="00914493">
        <w:rPr>
          <w:lang w:val="en-US"/>
        </w:rPr>
        <w:t xml:space="preserve"> asociat fiecărei înregistrări. Procesul de evaluare este realizat în fișierul </w:t>
      </w:r>
      <w:r w:rsidRPr="00BE4E59">
        <w:rPr>
          <w:i/>
          <w:lang w:val="en-US"/>
        </w:rPr>
        <w:t>diarization.py</w:t>
      </w:r>
      <w:r w:rsidRPr="00914493">
        <w:rPr>
          <w:lang w:val="en-US"/>
        </w:rPr>
        <w:t xml:space="preserve">, în funcția </w:t>
      </w:r>
      <w:r w:rsidRPr="00BE4E59">
        <w:rPr>
          <w:i/>
          <w:lang w:val="en-US"/>
        </w:rPr>
        <w:t>evaluate_</w:t>
      </w:r>
      <w:proofErr w:type="gramStart"/>
      <w:r w:rsidRPr="00BE4E59">
        <w:rPr>
          <w:i/>
          <w:lang w:val="en-US"/>
        </w:rPr>
        <w:t>diarization(</w:t>
      </w:r>
      <w:proofErr w:type="gramEnd"/>
      <w:r w:rsidRPr="00BE4E59">
        <w:rPr>
          <w:i/>
          <w:lang w:val="en-US"/>
        </w:rPr>
        <w:t>)</w:t>
      </w:r>
      <w:r w:rsidRPr="00914493">
        <w:rPr>
          <w:lang w:val="en-US"/>
        </w:rPr>
        <w:t>.</w:t>
      </w:r>
    </w:p>
    <w:p w14:paraId="34DA0469" w14:textId="678E30E3" w:rsidR="000430DA" w:rsidRDefault="00BE4E59" w:rsidP="00BE4E59">
      <w:pPr>
        <w:spacing w:after="0" w:line="240" w:lineRule="auto"/>
        <w:rPr>
          <w:lang w:val="en-US"/>
        </w:rPr>
      </w:pPr>
      <w:r>
        <w:rPr>
          <w:lang w:val="en-US"/>
        </w:rPr>
        <w:tab/>
      </w:r>
      <w:r w:rsidR="000430DA" w:rsidRPr="000430DA">
        <w:rPr>
          <w:lang w:val="en-US"/>
        </w:rPr>
        <w:t xml:space="preserve">Într-o primă etapă, etichetele reale sunt generate pe baza fișierului </w:t>
      </w:r>
      <w:r w:rsidR="000430DA" w:rsidRPr="000430DA">
        <w:rPr>
          <w:i/>
          <w:lang w:val="en-US"/>
        </w:rPr>
        <w:t>.json</w:t>
      </w:r>
      <w:r w:rsidR="000430DA" w:rsidRPr="000430DA">
        <w:rPr>
          <w:lang w:val="en-US"/>
        </w:rPr>
        <w:t xml:space="preserve">, care conține informații despre momentele de început și sfârșit ale fiecărei intervenții vocale. Acestea sunt convertite într-un vector de etichete, cu câte o valoare pentru fiecare secundă, prin intermediul funcției </w:t>
      </w:r>
      <w:r w:rsidR="000430DA" w:rsidRPr="000430DA">
        <w:rPr>
          <w:i/>
          <w:lang w:val="en-US"/>
        </w:rPr>
        <w:t>convert_ground_truth_to_</w:t>
      </w:r>
      <w:proofErr w:type="gramStart"/>
      <w:r w:rsidR="000430DA" w:rsidRPr="000430DA">
        <w:rPr>
          <w:i/>
          <w:lang w:val="en-US"/>
        </w:rPr>
        <w:t>labels(</w:t>
      </w:r>
      <w:proofErr w:type="gramEnd"/>
      <w:r w:rsidR="000430DA" w:rsidRPr="000430DA">
        <w:rPr>
          <w:i/>
          <w:lang w:val="en-US"/>
        </w:rPr>
        <w:t>)</w:t>
      </w:r>
      <w:r w:rsidR="000430DA" w:rsidRPr="000430DA">
        <w:rPr>
          <w:lang w:val="en-US"/>
        </w:rPr>
        <w:t xml:space="preserve">. În paralel, sunt preluate și etichetele rezultate în urma diarizării </w:t>
      </w:r>
      <w:proofErr w:type="gramStart"/>
      <w:r w:rsidR="000430DA" w:rsidRPr="000430DA">
        <w:rPr>
          <w:lang w:val="en-US"/>
        </w:rPr>
        <w:t>automate,</w:t>
      </w:r>
      <w:proofErr w:type="gramEnd"/>
      <w:r w:rsidR="000430DA" w:rsidRPr="000430DA">
        <w:rPr>
          <w:lang w:val="en-US"/>
        </w:rPr>
        <w:t xml:space="preserve"> obținute de algoritmii KMeans sau Spectral Clustering.</w:t>
      </w:r>
    </w:p>
    <w:p w14:paraId="73A55313" w14:textId="5122D662" w:rsidR="000430DA" w:rsidRDefault="000430DA" w:rsidP="00BE4E59">
      <w:pPr>
        <w:spacing w:after="0" w:line="240" w:lineRule="auto"/>
        <w:rPr>
          <w:lang w:val="en-US"/>
        </w:rPr>
      </w:pPr>
      <w:r>
        <w:rPr>
          <w:lang w:val="en-US"/>
        </w:rPr>
        <w:tab/>
      </w:r>
      <w:r w:rsidRPr="000430DA">
        <w:rPr>
          <w:lang w:val="en-US"/>
        </w:rPr>
        <w:t xml:space="preserve">Deoarece algoritmii de grupare atribuie etichete numerice arbitrare, </w:t>
      </w:r>
      <w:proofErr w:type="gramStart"/>
      <w:r w:rsidRPr="000430DA">
        <w:rPr>
          <w:lang w:val="en-US"/>
        </w:rPr>
        <w:t>este</w:t>
      </w:r>
      <w:proofErr w:type="gramEnd"/>
      <w:r w:rsidRPr="000430DA">
        <w:rPr>
          <w:lang w:val="en-US"/>
        </w:rPr>
        <w:t xml:space="preserve"> necesară o mapare între acestea și identitățile reale ale vorbitorilor, pentru a putea calcula corect scorurile de evaluare. Această mapare este realizată prin funcția </w:t>
      </w:r>
      <w:r w:rsidRPr="000430DA">
        <w:rPr>
          <w:i/>
          <w:lang w:val="en-US"/>
        </w:rPr>
        <w:t>align_</w:t>
      </w:r>
      <w:proofErr w:type="gramStart"/>
      <w:r w:rsidRPr="000430DA">
        <w:rPr>
          <w:i/>
          <w:lang w:val="en-US"/>
        </w:rPr>
        <w:t>labels(</w:t>
      </w:r>
      <w:proofErr w:type="gramEnd"/>
      <w:r w:rsidRPr="000430DA">
        <w:rPr>
          <w:i/>
          <w:lang w:val="en-US"/>
        </w:rPr>
        <w:t>)</w:t>
      </w:r>
      <w:r w:rsidRPr="000430DA">
        <w:rPr>
          <w:lang w:val="en-US"/>
        </w:rPr>
        <w:t>, care aplică algoritmul Hungarian pentru a obține o corespondență optimă între clase.</w:t>
      </w:r>
      <w:r>
        <w:rPr>
          <w:lang w:val="en-US"/>
        </w:rPr>
        <w:t xml:space="preserve"> Dup</w:t>
      </w:r>
      <w:r>
        <w:t>ă alinierea etichetelor, se calculează cele două metrici utilizate pentru evaluare</w:t>
      </w:r>
      <w:r>
        <w:rPr>
          <w:lang w:val="en-US"/>
        </w:rPr>
        <w:t>:</w:t>
      </w:r>
    </w:p>
    <w:p w14:paraId="40875707" w14:textId="3F55C5A7" w:rsidR="000430DA" w:rsidRDefault="000430DA" w:rsidP="000430DA">
      <w:pPr>
        <w:pStyle w:val="ListParagraph"/>
        <w:numPr>
          <w:ilvl w:val="0"/>
          <w:numId w:val="20"/>
        </w:numPr>
        <w:spacing w:after="0" w:line="240" w:lineRule="auto"/>
      </w:pPr>
      <w:r>
        <w:t xml:space="preserve">ARI măsoară </w:t>
      </w:r>
      <w:r w:rsidRPr="000430DA">
        <w:t xml:space="preserve">similaritatea dintre gruparea estimată și cea reală, ajustând pentru coincidențele întâmplătoare. Se obține prin funcția </w:t>
      </w:r>
      <w:r w:rsidRPr="000430DA">
        <w:rPr>
          <w:i/>
        </w:rPr>
        <w:t>adjusted_rand_score()</w:t>
      </w:r>
      <w:r w:rsidRPr="000430DA">
        <w:t xml:space="preserve"> din biblioteca </w:t>
      </w:r>
      <w:r w:rsidRPr="000430DA">
        <w:rPr>
          <w:i/>
        </w:rPr>
        <w:t>sklearn.metrics</w:t>
      </w:r>
      <w:r>
        <w:t>. O valoare apropiată</w:t>
      </w:r>
      <w:r w:rsidRPr="000430DA">
        <w:t xml:space="preserve"> de 1 indică o diarizare aproape perfectă.</w:t>
      </w:r>
    </w:p>
    <w:p w14:paraId="588C6165" w14:textId="5D3493CE" w:rsidR="000430DA" w:rsidRDefault="000430DA" w:rsidP="000430DA">
      <w:pPr>
        <w:pStyle w:val="ListParagraph"/>
        <w:numPr>
          <w:ilvl w:val="0"/>
          <w:numId w:val="20"/>
        </w:numPr>
        <w:spacing w:after="0" w:line="240" w:lineRule="auto"/>
      </w:pPr>
      <w:r>
        <w:t xml:space="preserve">DER </w:t>
      </w:r>
      <w:r w:rsidRPr="000430DA">
        <w:t>este calculată prin parcurgerea segmentelor audio și compararea etichetei prezise cu cea reală, ignorând segmentele marcate ca necunoscute. Se determină proporția de timp în care vorbitorul a fost identificat greșit, exprimată ca raport între numărul de erori și durata totală validă. Cu cât valoarea DER este mai mică, cu atât sistemul este mai precis.</w:t>
      </w:r>
    </w:p>
    <w:p w14:paraId="45172CDD" w14:textId="77777777" w:rsidR="000430DA" w:rsidRDefault="000430DA" w:rsidP="000430DA">
      <w:pPr>
        <w:spacing w:after="0" w:line="240" w:lineRule="auto"/>
      </w:pPr>
    </w:p>
    <w:p w14:paraId="23F6CB54" w14:textId="066CEE7B" w:rsidR="000430DA" w:rsidRDefault="000430DA" w:rsidP="000430DA">
      <w:pPr>
        <w:spacing w:after="0" w:line="240" w:lineRule="auto"/>
      </w:pPr>
      <w:r>
        <w:tab/>
      </w:r>
      <w:r w:rsidRPr="000430DA">
        <w:t xml:space="preserve">După calculul acestor scoruri, ele sunt stocate într-o listă de rezultate, care este salvată automat într-un fișier </w:t>
      </w:r>
      <w:r w:rsidRPr="000430DA">
        <w:rPr>
          <w:i/>
        </w:rPr>
        <w:t>diarization_summary.json</w:t>
      </w:r>
      <w:r w:rsidRPr="000430DA">
        <w:t xml:space="preserve">. Acest fișier conține scorurile pentru fiecare fișier procesat, precum și valorile medii generale. Astfel, </w:t>
      </w:r>
      <w:r w:rsidRPr="000430DA">
        <w:lastRenderedPageBreak/>
        <w:t>pot fi comparate performanțele între</w:t>
      </w:r>
      <w:r>
        <w:t xml:space="preserve"> metode diferite de grupare</w:t>
      </w:r>
      <w:r w:rsidRPr="000430DA">
        <w:t xml:space="preserve"> sa</w:t>
      </w:r>
      <w:r>
        <w:t>u între modele diferite de rețele neuronale</w:t>
      </w:r>
      <w:r w:rsidRPr="000430DA">
        <w:t>.</w:t>
      </w:r>
    </w:p>
    <w:p w14:paraId="1C059983" w14:textId="3EC7F4EA" w:rsidR="000430DA" w:rsidRPr="000430DA" w:rsidRDefault="000430DA" w:rsidP="000430DA">
      <w:pPr>
        <w:spacing w:after="0" w:line="240" w:lineRule="auto"/>
      </w:pPr>
      <w:r>
        <w:tab/>
      </w:r>
      <w:r w:rsidRPr="000430DA">
        <w:t xml:space="preserve">Pentru o înțelegere vizuală a rezultatelor, este generat un grafic cu ajutorul funcției </w:t>
      </w:r>
      <w:r w:rsidRPr="000430DA">
        <w:rPr>
          <w:i/>
        </w:rPr>
        <w:t>plot_diarization()</w:t>
      </w:r>
      <w:r w:rsidRPr="000430DA">
        <w:t>. Această funcție afișează, pe două rânduri, secvențele de etichete reale și cele prezise, colorând fiecare segment în funcție de vorbitorul asociat. Prin această reprezentare, se pot observa cu ușurință zonele în care sistemul a făcut confuzii</w:t>
      </w:r>
      <w:r w:rsidR="00AB0A05">
        <w:t>, precum și zonele în care predicțiile sunt corecte</w:t>
      </w:r>
      <w:r w:rsidRPr="000430DA">
        <w:t xml:space="preserve">. Imaginea </w:t>
      </w:r>
      <w:r w:rsidR="00AB0A05">
        <w:t>(</w:t>
      </w:r>
      <w:r w:rsidR="00AB0A05">
        <w:fldChar w:fldCharType="begin"/>
      </w:r>
      <w:r w:rsidR="00AB0A05">
        <w:instrText xml:space="preserve"> REF _Ref201513308 \h </w:instrText>
      </w:r>
      <w:r w:rsidR="00AB0A05">
        <w:fldChar w:fldCharType="separate"/>
      </w:r>
      <w:r w:rsidR="00AB0A05" w:rsidRPr="00AB0A05">
        <w:t xml:space="preserve">Figura </w:t>
      </w:r>
      <w:r w:rsidR="00AB0A05" w:rsidRPr="00AB0A05">
        <w:rPr>
          <w:noProof/>
        </w:rPr>
        <w:t>3</w:t>
      </w:r>
      <w:r w:rsidR="00AB0A05" w:rsidRPr="00AB0A05">
        <w:t>.</w:t>
      </w:r>
      <w:r w:rsidR="00AB0A05" w:rsidRPr="00AB0A05">
        <w:rPr>
          <w:noProof/>
        </w:rPr>
        <w:t>8</w:t>
      </w:r>
      <w:r w:rsidR="00AB0A05">
        <w:fldChar w:fldCharType="end"/>
      </w:r>
      <w:r w:rsidR="00AB0A05">
        <w:t xml:space="preserve">) </w:t>
      </w:r>
      <w:r w:rsidRPr="000430DA">
        <w:t>este salvată automat în același director cu celelalte rezultate.</w:t>
      </w:r>
    </w:p>
    <w:p w14:paraId="7F714DE6" w14:textId="7130A166" w:rsidR="000430DA" w:rsidRDefault="000430DA" w:rsidP="008B015E">
      <w:pPr>
        <w:spacing w:after="0" w:line="240" w:lineRule="auto"/>
      </w:pPr>
    </w:p>
    <w:p w14:paraId="4ABAC23B" w14:textId="77777777" w:rsidR="00AB0A05" w:rsidRDefault="00AB0A05" w:rsidP="00AB0A05">
      <w:pPr>
        <w:keepNext/>
        <w:spacing w:after="0" w:line="240" w:lineRule="auto"/>
      </w:pPr>
      <w:r>
        <w:rPr>
          <w:noProof/>
          <w:lang w:eastAsia="ro-RO"/>
        </w:rPr>
        <w:drawing>
          <wp:inline distT="0" distB="0" distL="0" distR="0" wp14:anchorId="09996048" wp14:editId="0F84253F">
            <wp:extent cx="5759450" cy="19196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1_diarization.png"/>
                    <pic:cNvPicPr/>
                  </pic:nvPicPr>
                  <pic:blipFill>
                    <a:blip r:embed="rId26">
                      <a:extLst>
                        <a:ext uri="{28A0092B-C50C-407E-A947-70E740481C1C}">
                          <a14:useLocalDpi xmlns:a14="http://schemas.microsoft.com/office/drawing/2010/main" val="0"/>
                        </a:ext>
                      </a:extLst>
                    </a:blip>
                    <a:stretch>
                      <a:fillRect/>
                    </a:stretch>
                  </pic:blipFill>
                  <pic:spPr>
                    <a:xfrm>
                      <a:off x="0" y="0"/>
                      <a:ext cx="5759450" cy="1919605"/>
                    </a:xfrm>
                    <a:prstGeom prst="rect">
                      <a:avLst/>
                    </a:prstGeom>
                  </pic:spPr>
                </pic:pic>
              </a:graphicData>
            </a:graphic>
          </wp:inline>
        </w:drawing>
      </w:r>
    </w:p>
    <w:p w14:paraId="0FA5EA4B" w14:textId="05902F05" w:rsidR="00AB0A05" w:rsidRDefault="00AB0A05" w:rsidP="00AB0A05">
      <w:pPr>
        <w:pStyle w:val="Caption"/>
        <w:jc w:val="center"/>
        <w:rPr>
          <w:color w:val="auto"/>
        </w:rPr>
      </w:pPr>
      <w:bookmarkStart w:id="69" w:name="_Ref201513308"/>
      <w:bookmarkStart w:id="70" w:name="_Toc202137687"/>
      <w:r w:rsidRPr="00AB0A05">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3</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8</w:t>
      </w:r>
      <w:r w:rsidR="007957D8">
        <w:rPr>
          <w:color w:val="auto"/>
        </w:rPr>
        <w:fldChar w:fldCharType="end"/>
      </w:r>
      <w:bookmarkEnd w:id="69"/>
      <w:r w:rsidRPr="00AB0A05">
        <w:rPr>
          <w:color w:val="auto"/>
        </w:rPr>
        <w:t xml:space="preserve"> - Comparație între etichetele reale și cele prezise</w:t>
      </w:r>
      <w:bookmarkEnd w:id="70"/>
    </w:p>
    <w:p w14:paraId="0BFE68D4" w14:textId="3A085433" w:rsidR="00AB0A05" w:rsidRDefault="00AB0A05">
      <w:pPr>
        <w:jc w:val="left"/>
      </w:pPr>
      <w:r>
        <w:br w:type="page"/>
      </w:r>
    </w:p>
    <w:p w14:paraId="6C92F16E" w14:textId="17E989AC" w:rsidR="00AB0A05" w:rsidRDefault="00AB0A05" w:rsidP="00AB0A05">
      <w:pPr>
        <w:pStyle w:val="Heading1"/>
      </w:pPr>
      <w:bookmarkStart w:id="71" w:name="_Toc202144983"/>
      <w:r>
        <w:lastRenderedPageBreak/>
        <w:t>Rezultate experimentale</w:t>
      </w:r>
      <w:bookmarkEnd w:id="71"/>
    </w:p>
    <w:p w14:paraId="06415C29" w14:textId="77777777" w:rsidR="00D21C21" w:rsidRDefault="008135FE" w:rsidP="00D21C21">
      <w:pPr>
        <w:spacing w:after="0" w:line="240" w:lineRule="auto"/>
      </w:pPr>
      <w:r>
        <w:tab/>
      </w:r>
      <w:r w:rsidRPr="008135FE">
        <w:t xml:space="preserve">Această secțiune are ca scop prezentarea configurației experimentelor desfășurate în cadrul proiectului, alături de condițiile în care acestea au fost realizate și de obiectivele urmărite. În mod concret, au fost testate două componente esențiale ale sistemului implementat: recunoașterea automată a vorbitorului și diarizarea multi-vorbitor. </w:t>
      </w:r>
    </w:p>
    <w:p w14:paraId="1B4ABA9E" w14:textId="0B1B63DE" w:rsidR="008135FE" w:rsidRDefault="00D21C21" w:rsidP="00D21C21">
      <w:pPr>
        <w:spacing w:after="0" w:line="240" w:lineRule="auto"/>
      </w:pPr>
      <w:r>
        <w:tab/>
      </w:r>
      <w:r w:rsidR="008135FE" w:rsidRPr="008135FE">
        <w:t>Pentru a asigura o evaluare riguroasă, au fost analizate performanțele a trei arhitecturi diferite de rețea neuronală convoluțională (CNN): un model simplificat</w:t>
      </w:r>
      <w:r w:rsidR="008135FE">
        <w:t xml:space="preserve"> cu 3 straturi convoluționale</w:t>
      </w:r>
      <w:r w:rsidR="008135FE" w:rsidRPr="008135FE">
        <w:t>, un model extins</w:t>
      </w:r>
      <w:r w:rsidR="008135FE">
        <w:t xml:space="preserve">, cu 4 astfel de straturi </w:t>
      </w:r>
      <w:r w:rsidR="008135FE" w:rsidRPr="008135FE">
        <w:t>și o arhitectură ResNet-18 adaptată. În cazul diarizării, fiecare dintre aceste modele a fost testat în combinație cu două metode de grupare a segmentelor vocale: K-Means (pentru situațiile în care numărul de vorbitori este cunoscut) și Spectral Clustering (pentru cazurile în care acest număr este necunoscut).</w:t>
      </w:r>
    </w:p>
    <w:p w14:paraId="482E26B5" w14:textId="343BA221" w:rsidR="008135FE" w:rsidRDefault="008135FE" w:rsidP="00D21C21">
      <w:r>
        <w:tab/>
      </w:r>
      <w:r w:rsidRPr="008135FE">
        <w:t>Testele au fost efectuate în aceleași condiții pentru toate modelele, folosind o rată de învățare fixă, aceiași parametri de antrenare și aceleași fișiere de intrare. Rezultatele obținute vor fi prezentate în secțiunile următoare, fiind susținute atât de valori numerice, cât și de reprezentări vizuale.</w:t>
      </w:r>
    </w:p>
    <w:p w14:paraId="06157E60" w14:textId="77777777" w:rsidR="008135FE" w:rsidRDefault="008135FE" w:rsidP="008135FE">
      <w:pPr>
        <w:spacing w:after="0" w:line="240" w:lineRule="auto"/>
      </w:pPr>
    </w:p>
    <w:p w14:paraId="6AD781A4" w14:textId="6954B5BB" w:rsidR="008135FE" w:rsidRDefault="008135FE" w:rsidP="008135FE">
      <w:pPr>
        <w:pStyle w:val="Heading2"/>
        <w:spacing w:line="240" w:lineRule="auto"/>
      </w:pPr>
      <w:r>
        <w:t xml:space="preserve"> </w:t>
      </w:r>
      <w:bookmarkStart w:id="72" w:name="_Toc202144984"/>
      <w:r>
        <w:t>Performanțele sistemului de recunoaștere a vorbitorului</w:t>
      </w:r>
      <w:bookmarkEnd w:id="72"/>
    </w:p>
    <w:p w14:paraId="5FCB4C52" w14:textId="078A2941" w:rsidR="008135FE" w:rsidRDefault="008135FE" w:rsidP="00CE6711">
      <w:pPr>
        <w:pStyle w:val="Heading3"/>
        <w:spacing w:line="240" w:lineRule="auto"/>
      </w:pPr>
      <w:r>
        <w:t xml:space="preserve"> </w:t>
      </w:r>
      <w:bookmarkStart w:id="73" w:name="_Toc202144985"/>
      <w:r>
        <w:t>Modelul simplu (CNN cu 3 straturi</w:t>
      </w:r>
      <w:r w:rsidR="00592A32">
        <w:t xml:space="preserve"> convoluționale</w:t>
      </w:r>
      <w:r>
        <w:t>)</w:t>
      </w:r>
      <w:bookmarkEnd w:id="73"/>
    </w:p>
    <w:p w14:paraId="4A9A925B" w14:textId="2CC42475" w:rsidR="004B3879" w:rsidRDefault="00CE6711" w:rsidP="004B3879">
      <w:pPr>
        <w:spacing w:after="0" w:line="240" w:lineRule="auto"/>
      </w:pPr>
      <w:r>
        <w:tab/>
      </w:r>
      <w:r w:rsidR="000E3699">
        <w:t>Primul model testat a fost o rețea neruonală convoluțională de complexitate redusă, alcătuită din trei straturi convoluționale urmate de două straturi dense. Această arhitectură</w:t>
      </w:r>
      <w:r w:rsidR="004B3879">
        <w:t xml:space="preserve"> a fost aleasă ca bază inițială, pentru a evalua performanța sistemului într-un scenariu cu un număr mic de parametri și o structură ușoară din punct de vedere computațional. Procesul de antrenare a fost monitorizat prin salvarea valorilor funcției de pierdere și a acurateții după fiecare epocă, atât pentru datele de antrenare, cât și pentru cele de validare.</w:t>
      </w:r>
    </w:p>
    <w:p w14:paraId="7CDA5392" w14:textId="178246A9" w:rsidR="00064BFA" w:rsidRDefault="004B3879" w:rsidP="004B3879">
      <w:pPr>
        <w:spacing w:after="0" w:line="240" w:lineRule="auto"/>
      </w:pPr>
      <w:r>
        <w:tab/>
      </w:r>
      <w:r w:rsidR="00A65BE0">
        <w:t xml:space="preserve">În </w:t>
      </w:r>
      <w:r w:rsidR="00A65BE0">
        <w:fldChar w:fldCharType="begin"/>
      </w:r>
      <w:r w:rsidR="00A65BE0">
        <w:instrText xml:space="preserve"> REF _Ref201962678 \h </w:instrText>
      </w:r>
      <w:r w:rsidR="00A65BE0">
        <w:fldChar w:fldCharType="separate"/>
      </w:r>
      <w:r w:rsidR="00A65BE0" w:rsidRPr="00261FF6">
        <w:t xml:space="preserve">Figura </w:t>
      </w:r>
      <w:r w:rsidR="00A65BE0">
        <w:rPr>
          <w:noProof/>
        </w:rPr>
        <w:t>4</w:t>
      </w:r>
      <w:r w:rsidR="00A65BE0">
        <w:t>.</w:t>
      </w:r>
      <w:r w:rsidR="00A65BE0">
        <w:rPr>
          <w:noProof/>
        </w:rPr>
        <w:t>1</w:t>
      </w:r>
      <w:r w:rsidR="00A65BE0">
        <w:fldChar w:fldCharType="end"/>
      </w:r>
      <w:r w:rsidR="00A65BE0">
        <w:t xml:space="preserve"> și </w:t>
      </w:r>
      <w:r w:rsidR="00A65BE0">
        <w:fldChar w:fldCharType="begin"/>
      </w:r>
      <w:r w:rsidR="00A65BE0">
        <w:instrText xml:space="preserve"> REF _Ref201962684 \h </w:instrText>
      </w:r>
      <w:r w:rsidR="00A65BE0">
        <w:fldChar w:fldCharType="separate"/>
      </w:r>
      <w:r w:rsidR="00A65BE0" w:rsidRPr="00261FF6">
        <w:t xml:space="preserve">Figura </w:t>
      </w:r>
      <w:r w:rsidR="00A65BE0" w:rsidRPr="00261FF6">
        <w:rPr>
          <w:noProof/>
        </w:rPr>
        <w:t>4</w:t>
      </w:r>
      <w:r w:rsidR="00A65BE0" w:rsidRPr="00261FF6">
        <w:t>.</w:t>
      </w:r>
      <w:r w:rsidR="00A65BE0" w:rsidRPr="00261FF6">
        <w:rPr>
          <w:noProof/>
        </w:rPr>
        <w:t>2</w:t>
      </w:r>
      <w:r w:rsidR="00A65BE0">
        <w:fldChar w:fldCharType="end"/>
      </w:r>
      <w:r w:rsidR="00A65BE0">
        <w:t xml:space="preserve"> </w:t>
      </w:r>
      <w:r w:rsidR="000F4D4F">
        <w:t>este prezentată evoluția simultană a funcției de pierdere și a acurateții, pe parcursul epocilor de antrenare. Această reprezentare oferă o perspectivă clară asupra modului în care scăderea erorii influențează creșterea performanțelor modelului pe cele două seturi, de antrenare și de validare.</w:t>
      </w:r>
    </w:p>
    <w:p w14:paraId="493B944A" w14:textId="77777777" w:rsidR="00064BFA" w:rsidRDefault="00064BFA" w:rsidP="004B3879">
      <w:pPr>
        <w:spacing w:after="0" w:line="240" w:lineRule="auto"/>
      </w:pPr>
    </w:p>
    <w:p w14:paraId="542E0B42" w14:textId="443F4018" w:rsidR="004B3879" w:rsidRDefault="004B3879" w:rsidP="00FA2013">
      <w:pPr>
        <w:spacing w:after="0" w:line="240" w:lineRule="auto"/>
        <w:jc w:val="center"/>
      </w:pPr>
    </w:p>
    <w:p w14:paraId="0488FA51" w14:textId="77777777" w:rsidR="00FA75F5" w:rsidRDefault="00FA75F5" w:rsidP="00FA2013">
      <w:pPr>
        <w:spacing w:after="0" w:line="240" w:lineRule="auto"/>
        <w:jc w:val="center"/>
      </w:pPr>
    </w:p>
    <w:p w14:paraId="5E5107D2" w14:textId="77777777" w:rsidR="00261FF6" w:rsidRDefault="00FA75F5" w:rsidP="00261FF6">
      <w:pPr>
        <w:keepNext/>
        <w:spacing w:after="0" w:line="240" w:lineRule="auto"/>
        <w:jc w:val="center"/>
      </w:pPr>
      <w:r>
        <w:rPr>
          <w:noProof/>
          <w:lang w:eastAsia="ro-RO"/>
        </w:rPr>
        <w:lastRenderedPageBreak/>
        <w:drawing>
          <wp:inline distT="0" distB="0" distL="0" distR="0" wp14:anchorId="6A01FD55" wp14:editId="58091B81">
            <wp:extent cx="5298337" cy="2552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olutia erorii.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05309" cy="2556059"/>
                    </a:xfrm>
                    <a:prstGeom prst="rect">
                      <a:avLst/>
                    </a:prstGeom>
                  </pic:spPr>
                </pic:pic>
              </a:graphicData>
            </a:graphic>
          </wp:inline>
        </w:drawing>
      </w:r>
    </w:p>
    <w:p w14:paraId="65A5F93A" w14:textId="6269B43C" w:rsidR="00261FF6" w:rsidRPr="00261FF6" w:rsidRDefault="00261FF6" w:rsidP="00261FF6">
      <w:pPr>
        <w:pStyle w:val="Caption"/>
        <w:jc w:val="center"/>
        <w:rPr>
          <w:color w:val="auto"/>
        </w:rPr>
      </w:pPr>
      <w:bookmarkStart w:id="74" w:name="_Ref201962678"/>
      <w:bookmarkStart w:id="75" w:name="_Toc202137688"/>
      <w:r w:rsidRPr="00261FF6">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1</w:t>
      </w:r>
      <w:r w:rsidR="007957D8">
        <w:rPr>
          <w:color w:val="auto"/>
        </w:rPr>
        <w:fldChar w:fldCharType="end"/>
      </w:r>
      <w:bookmarkEnd w:id="74"/>
      <w:r w:rsidRPr="00261FF6">
        <w:rPr>
          <w:color w:val="auto"/>
        </w:rPr>
        <w:t xml:space="preserve"> - Modelul CNN-3L - Evoluția erorii</w:t>
      </w:r>
      <w:bookmarkEnd w:id="75"/>
    </w:p>
    <w:p w14:paraId="473EE5A3" w14:textId="77777777" w:rsidR="00261FF6" w:rsidRDefault="00FA75F5" w:rsidP="00261FF6">
      <w:pPr>
        <w:keepNext/>
        <w:spacing w:after="0" w:line="240" w:lineRule="auto"/>
        <w:jc w:val="center"/>
      </w:pPr>
      <w:r>
        <w:rPr>
          <w:noProof/>
          <w:lang w:eastAsia="ro-RO"/>
        </w:rPr>
        <w:drawing>
          <wp:inline distT="0" distB="0" distL="0" distR="0" wp14:anchorId="64944912" wp14:editId="7CA02DE6">
            <wp:extent cx="5326380" cy="2567940"/>
            <wp:effectExtent l="0" t="0" r="762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olutia acuratetei.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26834" cy="2568159"/>
                    </a:xfrm>
                    <a:prstGeom prst="rect">
                      <a:avLst/>
                    </a:prstGeom>
                  </pic:spPr>
                </pic:pic>
              </a:graphicData>
            </a:graphic>
          </wp:inline>
        </w:drawing>
      </w:r>
    </w:p>
    <w:p w14:paraId="15F7B80A" w14:textId="6646E5BE" w:rsidR="00FA75F5" w:rsidRPr="00261FF6" w:rsidRDefault="00261FF6" w:rsidP="00261FF6">
      <w:pPr>
        <w:pStyle w:val="Caption"/>
        <w:jc w:val="center"/>
        <w:rPr>
          <w:color w:val="auto"/>
        </w:rPr>
      </w:pPr>
      <w:bookmarkStart w:id="76" w:name="_Ref201962684"/>
      <w:bookmarkStart w:id="77" w:name="_Toc202137689"/>
      <w:r w:rsidRPr="00261FF6">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2</w:t>
      </w:r>
      <w:r w:rsidR="007957D8">
        <w:rPr>
          <w:color w:val="auto"/>
        </w:rPr>
        <w:fldChar w:fldCharType="end"/>
      </w:r>
      <w:bookmarkEnd w:id="76"/>
      <w:r w:rsidRPr="00261FF6">
        <w:rPr>
          <w:color w:val="auto"/>
        </w:rPr>
        <w:t xml:space="preserve"> - Modelul CNN-3L - Evoluția acurateții</w:t>
      </w:r>
      <w:bookmarkEnd w:id="77"/>
    </w:p>
    <w:p w14:paraId="30CC98F5" w14:textId="77777777" w:rsidR="00FA75F5" w:rsidRDefault="00FA75F5" w:rsidP="00FA75F5">
      <w:pPr>
        <w:spacing w:after="0" w:line="240" w:lineRule="auto"/>
        <w:jc w:val="center"/>
      </w:pPr>
    </w:p>
    <w:p w14:paraId="3414B30A" w14:textId="34ABCF65" w:rsidR="00FA75F5" w:rsidRDefault="00FA75F5" w:rsidP="00FA75F5">
      <w:pPr>
        <w:spacing w:after="0" w:line="240" w:lineRule="auto"/>
      </w:pPr>
      <w:r>
        <w:tab/>
      </w:r>
      <w:r w:rsidRPr="00FA75F5">
        <w:t>Curba de antrenare a funcției de pierdere scade constant în primele epoci, în timp ce pierderea pe validare înregistrează o scădere accelerată până în jurul epocii 15–18, după care tinde să se stabilizeze. Acest comportament indică o convergență rapidă și o bună generalizare. În paralel, acuratețea urcă brusc în primele epoci și se stabilizează peste pragul de 99% atât pe datele de antrenare, cât și pe cele de validare. Acuratețea maximă atinsă pe validare a fost de aproximativ 99.20%, ceea ce reflectă o rețea robustă chiar și în acest format simplificat.</w:t>
      </w:r>
    </w:p>
    <w:p w14:paraId="7070F6F5" w14:textId="4DCC03DB" w:rsidR="00FA75F5" w:rsidRDefault="00FA75F5" w:rsidP="00FA75F5">
      <w:pPr>
        <w:spacing w:after="0" w:line="240" w:lineRule="auto"/>
      </w:pPr>
      <w:r>
        <w:tab/>
      </w:r>
      <w:r w:rsidRPr="00FA75F5">
        <w:t>Analizând cele două grafice în paralel, se observă o relație coerentă și stabilă: pe măsură ce pierderea scade, acuratețea crește în mod progresiv. Stabilizarea ambelor curbe către finalul antrenării indică faptul că rețeaua a învățat eficient structura datelor, fără semne evidente de suprapotrivire. Acest comportament a dus la activarea mecanismului de oprire anticipată (</w:t>
      </w:r>
      <w:r w:rsidRPr="00FA75F5">
        <w:rPr>
          <w:i/>
        </w:rPr>
        <w:t>early stopping</w:t>
      </w:r>
      <w:r w:rsidRPr="00FA75F5">
        <w:t>), care a salvat automat modelul în epoca în care performanța p</w:t>
      </w:r>
      <w:r>
        <w:t xml:space="preserve">e </w:t>
      </w:r>
      <w:r>
        <w:lastRenderedPageBreak/>
        <w:t>validare a fost cea mai bună,</w:t>
      </w:r>
      <w:r w:rsidRPr="00FA75F5">
        <w:t xml:space="preserve"> epoca 18.</w:t>
      </w:r>
      <w:r>
        <w:t xml:space="preserve"> </w:t>
      </w:r>
      <w:r w:rsidRPr="00FA75F5">
        <w:t>La sfârșitul antrenării, sistemul a evaluat modelul pe setul de test, obținând o acuratețe generală de 99.29%, valoare foarte apropiată de cea de validare. Acest scor confirmă faptul că rețeaua nu a memorat datele, ci a învățat să generalizeze bine și pe exemple noi.</w:t>
      </w:r>
    </w:p>
    <w:p w14:paraId="26BCC5FF" w14:textId="6B01B16E" w:rsidR="00FA75F5" w:rsidRDefault="00FA75F5" w:rsidP="00FA75F5">
      <w:pPr>
        <w:spacing w:after="0" w:line="240" w:lineRule="auto"/>
      </w:pPr>
      <w:r>
        <w:tab/>
      </w:r>
      <w:r w:rsidRPr="00FA75F5">
        <w:t>Pentru o înțelegere mai detaliată a clasificării realizate de model, a fost generată o matrice de confuzie pe baza predicțiilor pe setul de test</w:t>
      </w:r>
      <w:r w:rsidR="00A65BE0">
        <w:t xml:space="preserve"> (</w:t>
      </w:r>
      <w:r w:rsidR="00A65BE0">
        <w:fldChar w:fldCharType="begin"/>
      </w:r>
      <w:r w:rsidR="00A65BE0">
        <w:instrText xml:space="preserve"> REF _Ref201962731 \h </w:instrText>
      </w:r>
      <w:r w:rsidR="00A65BE0">
        <w:fldChar w:fldCharType="separate"/>
      </w:r>
      <w:r w:rsidR="00A65BE0" w:rsidRPr="00A65BE0">
        <w:t xml:space="preserve">Figura </w:t>
      </w:r>
      <w:r w:rsidR="00A65BE0" w:rsidRPr="00A65BE0">
        <w:rPr>
          <w:noProof/>
        </w:rPr>
        <w:t>4</w:t>
      </w:r>
      <w:r w:rsidR="00A65BE0" w:rsidRPr="00A65BE0">
        <w:t>.</w:t>
      </w:r>
      <w:r w:rsidR="00A65BE0" w:rsidRPr="00A65BE0">
        <w:rPr>
          <w:noProof/>
        </w:rPr>
        <w:t>3</w:t>
      </w:r>
      <w:r w:rsidR="00A65BE0">
        <w:fldChar w:fldCharType="end"/>
      </w:r>
      <w:r w:rsidR="00A65BE0">
        <w:t>)</w:t>
      </w:r>
      <w:r w:rsidRPr="00FA75F5">
        <w:t>.</w:t>
      </w:r>
    </w:p>
    <w:p w14:paraId="735F60F1" w14:textId="77777777" w:rsidR="00FA75F5" w:rsidRDefault="00FA75F5" w:rsidP="00FA75F5">
      <w:pPr>
        <w:spacing w:after="0" w:line="240" w:lineRule="auto"/>
      </w:pPr>
    </w:p>
    <w:p w14:paraId="7E7004AC" w14:textId="77777777" w:rsidR="00A65BE0" w:rsidRDefault="00FA75F5" w:rsidP="00A65BE0">
      <w:pPr>
        <w:keepNext/>
        <w:spacing w:after="0" w:line="240" w:lineRule="auto"/>
        <w:jc w:val="center"/>
      </w:pPr>
      <w:r>
        <w:rPr>
          <w:noProof/>
          <w:lang w:eastAsia="ro-RO"/>
        </w:rPr>
        <w:drawing>
          <wp:inline distT="0" distB="0" distL="0" distR="0" wp14:anchorId="33CBDFEF" wp14:editId="7707B821">
            <wp:extent cx="3703320" cy="2869154"/>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ricea de confuzi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02503" cy="2868521"/>
                    </a:xfrm>
                    <a:prstGeom prst="rect">
                      <a:avLst/>
                    </a:prstGeom>
                  </pic:spPr>
                </pic:pic>
              </a:graphicData>
            </a:graphic>
          </wp:inline>
        </w:drawing>
      </w:r>
    </w:p>
    <w:p w14:paraId="0AFF24E1" w14:textId="0FA8014F" w:rsidR="00FA75F5" w:rsidRPr="00A65BE0" w:rsidRDefault="00A65BE0" w:rsidP="00A65BE0">
      <w:pPr>
        <w:pStyle w:val="Caption"/>
        <w:jc w:val="center"/>
        <w:rPr>
          <w:color w:val="auto"/>
        </w:rPr>
      </w:pPr>
      <w:bookmarkStart w:id="78" w:name="_Ref201962731"/>
      <w:bookmarkStart w:id="79" w:name="_Toc202137690"/>
      <w:r w:rsidRPr="00A65BE0">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3</w:t>
      </w:r>
      <w:r w:rsidR="007957D8">
        <w:rPr>
          <w:color w:val="auto"/>
        </w:rPr>
        <w:fldChar w:fldCharType="end"/>
      </w:r>
      <w:bookmarkEnd w:id="78"/>
      <w:r w:rsidRPr="00A65BE0">
        <w:rPr>
          <w:color w:val="auto"/>
        </w:rPr>
        <w:t xml:space="preserve"> - Modelul CNN-3L - Matricea de confuzie</w:t>
      </w:r>
      <w:bookmarkEnd w:id="79"/>
    </w:p>
    <w:p w14:paraId="3DAC50C5" w14:textId="77777777" w:rsidR="00FA75F5" w:rsidRDefault="00FA75F5" w:rsidP="00FA75F5">
      <w:pPr>
        <w:spacing w:after="0" w:line="240" w:lineRule="auto"/>
      </w:pPr>
    </w:p>
    <w:p w14:paraId="16A3696A" w14:textId="34C1EF49" w:rsidR="00FA75F5" w:rsidRDefault="00FA75F5" w:rsidP="00FA75F5">
      <w:pPr>
        <w:spacing w:after="0" w:line="240" w:lineRule="auto"/>
      </w:pPr>
      <w:r>
        <w:tab/>
        <w:t xml:space="preserve">Matricea indică un număr foarte mic de clasificări greșite, majoritatea în cazul unor confuzii punctuale între Benjamin Netanyahu și Jens Stoltenberg. Totuși, nu există un tipar clar de confuzii, ceea ce confirmă faptul că modelul nu are dificultăți în </w:t>
      </w:r>
      <w:r w:rsidR="00CE6D9D">
        <w:t>separarea unui anumit vorbitor, fiecare clasă fiind</w:t>
      </w:r>
      <w:r>
        <w:t xml:space="preserve"> recu</w:t>
      </w:r>
      <w:r w:rsidR="00CE6D9D">
        <w:t>noscută cu o precizie ridicată.</w:t>
      </w:r>
      <w:r w:rsidR="00FB041F">
        <w:t xml:space="preserve"> Astfel</w:t>
      </w:r>
      <w:r>
        <w:t>, modelul simplificat oferă o performanță remarcabilă rapor</w:t>
      </w:r>
      <w:r w:rsidR="00FB041F">
        <w:t>tat la complexitatea sa redusă iar d</w:t>
      </w:r>
      <w:r>
        <w:t>atorită dimensiunii mici și vitezei mari de antrenare, acesta reprezintă o soluție eficientă în scenarii cu resurse hardware limitate.</w:t>
      </w:r>
    </w:p>
    <w:p w14:paraId="172B4445" w14:textId="71E6BA91" w:rsidR="00FA75F5" w:rsidRDefault="00FA75F5" w:rsidP="00FA75F5">
      <w:pPr>
        <w:spacing w:after="0" w:line="240" w:lineRule="auto"/>
      </w:pPr>
      <w:r>
        <w:tab/>
      </w:r>
    </w:p>
    <w:p w14:paraId="0CAB1395" w14:textId="5F2BF3A0" w:rsidR="00592A32" w:rsidRDefault="00592A32" w:rsidP="00592A32">
      <w:pPr>
        <w:pStyle w:val="Heading3"/>
      </w:pPr>
      <w:r>
        <w:t xml:space="preserve"> </w:t>
      </w:r>
      <w:bookmarkStart w:id="80" w:name="_Toc202144986"/>
      <w:r>
        <w:t>Modelul CNN extins (4 straturi convoluționale)</w:t>
      </w:r>
      <w:bookmarkEnd w:id="80"/>
    </w:p>
    <w:p w14:paraId="2D926208" w14:textId="3B441267" w:rsidR="00592A32" w:rsidRDefault="00592A32" w:rsidP="00592A32">
      <w:pPr>
        <w:spacing w:after="0" w:line="240" w:lineRule="auto"/>
      </w:pPr>
      <w:r>
        <w:tab/>
      </w:r>
      <w:r w:rsidRPr="00592A32">
        <w:t>Al doilea model testat a fost o versiune extinsă a rețelei convoluționale, care include patru straturi convoluționale și un număr mai mare de parametri față de modelul simplificat. Această configurație a fost aleasă pentru a crește capacitatea de învățare a rețelei, permițând cap</w:t>
      </w:r>
      <w:r>
        <w:t>tarea unor trăsături mai complexe</w:t>
      </w:r>
      <w:r w:rsidRPr="00592A32">
        <w:t xml:space="preserve"> din spectrogramele audio.</w:t>
      </w:r>
    </w:p>
    <w:p w14:paraId="3D82C4DF" w14:textId="0FEE68C6" w:rsidR="00592A32" w:rsidRDefault="00592A32" w:rsidP="00592A32">
      <w:pPr>
        <w:spacing w:after="0" w:line="240" w:lineRule="auto"/>
      </w:pPr>
      <w:r>
        <w:tab/>
      </w:r>
      <w:r w:rsidRPr="00592A32">
        <w:t>Antrenarea s-a realizat pe aceleași date prelucrate, folosind aceleași hiperparametri. Procesul s-a încheiat automat la epoca 15 prin mecanismul de oprire anticipată (</w:t>
      </w:r>
      <w:r w:rsidRPr="00592A32">
        <w:rPr>
          <w:i/>
        </w:rPr>
        <w:t>early stopping</w:t>
      </w:r>
      <w:r w:rsidRPr="00592A32">
        <w:t xml:space="preserve">), care a detectat stagnarea performanței pe setul </w:t>
      </w:r>
      <w:r w:rsidRPr="00592A32">
        <w:lastRenderedPageBreak/>
        <w:t>de validare. Valorile funcției de pierdere și ale acurateții pe parcursul epocilor sunt prezentate mai jos</w:t>
      </w:r>
      <w:r>
        <w:t>, în</w:t>
      </w:r>
      <w:r w:rsidR="008E17B6">
        <w:t xml:space="preserve"> </w:t>
      </w:r>
      <w:r w:rsidR="008E17B6">
        <w:fldChar w:fldCharType="begin"/>
      </w:r>
      <w:r w:rsidR="008E17B6">
        <w:instrText xml:space="preserve"> REF _Ref201964145 \h </w:instrText>
      </w:r>
      <w:r w:rsidR="008E17B6">
        <w:fldChar w:fldCharType="separate"/>
      </w:r>
      <w:r w:rsidR="008E17B6" w:rsidRPr="008E17B6">
        <w:t xml:space="preserve">Figura </w:t>
      </w:r>
      <w:r w:rsidR="008E17B6">
        <w:rPr>
          <w:noProof/>
        </w:rPr>
        <w:t>4</w:t>
      </w:r>
      <w:r w:rsidR="008E17B6">
        <w:t>.</w:t>
      </w:r>
      <w:r w:rsidR="008E17B6">
        <w:rPr>
          <w:noProof/>
        </w:rPr>
        <w:t>4</w:t>
      </w:r>
      <w:r w:rsidR="008E17B6">
        <w:fldChar w:fldCharType="end"/>
      </w:r>
      <w:r w:rsidR="008E17B6">
        <w:t xml:space="preserve"> și </w:t>
      </w:r>
      <w:r w:rsidR="008E17B6">
        <w:fldChar w:fldCharType="begin"/>
      </w:r>
      <w:r w:rsidR="008E17B6">
        <w:instrText xml:space="preserve"> REF _Ref201964148 \h </w:instrText>
      </w:r>
      <w:r w:rsidR="008E17B6">
        <w:fldChar w:fldCharType="separate"/>
      </w:r>
      <w:r w:rsidR="008E17B6" w:rsidRPr="008E17B6">
        <w:t xml:space="preserve">Figura </w:t>
      </w:r>
      <w:r w:rsidR="008E17B6" w:rsidRPr="008E17B6">
        <w:rPr>
          <w:noProof/>
        </w:rPr>
        <w:t>4</w:t>
      </w:r>
      <w:r w:rsidR="008E17B6" w:rsidRPr="008E17B6">
        <w:t>.</w:t>
      </w:r>
      <w:r w:rsidR="008E17B6" w:rsidRPr="008E17B6">
        <w:rPr>
          <w:noProof/>
        </w:rPr>
        <w:t>5</w:t>
      </w:r>
      <w:r w:rsidR="008E17B6">
        <w:fldChar w:fldCharType="end"/>
      </w:r>
      <w:r w:rsidR="00E958E9">
        <w:rPr>
          <w:lang w:val="en-US"/>
        </w:rPr>
        <w:t>:</w:t>
      </w:r>
    </w:p>
    <w:p w14:paraId="4C6DE3E7" w14:textId="77777777" w:rsidR="00E958E9" w:rsidRDefault="00E958E9" w:rsidP="008E17B6">
      <w:pPr>
        <w:spacing w:after="0" w:line="240" w:lineRule="auto"/>
        <w:jc w:val="center"/>
      </w:pPr>
    </w:p>
    <w:p w14:paraId="573AC38F" w14:textId="77777777" w:rsidR="008E17B6" w:rsidRDefault="00E958E9" w:rsidP="008E17B6">
      <w:pPr>
        <w:keepNext/>
        <w:spacing w:after="0" w:line="240" w:lineRule="auto"/>
        <w:jc w:val="center"/>
      </w:pPr>
      <w:r>
        <w:rPr>
          <w:noProof/>
          <w:lang w:eastAsia="ro-RO"/>
        </w:rPr>
        <w:drawing>
          <wp:inline distT="0" distB="0" distL="0" distR="0" wp14:anchorId="0F56633E" wp14:editId="6951FC94">
            <wp:extent cx="5120564" cy="2743200"/>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oar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19510" cy="2742636"/>
                    </a:xfrm>
                    <a:prstGeom prst="rect">
                      <a:avLst/>
                    </a:prstGeom>
                  </pic:spPr>
                </pic:pic>
              </a:graphicData>
            </a:graphic>
          </wp:inline>
        </w:drawing>
      </w:r>
    </w:p>
    <w:p w14:paraId="2ECCF55A" w14:textId="77866E60" w:rsidR="00E958E9" w:rsidRPr="008E17B6" w:rsidRDefault="008E17B6" w:rsidP="008E17B6">
      <w:pPr>
        <w:pStyle w:val="Caption"/>
        <w:jc w:val="center"/>
        <w:rPr>
          <w:color w:val="auto"/>
        </w:rPr>
      </w:pPr>
      <w:bookmarkStart w:id="81" w:name="_Ref201964145"/>
      <w:bookmarkStart w:id="82" w:name="_Toc202137691"/>
      <w:r w:rsidRPr="008E17B6">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4</w:t>
      </w:r>
      <w:r w:rsidR="007957D8">
        <w:rPr>
          <w:color w:val="auto"/>
        </w:rPr>
        <w:fldChar w:fldCharType="end"/>
      </w:r>
      <w:bookmarkEnd w:id="81"/>
      <w:r w:rsidRPr="008E17B6">
        <w:rPr>
          <w:color w:val="auto"/>
        </w:rPr>
        <w:t xml:space="preserve"> - Modelul CNN-4L - Evoluția erorii</w:t>
      </w:r>
      <w:bookmarkEnd w:id="82"/>
    </w:p>
    <w:p w14:paraId="0953A032" w14:textId="77777777" w:rsidR="00E958E9" w:rsidRDefault="00E958E9" w:rsidP="008E17B6">
      <w:pPr>
        <w:spacing w:after="0" w:line="240" w:lineRule="auto"/>
        <w:jc w:val="center"/>
      </w:pPr>
    </w:p>
    <w:p w14:paraId="06940BEC" w14:textId="77777777" w:rsidR="008E17B6" w:rsidRDefault="00E958E9" w:rsidP="008E17B6">
      <w:pPr>
        <w:keepNext/>
        <w:spacing w:after="0" w:line="240" w:lineRule="auto"/>
        <w:jc w:val="center"/>
      </w:pPr>
      <w:r>
        <w:rPr>
          <w:noProof/>
          <w:lang w:eastAsia="ro-RO"/>
        </w:rPr>
        <w:drawing>
          <wp:inline distT="0" distB="0" distL="0" distR="0" wp14:anchorId="0060833C" wp14:editId="3AF38404">
            <wp:extent cx="5189220" cy="2716474"/>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uratet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88077" cy="2715876"/>
                    </a:xfrm>
                    <a:prstGeom prst="rect">
                      <a:avLst/>
                    </a:prstGeom>
                  </pic:spPr>
                </pic:pic>
              </a:graphicData>
            </a:graphic>
          </wp:inline>
        </w:drawing>
      </w:r>
    </w:p>
    <w:p w14:paraId="68355D40" w14:textId="6B860701" w:rsidR="00E958E9" w:rsidRDefault="008E17B6" w:rsidP="008E17B6">
      <w:pPr>
        <w:pStyle w:val="Caption"/>
        <w:jc w:val="center"/>
        <w:rPr>
          <w:color w:val="auto"/>
        </w:rPr>
      </w:pPr>
      <w:bookmarkStart w:id="83" w:name="_Ref201964148"/>
      <w:bookmarkStart w:id="84" w:name="_Toc202137692"/>
      <w:r w:rsidRPr="008E17B6">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5</w:t>
      </w:r>
      <w:r w:rsidR="007957D8">
        <w:rPr>
          <w:color w:val="auto"/>
        </w:rPr>
        <w:fldChar w:fldCharType="end"/>
      </w:r>
      <w:bookmarkEnd w:id="83"/>
      <w:r w:rsidRPr="008E17B6">
        <w:rPr>
          <w:color w:val="auto"/>
        </w:rPr>
        <w:t xml:space="preserve"> - Modelul CNN-4L - Evoluția acurateței</w:t>
      </w:r>
      <w:bookmarkEnd w:id="84"/>
    </w:p>
    <w:p w14:paraId="48362502" w14:textId="77777777" w:rsidR="008E17B6" w:rsidRDefault="008E17B6" w:rsidP="008E17B6"/>
    <w:p w14:paraId="1FAA163E" w14:textId="7DD013E4" w:rsidR="00CE6711" w:rsidRDefault="008E17B6" w:rsidP="00CE6711">
      <w:pPr>
        <w:spacing w:after="0" w:line="240" w:lineRule="auto"/>
      </w:pPr>
      <w:r>
        <w:tab/>
      </w:r>
      <w:r w:rsidRPr="008E17B6">
        <w:t>Curba funcției de pierdere arată o scădere rapidă în primele 5 epoci, ceea ce sugerează că rețeaua a învățat rapid structura generală a datelor. După epoca 10, pierderea pe validare se stabilizează, iar curba de antrenare continuă să scadă ușor. Acest comportament indică o învățare echilibrată, fără suprapotrivire. În același timp, curba acurateții crește constant pe ambele subseturi, atingând aproape 99% înainte de oprirea automată. Lipsa unei diferențe mari între cele două curbe este un semn pozitiv, indicând că modelul nu doar învață, ci și generalizează corect.</w:t>
      </w:r>
    </w:p>
    <w:p w14:paraId="1D57B414" w14:textId="73BA695C" w:rsidR="00CE6711" w:rsidRDefault="00CE6711" w:rsidP="00CE6711">
      <w:pPr>
        <w:spacing w:after="0" w:line="240" w:lineRule="auto"/>
      </w:pPr>
      <w:r>
        <w:lastRenderedPageBreak/>
        <w:tab/>
        <w:t xml:space="preserve">Analizând împreună cele două grafice, se observă o relație clară între scăderea pierderii și creșterea acurateții. Stabilizarea simultană a curbelor confirmă că modelul a ajuns într-un punct optim și că oprirea automată a fost justificată. Evaluarea modelului pe setul de test a arătat o acuratețe generală de 98.84%, foarte apropiată de cea obținută pe validare. </w:t>
      </w:r>
      <w:r w:rsidRPr="00CE6711">
        <w:t>Pentru o analiză mai detaliată a predicțiilor, a fost generată matricea de confuzie</w:t>
      </w:r>
      <w:r>
        <w:rPr>
          <w:lang w:val="en-US"/>
        </w:rPr>
        <w:t>:</w:t>
      </w:r>
    </w:p>
    <w:p w14:paraId="5168E87B" w14:textId="77777777" w:rsidR="00CE6711" w:rsidRDefault="00CE6711" w:rsidP="00CE6711">
      <w:pPr>
        <w:spacing w:after="0" w:line="240" w:lineRule="auto"/>
      </w:pPr>
    </w:p>
    <w:p w14:paraId="58364B69" w14:textId="77777777" w:rsidR="00CE6711" w:rsidRDefault="00CE6711" w:rsidP="00CE6711">
      <w:pPr>
        <w:keepNext/>
        <w:spacing w:after="0" w:line="240" w:lineRule="auto"/>
        <w:jc w:val="center"/>
      </w:pPr>
      <w:r>
        <w:rPr>
          <w:noProof/>
          <w:lang w:eastAsia="ro-RO"/>
        </w:rPr>
        <w:drawing>
          <wp:inline distT="0" distB="0" distL="0" distR="0" wp14:anchorId="56C8D344" wp14:editId="13AE0B7B">
            <wp:extent cx="4079610" cy="31089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uzi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83823" cy="3112171"/>
                    </a:xfrm>
                    <a:prstGeom prst="rect">
                      <a:avLst/>
                    </a:prstGeom>
                  </pic:spPr>
                </pic:pic>
              </a:graphicData>
            </a:graphic>
          </wp:inline>
        </w:drawing>
      </w:r>
    </w:p>
    <w:p w14:paraId="40AB8C7A" w14:textId="11521261" w:rsidR="00CE6711" w:rsidRDefault="00CE6711" w:rsidP="00CE6711">
      <w:pPr>
        <w:pStyle w:val="Caption"/>
        <w:jc w:val="center"/>
        <w:rPr>
          <w:color w:val="auto"/>
        </w:rPr>
      </w:pPr>
      <w:bookmarkStart w:id="85" w:name="_Toc202137693"/>
      <w:r w:rsidRPr="00CE6711">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6</w:t>
      </w:r>
      <w:r w:rsidR="007957D8">
        <w:rPr>
          <w:color w:val="auto"/>
        </w:rPr>
        <w:fldChar w:fldCharType="end"/>
      </w:r>
      <w:r w:rsidRPr="00CE6711">
        <w:rPr>
          <w:color w:val="auto"/>
        </w:rPr>
        <w:t xml:space="preserve"> - Modelul CNN-4L - Matricea de confuzie</w:t>
      </w:r>
      <w:bookmarkEnd w:id="85"/>
    </w:p>
    <w:p w14:paraId="17D3AB6E" w14:textId="77777777" w:rsidR="00CE6711" w:rsidRDefault="00CE6711" w:rsidP="00CE6711"/>
    <w:p w14:paraId="422FECB4" w14:textId="259542F1" w:rsidR="00CE6711" w:rsidRDefault="00CE6711" w:rsidP="00CE6711">
      <w:pPr>
        <w:spacing w:after="0" w:line="240" w:lineRule="auto"/>
      </w:pPr>
      <w:r>
        <w:tab/>
      </w:r>
      <w:r w:rsidRPr="00CE6711">
        <w:t xml:space="preserve">Aceasta evidențiază o separare clară a celor cinci clase de vorbitori, cu valori ridicate pe diagonala principală. Cele mai multe clasificări greșite apar între </w:t>
      </w:r>
      <w:r w:rsidR="00297CFF">
        <w:t xml:space="preserve">Benjamin Netanyahu </w:t>
      </w:r>
      <w:r w:rsidRPr="00CE6711">
        <w:t>și Jens Stoltenberg, ceea ce poate fi explicat prin asemănarea trăsăturilor vocale în anumite contexte. Cu toate acestea, numărul total de erori este redus, ceea ce indică o precizie ridicată.</w:t>
      </w:r>
    </w:p>
    <w:p w14:paraId="3D44C439" w14:textId="77777777" w:rsidR="00CE6711" w:rsidRDefault="00CE6711" w:rsidP="00CE6711">
      <w:pPr>
        <w:spacing w:after="0" w:line="240" w:lineRule="auto"/>
      </w:pPr>
      <w:r>
        <w:tab/>
        <w:t>Deși acest model are o arhitectură mai profundă și este teoretic capabil să învețe trăsături mai complexe, performanța finală nu a depășit modelul simplu. Acest lucru poate fi explicat prin raportul dintre complexitatea rețelei și dimensiunea setului de date. Rețelele adânci, precum aceasta, necesită mai multe exemple variate pentru a-și atinge potențialul complet. În cazul de față, datele sunt deja bine preprocesate și destul de uniforme, ceea ce a favorizat modelul simplificat, care a învățat mai rapid fără riscul de supraajustare.</w:t>
      </w:r>
    </w:p>
    <w:p w14:paraId="13652BCD" w14:textId="5411791A" w:rsidR="00CE6711" w:rsidRDefault="00CE6711" w:rsidP="00CE6711">
      <w:pPr>
        <w:spacing w:after="0" w:line="240" w:lineRule="auto"/>
      </w:pPr>
      <w:r>
        <w:tab/>
        <w:t>Prin urmare, complexitatea suplimentară nu a adus un avantaj semnificativ în acest scenariu, însă, CNN-ul extins rămâne o alegere solidă, demonstrând robustețe și acuratețe înaltă.</w:t>
      </w:r>
    </w:p>
    <w:p w14:paraId="3D5FCF85" w14:textId="77777777" w:rsidR="00CE6711" w:rsidRDefault="00CE6711" w:rsidP="00CE6711">
      <w:pPr>
        <w:spacing w:after="0" w:line="240" w:lineRule="auto"/>
      </w:pPr>
    </w:p>
    <w:p w14:paraId="1FA90739" w14:textId="77777777" w:rsidR="00CE6711" w:rsidRDefault="00CE6711" w:rsidP="00CE6711">
      <w:pPr>
        <w:spacing w:after="0" w:line="240" w:lineRule="auto"/>
      </w:pPr>
    </w:p>
    <w:p w14:paraId="3286CA62" w14:textId="77777777" w:rsidR="00CE6711" w:rsidRDefault="00CE6711" w:rsidP="00CE6711">
      <w:pPr>
        <w:spacing w:after="0" w:line="240" w:lineRule="auto"/>
      </w:pPr>
    </w:p>
    <w:p w14:paraId="780EDFAC" w14:textId="4DB5D585" w:rsidR="00CE6711" w:rsidRDefault="00CE6711" w:rsidP="00CE6711">
      <w:pPr>
        <w:pStyle w:val="Heading3"/>
      </w:pPr>
      <w:r>
        <w:lastRenderedPageBreak/>
        <w:t xml:space="preserve"> </w:t>
      </w:r>
      <w:bookmarkStart w:id="86" w:name="_Toc202144987"/>
      <w:r>
        <w:t>Modelul ResNet-18</w:t>
      </w:r>
      <w:bookmarkEnd w:id="86"/>
    </w:p>
    <w:p w14:paraId="1337295F" w14:textId="215CCA79" w:rsidR="00CE6711" w:rsidRDefault="00CE6711" w:rsidP="00CE6711">
      <w:pPr>
        <w:spacing w:after="0" w:line="240" w:lineRule="auto"/>
      </w:pPr>
      <w:r>
        <w:tab/>
      </w:r>
      <w:r w:rsidR="007878F2" w:rsidRPr="007878F2">
        <w:t>Ultimul model evaluat a fost o rețea neuronală de tip ResNet-18, cunoscută pentru stabilitatea și performanța sa în sarcini de clasificare complexe. Arhitectura include 18 straturi convoluționale organizate în blocuri reziduale, care permit propagarea eficientă a gradientului și eliminarea problemelor legate de rețelele foarte adânci. Aceste blocuri includ conexiuni de tip shortcut, prin care intrarea este adunată la ieșirea blocului, facilitând învățarea trăsăturilor relevante chiar și în straturi foarte adânci.</w:t>
      </w:r>
    </w:p>
    <w:p w14:paraId="672361E3" w14:textId="4A19C8F0" w:rsidR="00265735" w:rsidRDefault="00265735" w:rsidP="00CE6711">
      <w:pPr>
        <w:spacing w:after="0" w:line="240" w:lineRule="auto"/>
      </w:pPr>
      <w:r>
        <w:tab/>
      </w:r>
      <w:r w:rsidRPr="00265735">
        <w:t>Antrenarea modelului s-a realizat în aceleași condiții ca în cazurile precedente, utilizând același set de date și aceeași funcție de cost. Mecanismul de oprire anticipată (EarlyStopping) a fost activat și pentru acest model și a întrerupt procesul de învățare după 20 de epoci, atunci când nu s-au mai înregistrat îmbunătățiri semnificative în eroarea de validare. În ultima epocă, modelul a obținut o pierdere de antrenare de 0.0083 și o pierdere pe setul de validare de 0.0633, cu o acuratețe finală pe setul de test de 98.04%.</w:t>
      </w:r>
    </w:p>
    <w:p w14:paraId="5A3E7521" w14:textId="0DC099C5" w:rsidR="00265735" w:rsidRDefault="00265735" w:rsidP="00CE6711">
      <w:pPr>
        <w:spacing w:after="0" w:line="240" w:lineRule="auto"/>
      </w:pPr>
      <w:r>
        <w:tab/>
        <w:t xml:space="preserve">În </w:t>
      </w:r>
      <w:r>
        <w:fldChar w:fldCharType="begin"/>
      </w:r>
      <w:r>
        <w:instrText xml:space="preserve"> REF _Ref201965993 \h </w:instrText>
      </w:r>
      <w:r>
        <w:fldChar w:fldCharType="separate"/>
      </w:r>
      <w:r w:rsidRPr="00265735">
        <w:t xml:space="preserve">Figura </w:t>
      </w:r>
      <w:r>
        <w:rPr>
          <w:noProof/>
        </w:rPr>
        <w:t>4</w:t>
      </w:r>
      <w:r>
        <w:t>.</w:t>
      </w:r>
      <w:r>
        <w:rPr>
          <w:noProof/>
        </w:rPr>
        <w:t>7</w:t>
      </w:r>
      <w:r>
        <w:fldChar w:fldCharType="end"/>
      </w:r>
      <w:r>
        <w:t xml:space="preserve">și </w:t>
      </w:r>
      <w:r>
        <w:fldChar w:fldCharType="begin"/>
      </w:r>
      <w:r>
        <w:instrText xml:space="preserve"> REF _Ref201965994 \h </w:instrText>
      </w:r>
      <w:r>
        <w:fldChar w:fldCharType="separate"/>
      </w:r>
      <w:r w:rsidRPr="00265735">
        <w:t xml:space="preserve">Figura </w:t>
      </w:r>
      <w:r w:rsidRPr="00265735">
        <w:rPr>
          <w:noProof/>
        </w:rPr>
        <w:t>4</w:t>
      </w:r>
      <w:r w:rsidRPr="00265735">
        <w:t>.</w:t>
      </w:r>
      <w:r w:rsidRPr="00265735">
        <w:rPr>
          <w:noProof/>
        </w:rPr>
        <w:t>8</w:t>
      </w:r>
      <w:r>
        <w:fldChar w:fldCharType="end"/>
      </w:r>
      <w:r>
        <w:t xml:space="preserve"> </w:t>
      </w:r>
      <w:r w:rsidRPr="00265735">
        <w:t>sunt ilustrate curbele de evoluție a erorii și a acurateții pentru modelul ResNet18, reprezentate alăturat pentru a evidenția relația invers proporțională dintre cele două. Pe măsură ce pierderea scade, acuratețea crește, confirmând progresul în învățare și stabilizarea comportamentului rețelei după aproximativ 15 epoci</w:t>
      </w:r>
      <w:r>
        <w:t>.</w:t>
      </w:r>
    </w:p>
    <w:p w14:paraId="63EEBAAA" w14:textId="77777777" w:rsidR="00265735" w:rsidRDefault="00265735" w:rsidP="00CE6711">
      <w:pPr>
        <w:spacing w:after="0" w:line="240" w:lineRule="auto"/>
      </w:pPr>
    </w:p>
    <w:p w14:paraId="0110B445" w14:textId="77777777" w:rsidR="00265735" w:rsidRDefault="00265735" w:rsidP="00265735">
      <w:pPr>
        <w:keepNext/>
        <w:spacing w:after="0" w:line="240" w:lineRule="auto"/>
        <w:jc w:val="center"/>
      </w:pPr>
      <w:r>
        <w:rPr>
          <w:noProof/>
          <w:lang w:eastAsia="ro-RO"/>
        </w:rPr>
        <w:drawing>
          <wp:inline distT="0" distB="0" distL="0" distR="0" wp14:anchorId="02518AF7" wp14:editId="00848B9B">
            <wp:extent cx="5082540" cy="2714424"/>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oar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81420" cy="2713826"/>
                    </a:xfrm>
                    <a:prstGeom prst="rect">
                      <a:avLst/>
                    </a:prstGeom>
                  </pic:spPr>
                </pic:pic>
              </a:graphicData>
            </a:graphic>
          </wp:inline>
        </w:drawing>
      </w:r>
    </w:p>
    <w:p w14:paraId="587BEFB6" w14:textId="548FA13E" w:rsidR="00265735" w:rsidRPr="00265735" w:rsidRDefault="00265735" w:rsidP="00265735">
      <w:pPr>
        <w:pStyle w:val="Caption"/>
        <w:jc w:val="center"/>
        <w:rPr>
          <w:color w:val="auto"/>
        </w:rPr>
      </w:pPr>
      <w:bookmarkStart w:id="87" w:name="_Ref201965993"/>
      <w:bookmarkStart w:id="88" w:name="_Toc202137694"/>
      <w:r w:rsidRPr="00265735">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7</w:t>
      </w:r>
      <w:r w:rsidR="007957D8">
        <w:rPr>
          <w:color w:val="auto"/>
        </w:rPr>
        <w:fldChar w:fldCharType="end"/>
      </w:r>
      <w:bookmarkEnd w:id="87"/>
      <w:r w:rsidRPr="00265735">
        <w:rPr>
          <w:color w:val="auto"/>
        </w:rPr>
        <w:t xml:space="preserve"> - ResNet18 - Evoluția erorii</w:t>
      </w:r>
      <w:bookmarkEnd w:id="88"/>
    </w:p>
    <w:p w14:paraId="77EC5913" w14:textId="77777777" w:rsidR="00265735" w:rsidRDefault="00265735" w:rsidP="00265735">
      <w:pPr>
        <w:spacing w:after="0" w:line="240" w:lineRule="auto"/>
        <w:jc w:val="center"/>
      </w:pPr>
    </w:p>
    <w:p w14:paraId="5CDEBCE1" w14:textId="77777777" w:rsidR="00265735" w:rsidRDefault="00265735" w:rsidP="00265735">
      <w:pPr>
        <w:keepNext/>
        <w:spacing w:after="0" w:line="240" w:lineRule="auto"/>
        <w:jc w:val="center"/>
      </w:pPr>
      <w:r>
        <w:rPr>
          <w:noProof/>
          <w:lang w:eastAsia="ro-RO"/>
        </w:rPr>
        <w:lastRenderedPageBreak/>
        <w:drawing>
          <wp:inline distT="0" distB="0" distL="0" distR="0" wp14:anchorId="16960506" wp14:editId="07FB9ABC">
            <wp:extent cx="4973387" cy="2625970"/>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uratet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74426" cy="2626518"/>
                    </a:xfrm>
                    <a:prstGeom prst="rect">
                      <a:avLst/>
                    </a:prstGeom>
                  </pic:spPr>
                </pic:pic>
              </a:graphicData>
            </a:graphic>
          </wp:inline>
        </w:drawing>
      </w:r>
    </w:p>
    <w:p w14:paraId="41222EB5" w14:textId="01121BE9" w:rsidR="00265735" w:rsidRDefault="00265735" w:rsidP="00265735">
      <w:pPr>
        <w:pStyle w:val="Caption"/>
        <w:jc w:val="center"/>
        <w:rPr>
          <w:color w:val="auto"/>
        </w:rPr>
      </w:pPr>
      <w:bookmarkStart w:id="89" w:name="_Ref201965994"/>
      <w:bookmarkStart w:id="90" w:name="_Toc202137695"/>
      <w:r w:rsidRPr="00265735">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8</w:t>
      </w:r>
      <w:r w:rsidR="007957D8">
        <w:rPr>
          <w:color w:val="auto"/>
        </w:rPr>
        <w:fldChar w:fldCharType="end"/>
      </w:r>
      <w:bookmarkEnd w:id="89"/>
      <w:r w:rsidRPr="00265735">
        <w:rPr>
          <w:color w:val="auto"/>
        </w:rPr>
        <w:t xml:space="preserve"> - ResNet18 - Evoluția acurateței</w:t>
      </w:r>
      <w:bookmarkEnd w:id="90"/>
    </w:p>
    <w:p w14:paraId="30D7C0B5" w14:textId="77777777" w:rsidR="00265735" w:rsidRDefault="00265735" w:rsidP="00265735"/>
    <w:p w14:paraId="1090BD58" w14:textId="1BBC84BB" w:rsidR="00F47AE7" w:rsidRDefault="00265735" w:rsidP="00F47AE7">
      <w:pPr>
        <w:spacing w:after="0" w:line="240" w:lineRule="auto"/>
      </w:pPr>
      <w:r>
        <w:tab/>
        <w:t xml:space="preserve">Curbele arată o scădere rapidă a pierderii în primele epoci, urmată de o </w:t>
      </w:r>
      <w:r w:rsidR="00F47AE7">
        <w:t>aplatizare</w:t>
      </w:r>
      <w:r>
        <w:t xml:space="preserve"> ușoară, în timp ce acuratețea se stabilizează aproape de pragul de 99%. Diferența dintre curba de antrenare și cea de validare se păstrează într-un interval rezonabil, ceea ce indică o capacitate bună de generalizare, fără semne clare de suprapotrivire. </w:t>
      </w:r>
      <w:r w:rsidR="00F47AE7">
        <w:t xml:space="preserve">În continuare </w:t>
      </w:r>
      <w:r>
        <w:t xml:space="preserve">este prezentată și matricea de confuzie generată în urma testării modelului </w:t>
      </w:r>
      <w:r w:rsidR="00F47AE7">
        <w:t>pe datele neutilizate anterior, care</w:t>
      </w:r>
      <w:r>
        <w:t xml:space="preserve"> evidențiază modul în care modelul a realizat clasificarea între cei cinci vorbitori</w:t>
      </w:r>
      <w:r w:rsidR="00F47AE7">
        <w:t>.</w:t>
      </w:r>
    </w:p>
    <w:p w14:paraId="0905E7A5" w14:textId="77777777" w:rsidR="00F47AE7" w:rsidRDefault="00F47AE7" w:rsidP="00F47AE7">
      <w:pPr>
        <w:spacing w:after="0" w:line="240" w:lineRule="auto"/>
      </w:pPr>
    </w:p>
    <w:p w14:paraId="25A6EDD4" w14:textId="77777777" w:rsidR="00F47AE7" w:rsidRDefault="00F47AE7" w:rsidP="00F47AE7">
      <w:pPr>
        <w:keepNext/>
        <w:spacing w:after="0" w:line="240" w:lineRule="auto"/>
        <w:jc w:val="center"/>
      </w:pPr>
      <w:r>
        <w:rPr>
          <w:noProof/>
          <w:lang w:eastAsia="ro-RO"/>
        </w:rPr>
        <w:drawing>
          <wp:inline distT="0" distB="0" distL="0" distR="0" wp14:anchorId="7C09AE21" wp14:editId="677F9792">
            <wp:extent cx="4091940" cy="3062865"/>
            <wp:effectExtent l="0" t="0" r="381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uzi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091038" cy="3062190"/>
                    </a:xfrm>
                    <a:prstGeom prst="rect">
                      <a:avLst/>
                    </a:prstGeom>
                  </pic:spPr>
                </pic:pic>
              </a:graphicData>
            </a:graphic>
          </wp:inline>
        </w:drawing>
      </w:r>
    </w:p>
    <w:p w14:paraId="42946468" w14:textId="613615D6" w:rsidR="00F47AE7" w:rsidRDefault="00F47AE7" w:rsidP="00F47AE7">
      <w:pPr>
        <w:pStyle w:val="Caption"/>
        <w:jc w:val="center"/>
        <w:rPr>
          <w:color w:val="auto"/>
        </w:rPr>
      </w:pPr>
      <w:bookmarkStart w:id="91" w:name="_Toc202137696"/>
      <w:r w:rsidRPr="00F47AE7">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9</w:t>
      </w:r>
      <w:r w:rsidR="007957D8">
        <w:rPr>
          <w:color w:val="auto"/>
        </w:rPr>
        <w:fldChar w:fldCharType="end"/>
      </w:r>
      <w:r w:rsidRPr="00F47AE7">
        <w:rPr>
          <w:color w:val="auto"/>
        </w:rPr>
        <w:t xml:space="preserve"> - ResNet18 - Matricea de confuzie</w:t>
      </w:r>
      <w:bookmarkEnd w:id="91"/>
    </w:p>
    <w:p w14:paraId="2119E32D" w14:textId="77777777" w:rsidR="00F47AE7" w:rsidRDefault="00F47AE7" w:rsidP="00F47AE7"/>
    <w:p w14:paraId="0CA5032C" w14:textId="77777777" w:rsidR="00F47AE7" w:rsidRDefault="00F47AE7" w:rsidP="00F47AE7">
      <w:pPr>
        <w:spacing w:after="0" w:line="240" w:lineRule="auto"/>
      </w:pPr>
      <w:r>
        <w:lastRenderedPageBreak/>
        <w:tab/>
        <w:t>Rezultatele arată că majoritatea vorbitorilor au fost identificați corect, cu un număr foarte mic de confuzii. De exemplu, Julia Gillard și Jens Stoltenberg au fost uneori confundați între ei, ceea ce poate fi explicat prin similitudini acustice sau suprapuneri subtile în datele de antrenare. Cu toate acestea, diagonala matricei conține valorile dominante, semn că modelul a învățat eficient diferențele între vorbitori.</w:t>
      </w:r>
    </w:p>
    <w:p w14:paraId="792CFE06" w14:textId="2B4B5528" w:rsidR="00F47AE7" w:rsidRDefault="00F47AE7" w:rsidP="00F47AE7">
      <w:pPr>
        <w:spacing w:after="0" w:line="240" w:lineRule="auto"/>
      </w:pPr>
      <w:r>
        <w:tab/>
        <w:t>Cu toate că ResNet18 este o arhitectură mai complexă, aceasta nu a depășit performanțele celorlalte două rețele în ceea ce privește acuratețea pe setul de test. Acest lucru poate fi explicat prin faptul că modelul ResNet, deși mai profund, necesită un volum mai mare de date pentru a valorifica capacitatea sa de generalizare. În lipsa unui set de date extins, modelul poate avea tendința de a oscila mai mult pe datele de validare, ceea ce s-a reflectat și în evoluția curbei de pierdere, unde variațiile sunt mai evidente după epoca 15.</w:t>
      </w:r>
    </w:p>
    <w:p w14:paraId="040EB195" w14:textId="77777777" w:rsidR="00E21F5B" w:rsidRDefault="00E21F5B" w:rsidP="00F47AE7">
      <w:pPr>
        <w:spacing w:after="0" w:line="240" w:lineRule="auto"/>
      </w:pPr>
    </w:p>
    <w:p w14:paraId="42BF50A2" w14:textId="5AB948C4" w:rsidR="00E21F5B" w:rsidRDefault="00E21F5B" w:rsidP="00E21F5B">
      <w:pPr>
        <w:pStyle w:val="Heading2"/>
      </w:pPr>
      <w:r>
        <w:t xml:space="preserve"> </w:t>
      </w:r>
      <w:bookmarkStart w:id="92" w:name="_Toc202144988"/>
      <w:r>
        <w:t>Performanțele sistemului de diarizare</w:t>
      </w:r>
      <w:bookmarkEnd w:id="92"/>
    </w:p>
    <w:p w14:paraId="4BA930F3" w14:textId="36845EF4" w:rsidR="00F760E0" w:rsidRDefault="00F760E0" w:rsidP="00F760E0">
      <w:pPr>
        <w:pStyle w:val="Heading3"/>
      </w:pPr>
      <w:r>
        <w:t xml:space="preserve"> </w:t>
      </w:r>
      <w:bookmarkStart w:id="93" w:name="_Toc202144989"/>
      <w:r>
        <w:t>Metoda K-Means</w:t>
      </w:r>
      <w:bookmarkEnd w:id="93"/>
    </w:p>
    <w:p w14:paraId="57B95BA5" w14:textId="7CFD9C55" w:rsidR="00F760E0" w:rsidRDefault="00F760E0" w:rsidP="00F760E0">
      <w:pPr>
        <w:spacing w:after="0" w:line="240" w:lineRule="auto"/>
      </w:pPr>
      <w:r>
        <w:tab/>
        <w:t>Pentru evaluarea sistemului, au fost selectate 3 cazuri reprezentative, fiecare reflectând un grad diferit de complexitate</w:t>
      </w:r>
      <w:r>
        <w:rPr>
          <w:lang w:val="en-US"/>
        </w:rPr>
        <w:t>:</w:t>
      </w:r>
    </w:p>
    <w:p w14:paraId="4DA54956" w14:textId="59F003D4" w:rsidR="00F760E0" w:rsidRDefault="00F760E0" w:rsidP="00F760E0">
      <w:pPr>
        <w:pStyle w:val="ListParagraph"/>
        <w:numPr>
          <w:ilvl w:val="0"/>
          <w:numId w:val="21"/>
        </w:numPr>
        <w:spacing w:after="0" w:line="240" w:lineRule="auto"/>
      </w:pPr>
      <w:r>
        <w:t>un caz cu 3 vorbitori clar separați</w:t>
      </w:r>
    </w:p>
    <w:p w14:paraId="67CFB15B" w14:textId="109B8624" w:rsidR="00F760E0" w:rsidRDefault="00F760E0" w:rsidP="00F760E0">
      <w:pPr>
        <w:pStyle w:val="ListParagraph"/>
        <w:numPr>
          <w:ilvl w:val="0"/>
          <w:numId w:val="21"/>
        </w:numPr>
        <w:spacing w:after="0" w:line="240" w:lineRule="auto"/>
      </w:pPr>
      <w:r>
        <w:t>un caz cu 4 vorbitori cu secvențe scurte</w:t>
      </w:r>
    </w:p>
    <w:p w14:paraId="10EE000B" w14:textId="49173E70" w:rsidR="00F760E0" w:rsidRDefault="00F760E0" w:rsidP="00F760E0">
      <w:pPr>
        <w:pStyle w:val="ListParagraph"/>
        <w:numPr>
          <w:ilvl w:val="0"/>
          <w:numId w:val="21"/>
        </w:numPr>
        <w:spacing w:line="240" w:lineRule="auto"/>
      </w:pPr>
      <w:r>
        <w:t>o simulare de conferință cu 5 vorbitori</w:t>
      </w:r>
    </w:p>
    <w:p w14:paraId="2FB03B33" w14:textId="77777777" w:rsidR="00F760E0" w:rsidRDefault="00F760E0" w:rsidP="00F760E0">
      <w:pPr>
        <w:spacing w:after="0" w:line="240" w:lineRule="auto"/>
      </w:pPr>
      <w:r>
        <w:tab/>
        <w:t>Fiecare caz a fost procesat de toate cele trei modele, iar rezultatele au fost comparate vizual și numeric, prin metricile ARI și DER.</w:t>
      </w:r>
    </w:p>
    <w:p w14:paraId="4D534F64" w14:textId="77777777" w:rsidR="00F760E0" w:rsidRDefault="00F760E0" w:rsidP="00F760E0">
      <w:pPr>
        <w:spacing w:after="0" w:line="240" w:lineRule="auto"/>
      </w:pPr>
    </w:p>
    <w:p w14:paraId="212A7513" w14:textId="77777777" w:rsidR="00571EFB" w:rsidRDefault="00571EFB" w:rsidP="00571EFB">
      <w:pPr>
        <w:pStyle w:val="Heading4"/>
      </w:pPr>
      <w:r>
        <w:t xml:space="preserve"> </w:t>
      </w:r>
      <w:bookmarkStart w:id="94" w:name="_Toc202144990"/>
      <w:r>
        <w:t>Cazul 1</w:t>
      </w:r>
      <w:bookmarkEnd w:id="94"/>
    </w:p>
    <w:p w14:paraId="3B722946" w14:textId="7073238A" w:rsidR="00D77354" w:rsidRDefault="00571EFB" w:rsidP="00571EFB">
      <w:pPr>
        <w:spacing w:after="0"/>
      </w:pPr>
      <w:r>
        <w:tab/>
      </w:r>
      <w:r w:rsidR="00D77354" w:rsidRPr="00D77354">
        <w:t>Această înregistrare conține intervenții lungi și bine delimitate, fă</w:t>
      </w:r>
      <w:r w:rsidR="00D77354">
        <w:t xml:space="preserve">ră suprapuneri sau pauze </w:t>
      </w:r>
      <w:r w:rsidR="00D77354" w:rsidRPr="00D77354">
        <w:t>între segmente. Cei trei vorbitori alternează într-o ordine simplă, cu variații temporale minime. Acesta este un scenariu ideal pentru</w:t>
      </w:r>
      <w:r w:rsidR="00D77354">
        <w:t xml:space="preserve"> a verifica dacă reprezentările veectoriale</w:t>
      </w:r>
      <w:r w:rsidR="00D77354" w:rsidRPr="00D77354">
        <w:t xml:space="preserve"> generate de fiecare</w:t>
      </w:r>
      <w:r w:rsidR="00D77354">
        <w:t xml:space="preserve"> model pot fi diferențiate clar </w:t>
      </w:r>
      <w:r w:rsidR="00D77354" w:rsidRPr="00D77354">
        <w:t>ș</w:t>
      </w:r>
      <w:r w:rsidR="00D77354">
        <w:t xml:space="preserve">i grupate </w:t>
      </w:r>
      <w:r w:rsidR="00D77354" w:rsidRPr="00D77354">
        <w:t>de algoritmul K-Means.</w:t>
      </w:r>
    </w:p>
    <w:p w14:paraId="583335E3" w14:textId="4441F3D4" w:rsidR="00D77354" w:rsidRDefault="00D77354" w:rsidP="00D77354">
      <w:r>
        <w:tab/>
        <w:t>Toate cele trei modele testate au obținut rezultate foarte bune</w:t>
      </w:r>
      <w:r w:rsidRPr="00D77354">
        <w:t xml:space="preserve"> în acest scenariu s</w:t>
      </w:r>
      <w:r>
        <w:t xml:space="preserve">implu. </w:t>
      </w:r>
      <w:r w:rsidRPr="00D77354">
        <w:t>Segmenta</w:t>
      </w:r>
      <w:r>
        <w:t xml:space="preserve">rea a fost clară </w:t>
      </w:r>
      <w:r w:rsidRPr="00D77354">
        <w:t>pentru fiecare mod</w:t>
      </w:r>
      <w:r>
        <w:t>el, fără confuzii la tranziții, ceea ce a condus la performanțe identice</w:t>
      </w:r>
      <w:r w:rsidRPr="00D77354">
        <w:t xml:space="preserve"> din punct de vedere numeric, cu ARI = 1 și DER = 0, ceea ce indică o separare perfectă a celor trei vorbitori.</w:t>
      </w:r>
      <w:r>
        <w:t xml:space="preserve"> Reprezentarea vizuală a diarizării în acest caz poate fi observată în </w:t>
      </w:r>
      <w:r>
        <w:fldChar w:fldCharType="begin"/>
      </w:r>
      <w:r>
        <w:instrText xml:space="preserve"> REF _Ref202037321 \h </w:instrText>
      </w:r>
      <w:r>
        <w:fldChar w:fldCharType="separate"/>
      </w:r>
      <w:r w:rsidRPr="00D77354">
        <w:t xml:space="preserve">Figura </w:t>
      </w:r>
      <w:r w:rsidRPr="00D77354">
        <w:rPr>
          <w:noProof/>
        </w:rPr>
        <w:t>4</w:t>
      </w:r>
      <w:r w:rsidRPr="00D77354">
        <w:t>.</w:t>
      </w:r>
      <w:r w:rsidRPr="00D77354">
        <w:rPr>
          <w:noProof/>
        </w:rPr>
        <w:t>10</w:t>
      </w:r>
      <w:r>
        <w:fldChar w:fldCharType="end"/>
      </w:r>
      <w:r>
        <w:t>.</w:t>
      </w:r>
    </w:p>
    <w:p w14:paraId="1C395DBF" w14:textId="50F208AD" w:rsidR="00D77354" w:rsidRDefault="003A1968" w:rsidP="00D77354">
      <w:pPr>
        <w:keepNext/>
        <w:jc w:val="center"/>
      </w:pPr>
      <w:r>
        <w:rPr>
          <w:noProof/>
          <w:lang w:eastAsia="ro-RO"/>
        </w:rPr>
        <w:lastRenderedPageBreak/>
        <w:drawing>
          <wp:inline distT="0" distB="0" distL="0" distR="0" wp14:anchorId="7043B4C1" wp14:editId="57510737">
            <wp:extent cx="5382818" cy="2106000"/>
            <wp:effectExtent l="0" t="0" r="889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Vorbitori-Caz1.2_simple.png"/>
                    <pic:cNvPicPr/>
                  </pic:nvPicPr>
                  <pic:blipFill>
                    <a:blip r:embed="rId36">
                      <a:extLst>
                        <a:ext uri="{28A0092B-C50C-407E-A947-70E740481C1C}">
                          <a14:useLocalDpi xmlns:a14="http://schemas.microsoft.com/office/drawing/2010/main" val="0"/>
                        </a:ext>
                      </a:extLst>
                    </a:blip>
                    <a:stretch>
                      <a:fillRect/>
                    </a:stretch>
                  </pic:blipFill>
                  <pic:spPr>
                    <a:xfrm>
                      <a:off x="0" y="0"/>
                      <a:ext cx="5382818" cy="2106000"/>
                    </a:xfrm>
                    <a:prstGeom prst="rect">
                      <a:avLst/>
                    </a:prstGeom>
                  </pic:spPr>
                </pic:pic>
              </a:graphicData>
            </a:graphic>
          </wp:inline>
        </w:drawing>
      </w:r>
    </w:p>
    <w:p w14:paraId="58B41D9F" w14:textId="556B8FA4" w:rsidR="00D77354" w:rsidRDefault="00D77354" w:rsidP="00D77354">
      <w:pPr>
        <w:pStyle w:val="Caption"/>
        <w:jc w:val="center"/>
        <w:rPr>
          <w:color w:val="auto"/>
        </w:rPr>
      </w:pPr>
      <w:bookmarkStart w:id="95" w:name="_Ref202037321"/>
      <w:bookmarkStart w:id="96" w:name="_Toc202137697"/>
      <w:r w:rsidRPr="00D77354">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10</w:t>
      </w:r>
      <w:r w:rsidR="007957D8">
        <w:rPr>
          <w:color w:val="auto"/>
        </w:rPr>
        <w:fldChar w:fldCharType="end"/>
      </w:r>
      <w:bookmarkEnd w:id="95"/>
      <w:r w:rsidRPr="00D77354">
        <w:rPr>
          <w:color w:val="auto"/>
        </w:rPr>
        <w:t xml:space="preserve"> - Caz</w:t>
      </w:r>
      <w:r w:rsidR="00682C4A">
        <w:rPr>
          <w:color w:val="auto"/>
        </w:rPr>
        <w:t>ul</w:t>
      </w:r>
      <w:r w:rsidRPr="00D77354">
        <w:rPr>
          <w:color w:val="auto"/>
        </w:rPr>
        <w:t xml:space="preserve"> 1 - Diarizare K-Means</w:t>
      </w:r>
      <w:bookmarkEnd w:id="96"/>
    </w:p>
    <w:p w14:paraId="767A39F8" w14:textId="35A6521D" w:rsidR="00D77354" w:rsidRDefault="00D77354" w:rsidP="00C26E9F">
      <w:pPr>
        <w:spacing w:line="240" w:lineRule="auto"/>
      </w:pPr>
      <w:r>
        <w:tab/>
      </w:r>
      <w:r w:rsidRPr="00D77354">
        <w:t>Se observă o coerență ridicată între et</w:t>
      </w:r>
      <w:r w:rsidR="003A1968">
        <w:t>ichetele prezise și cele reale</w:t>
      </w:r>
      <w:r w:rsidRPr="00D77354">
        <w:t>, cu segmente lungi și delimitări precise, ceea ce confirmă faptul că metoda K-Means este foarte eficientă în scenarii cu separare clară a vorbitorilor și un număr redus de intervenții.</w:t>
      </w:r>
    </w:p>
    <w:p w14:paraId="2549E531" w14:textId="4F423ABB" w:rsidR="00571EFB" w:rsidRPr="00571EFB" w:rsidRDefault="00C26E9F" w:rsidP="00571EFB">
      <w:pPr>
        <w:pStyle w:val="Heading4"/>
      </w:pPr>
      <w:r>
        <w:t xml:space="preserve"> </w:t>
      </w:r>
      <w:bookmarkStart w:id="97" w:name="_Toc202144991"/>
      <w:r w:rsidR="003A1968">
        <w:t>Cazul 2</w:t>
      </w:r>
      <w:bookmarkEnd w:id="97"/>
    </w:p>
    <w:p w14:paraId="3C598205" w14:textId="4B29EDD2" w:rsidR="001A1F41" w:rsidRDefault="00C26E9F" w:rsidP="00C26E9F">
      <w:r>
        <w:tab/>
      </w:r>
      <w:r w:rsidR="001A1F41">
        <w:t>Al doilea scenariu analizat conține o înregistrare cu patru vorbitori activi, care alternează la intervale de timp mai scurte decât în cazul precedent, ceea ce face ca procesul de diarizare să fie mai greu de realizat. De asemenea, doi dintre vorbitorii prezenți în înregistrare, Benjamin Netanyahu și Jens Stoltenberg, sunt cei între care modelele fac cele mai multe confuzii în procesul de recunoaștere a trăsăturilor vocale</w:t>
      </w:r>
      <w:r>
        <w:t>, putând produce interferențe în procesul de separare.</w:t>
      </w:r>
    </w:p>
    <w:p w14:paraId="5AC569FC" w14:textId="07510403" w:rsidR="003A1968" w:rsidRDefault="001A1F41" w:rsidP="001A1F41">
      <w:pPr>
        <w:spacing w:after="0" w:line="240" w:lineRule="auto"/>
      </w:pPr>
      <w:r>
        <w:tab/>
        <w:t>Modelul CNN cu 3 straturi convoluționale</w:t>
      </w:r>
      <w:r w:rsidRPr="001A1F41">
        <w:t xml:space="preserve"> s-a dovedit cel mai performant în această situație. Etichetele sunt clare și bine stabilizate, iar tranzițiile între vorbitori sunt detectate cu o precizie ridicată. Chiar și în segmentele în care Netanyahu și Stoltenberg se succed rapid, modelul reușește să păstreze o separabilitate clară. Această performanță se r</w:t>
      </w:r>
      <w:r>
        <w:t xml:space="preserve">eflectă și în metrici, obținîndu-se un </w:t>
      </w:r>
      <w:r w:rsidRPr="001A1F41">
        <w:t>ARI de 0.935 și un DER minim de 0.025.</w:t>
      </w:r>
      <w:r>
        <w:t xml:space="preserve"> </w:t>
      </w:r>
      <w:r w:rsidR="00C26E9F">
        <w:t xml:space="preserve">În </w:t>
      </w:r>
      <w:r w:rsidR="00C26E9F">
        <w:fldChar w:fldCharType="begin"/>
      </w:r>
      <w:r w:rsidR="00C26E9F">
        <w:instrText xml:space="preserve"> REF _Ref202046699 \h </w:instrText>
      </w:r>
      <w:r w:rsidR="00C26E9F">
        <w:fldChar w:fldCharType="separate"/>
      </w:r>
      <w:r w:rsidR="00C26E9F" w:rsidRPr="00C26E9F">
        <w:t xml:space="preserve">Figura </w:t>
      </w:r>
      <w:r w:rsidR="00C26E9F" w:rsidRPr="00C26E9F">
        <w:rPr>
          <w:noProof/>
        </w:rPr>
        <w:t>4</w:t>
      </w:r>
      <w:r w:rsidR="00C26E9F" w:rsidRPr="00C26E9F">
        <w:t>.</w:t>
      </w:r>
      <w:r w:rsidR="00C26E9F" w:rsidRPr="00C26E9F">
        <w:rPr>
          <w:noProof/>
        </w:rPr>
        <w:t>11</w:t>
      </w:r>
      <w:r w:rsidR="00C26E9F">
        <w:fldChar w:fldCharType="end"/>
      </w:r>
      <w:r w:rsidR="00C26E9F">
        <w:t xml:space="preserve"> este prezentat graficul comparativ între etichetele reale și cele prezise.</w:t>
      </w:r>
    </w:p>
    <w:p w14:paraId="54914407" w14:textId="77777777" w:rsidR="00C26E9F" w:rsidRDefault="00C26E9F" w:rsidP="00C26E9F">
      <w:pPr>
        <w:keepNext/>
        <w:spacing w:after="0" w:line="240" w:lineRule="auto"/>
        <w:jc w:val="center"/>
      </w:pPr>
      <w:r>
        <w:rPr>
          <w:noProof/>
          <w:lang w:eastAsia="ro-RO"/>
        </w:rPr>
        <w:drawing>
          <wp:inline distT="0" distB="0" distL="0" distR="0" wp14:anchorId="06DBFCD9" wp14:editId="3C586DAA">
            <wp:extent cx="5090997" cy="210600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Vorbitori-Caz1_simple.png"/>
                    <pic:cNvPicPr/>
                  </pic:nvPicPr>
                  <pic:blipFill>
                    <a:blip r:embed="rId37">
                      <a:extLst>
                        <a:ext uri="{28A0092B-C50C-407E-A947-70E740481C1C}">
                          <a14:useLocalDpi xmlns:a14="http://schemas.microsoft.com/office/drawing/2010/main" val="0"/>
                        </a:ext>
                      </a:extLst>
                    </a:blip>
                    <a:stretch>
                      <a:fillRect/>
                    </a:stretch>
                  </pic:blipFill>
                  <pic:spPr>
                    <a:xfrm>
                      <a:off x="0" y="0"/>
                      <a:ext cx="5090997" cy="2106000"/>
                    </a:xfrm>
                    <a:prstGeom prst="rect">
                      <a:avLst/>
                    </a:prstGeom>
                  </pic:spPr>
                </pic:pic>
              </a:graphicData>
            </a:graphic>
          </wp:inline>
        </w:drawing>
      </w:r>
    </w:p>
    <w:p w14:paraId="60CC3B3B" w14:textId="51B27261" w:rsidR="00C26E9F" w:rsidRPr="00C26E9F" w:rsidRDefault="00C26E9F" w:rsidP="00C26E9F">
      <w:pPr>
        <w:pStyle w:val="Caption"/>
        <w:jc w:val="center"/>
        <w:rPr>
          <w:color w:val="auto"/>
        </w:rPr>
      </w:pPr>
      <w:bookmarkStart w:id="98" w:name="_Ref202046699"/>
      <w:bookmarkStart w:id="99" w:name="_Toc202137698"/>
      <w:r w:rsidRPr="00C26E9F">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11</w:t>
      </w:r>
      <w:r w:rsidR="007957D8">
        <w:rPr>
          <w:color w:val="auto"/>
        </w:rPr>
        <w:fldChar w:fldCharType="end"/>
      </w:r>
      <w:bookmarkEnd w:id="98"/>
      <w:r w:rsidRPr="00C26E9F">
        <w:rPr>
          <w:color w:val="auto"/>
        </w:rPr>
        <w:t xml:space="preserve"> - Cazul 2 - Diarizare K-Means + CNN 3L</w:t>
      </w:r>
      <w:bookmarkEnd w:id="99"/>
    </w:p>
    <w:p w14:paraId="45CEC8B0" w14:textId="48BCED80" w:rsidR="00F760E0" w:rsidRDefault="00F760E0" w:rsidP="00D77354">
      <w:pPr>
        <w:spacing w:after="0" w:line="240" w:lineRule="auto"/>
      </w:pPr>
      <w:r>
        <w:lastRenderedPageBreak/>
        <w:t xml:space="preserve"> </w:t>
      </w:r>
      <w:r w:rsidR="00C26E9F">
        <w:tab/>
      </w:r>
      <w:r w:rsidR="005B68F0">
        <w:t>Modelul CNN cu 4 straturi convoluționale</w:t>
      </w:r>
      <w:r w:rsidR="005B68F0" w:rsidRPr="005B68F0">
        <w:t>, combinat cu metoda K-Means, a realizat o diarizare funcțională, dar cu o acuratețe uș</w:t>
      </w:r>
      <w:r w:rsidR="00B15C7E">
        <w:t>or redusă față de modelul anterior</w:t>
      </w:r>
      <w:r w:rsidR="005B68F0" w:rsidRPr="005B68F0">
        <w:t>. Etichetele atribuite reflectă în mare parte structura reală a intervențiilor, însă în anumite momente apar tranziții mai întârziate și o ușoară fragmentare în segmentare</w:t>
      </w:r>
      <w:r w:rsidR="00B15C7E">
        <w:t xml:space="preserve"> (</w:t>
      </w:r>
      <w:r w:rsidR="00225F53">
        <w:fldChar w:fldCharType="begin"/>
      </w:r>
      <w:r w:rsidR="00225F53">
        <w:instrText xml:space="preserve"> REF _Ref202047697 \h </w:instrText>
      </w:r>
      <w:r w:rsidR="00225F53">
        <w:fldChar w:fldCharType="separate"/>
      </w:r>
      <w:r w:rsidR="00225F53" w:rsidRPr="00B15C7E">
        <w:t xml:space="preserve">Figura </w:t>
      </w:r>
      <w:r w:rsidR="00225F53" w:rsidRPr="00B15C7E">
        <w:rPr>
          <w:noProof/>
        </w:rPr>
        <w:t>4</w:t>
      </w:r>
      <w:r w:rsidR="00225F53" w:rsidRPr="00B15C7E">
        <w:t>.</w:t>
      </w:r>
      <w:r w:rsidR="00225F53" w:rsidRPr="00B15C7E">
        <w:rPr>
          <w:noProof/>
        </w:rPr>
        <w:t>12</w:t>
      </w:r>
      <w:r w:rsidR="00225F53">
        <w:fldChar w:fldCharType="end"/>
      </w:r>
      <w:r w:rsidR="00B15C7E">
        <w:t>)</w:t>
      </w:r>
      <w:r w:rsidR="005B68F0" w:rsidRPr="005B68F0">
        <w:t>. Aceste deviații nu compromit complet coerența generală, dar indică o dificultate în a menține consistența etichetelor de-a lungul întregii î</w:t>
      </w:r>
      <w:r w:rsidR="00225F53">
        <w:t xml:space="preserve">nregistrări. Valorile metrice, </w:t>
      </w:r>
      <w:r w:rsidR="005B68F0" w:rsidRPr="005B68F0">
        <w:t>un A</w:t>
      </w:r>
      <w:r w:rsidR="00225F53">
        <w:t>RI de 0.806 și un DER de 0.075,</w:t>
      </w:r>
      <w:r w:rsidR="005B68F0" w:rsidRPr="005B68F0">
        <w:t xml:space="preserve"> confirmă o performanță solidă, dar vizibil sub nivelul de pr</w:t>
      </w:r>
      <w:r w:rsidR="00225F53">
        <w:t>ecizie obținut anterior</w:t>
      </w:r>
      <w:r w:rsidR="005B68F0" w:rsidRPr="005B68F0">
        <w:t>. Acesta rămâne totuși o opțiune viabilă în contexte cu complexitate medie.</w:t>
      </w:r>
    </w:p>
    <w:p w14:paraId="67E95A51" w14:textId="77777777" w:rsidR="00B15C7E" w:rsidRDefault="00B15C7E" w:rsidP="00D77354">
      <w:pPr>
        <w:spacing w:after="0" w:line="240" w:lineRule="auto"/>
      </w:pPr>
    </w:p>
    <w:p w14:paraId="197F836F" w14:textId="77777777" w:rsidR="00B15C7E" w:rsidRDefault="00B15C7E" w:rsidP="00B15C7E">
      <w:pPr>
        <w:keepNext/>
        <w:spacing w:after="0" w:line="240" w:lineRule="auto"/>
        <w:jc w:val="center"/>
      </w:pPr>
      <w:r>
        <w:rPr>
          <w:noProof/>
          <w:lang w:eastAsia="ro-RO"/>
        </w:rPr>
        <w:drawing>
          <wp:inline distT="0" distB="0" distL="0" distR="0" wp14:anchorId="129FF28D" wp14:editId="65669181">
            <wp:extent cx="5090995" cy="210600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Vorbitori-Caz1_baseline.png"/>
                    <pic:cNvPicPr/>
                  </pic:nvPicPr>
                  <pic:blipFill>
                    <a:blip r:embed="rId38">
                      <a:extLst>
                        <a:ext uri="{28A0092B-C50C-407E-A947-70E740481C1C}">
                          <a14:useLocalDpi xmlns:a14="http://schemas.microsoft.com/office/drawing/2010/main" val="0"/>
                        </a:ext>
                      </a:extLst>
                    </a:blip>
                    <a:stretch>
                      <a:fillRect/>
                    </a:stretch>
                  </pic:blipFill>
                  <pic:spPr>
                    <a:xfrm>
                      <a:off x="0" y="0"/>
                      <a:ext cx="5090995" cy="2106000"/>
                    </a:xfrm>
                    <a:prstGeom prst="rect">
                      <a:avLst/>
                    </a:prstGeom>
                  </pic:spPr>
                </pic:pic>
              </a:graphicData>
            </a:graphic>
          </wp:inline>
        </w:drawing>
      </w:r>
    </w:p>
    <w:p w14:paraId="41B9B20F" w14:textId="2F08826A" w:rsidR="00B15C7E" w:rsidRDefault="00B15C7E" w:rsidP="00B15C7E">
      <w:pPr>
        <w:pStyle w:val="Caption"/>
        <w:jc w:val="center"/>
        <w:rPr>
          <w:color w:val="auto"/>
        </w:rPr>
      </w:pPr>
      <w:bookmarkStart w:id="100" w:name="_Ref202047697"/>
      <w:bookmarkStart w:id="101" w:name="_Toc202137699"/>
      <w:r w:rsidRPr="00B15C7E">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12</w:t>
      </w:r>
      <w:r w:rsidR="007957D8">
        <w:rPr>
          <w:color w:val="auto"/>
        </w:rPr>
        <w:fldChar w:fldCharType="end"/>
      </w:r>
      <w:bookmarkEnd w:id="100"/>
      <w:r w:rsidRPr="00B15C7E">
        <w:rPr>
          <w:color w:val="auto"/>
        </w:rPr>
        <w:t xml:space="preserve"> - Caz</w:t>
      </w:r>
      <w:r>
        <w:rPr>
          <w:color w:val="auto"/>
        </w:rPr>
        <w:t>ul</w:t>
      </w:r>
      <w:r w:rsidRPr="00B15C7E">
        <w:rPr>
          <w:color w:val="auto"/>
        </w:rPr>
        <w:t xml:space="preserve"> 2 </w:t>
      </w:r>
      <w:r>
        <w:rPr>
          <w:color w:val="auto"/>
        </w:rPr>
        <w:t>–</w:t>
      </w:r>
      <w:r w:rsidRPr="00B15C7E">
        <w:rPr>
          <w:color w:val="auto"/>
        </w:rPr>
        <w:t xml:space="preserve"> </w:t>
      </w:r>
      <w:r>
        <w:rPr>
          <w:color w:val="auto"/>
        </w:rPr>
        <w:t xml:space="preserve">Diarizare </w:t>
      </w:r>
      <w:r w:rsidRPr="00B15C7E">
        <w:rPr>
          <w:color w:val="auto"/>
        </w:rPr>
        <w:t>K-Means + CNN-4L</w:t>
      </w:r>
      <w:bookmarkEnd w:id="101"/>
    </w:p>
    <w:p w14:paraId="21B772B8" w14:textId="2B0ABD86" w:rsidR="00225F53" w:rsidRDefault="00225F53" w:rsidP="00225F53">
      <w:pPr>
        <w:pStyle w:val="Heading4"/>
        <w:numPr>
          <w:ilvl w:val="0"/>
          <w:numId w:val="0"/>
        </w:numPr>
        <w:rPr>
          <w:b w:val="0"/>
        </w:rPr>
      </w:pPr>
    </w:p>
    <w:p w14:paraId="025FC834" w14:textId="77777777" w:rsidR="00EC26D9" w:rsidRDefault="00225F53" w:rsidP="004F3144">
      <w:pPr>
        <w:spacing w:after="0"/>
      </w:pPr>
      <w:r>
        <w:tab/>
      </w:r>
      <w:r w:rsidR="004F3144" w:rsidRPr="004F3144">
        <w:t>În mod surprinzător, modelul ResNet nu a obținut rezultate convingătoare în acest caz, în ciuda complexității sale arhitecturale. Deși este proiectat pentru a extrage caracteristici mai abstracte și detaliate ale semnalului audio, în această situație, vectorii de caracteristici generați nu au reușit să ofere o separare clară între vorbitori. Acest lucru a condus la o diarizare mai puțin stabilă, în care etichetele nu sunt atribuite în mod consecvent segmentelor de vorbire.</w:t>
      </w:r>
    </w:p>
    <w:p w14:paraId="573F6503" w14:textId="277BB0EA" w:rsidR="00EC26D9" w:rsidRDefault="00EC26D9" w:rsidP="004F3144">
      <w:pPr>
        <w:spacing w:after="0"/>
      </w:pPr>
      <w:r>
        <w:tab/>
      </w:r>
      <w:r w:rsidRPr="00EC26D9">
        <w:t>Analiza grafică</w:t>
      </w:r>
      <w:r>
        <w:t xml:space="preserve"> (</w:t>
      </w:r>
      <w:r>
        <w:fldChar w:fldCharType="begin"/>
      </w:r>
      <w:r>
        <w:instrText xml:space="preserve"> REF _Ref202049333 \h </w:instrText>
      </w:r>
      <w:r>
        <w:fldChar w:fldCharType="separate"/>
      </w:r>
      <w:r w:rsidRPr="004F3144">
        <w:t xml:space="preserve">Figura </w:t>
      </w:r>
      <w:r w:rsidRPr="004F3144">
        <w:rPr>
          <w:noProof/>
        </w:rPr>
        <w:t>4</w:t>
      </w:r>
      <w:r w:rsidRPr="004F3144">
        <w:t>.</w:t>
      </w:r>
      <w:r w:rsidRPr="004F3144">
        <w:rPr>
          <w:noProof/>
        </w:rPr>
        <w:t>13</w:t>
      </w:r>
      <w:r>
        <w:fldChar w:fldCharType="end"/>
      </w:r>
      <w:r>
        <w:t>)</w:t>
      </w:r>
      <w:r w:rsidRPr="00EC26D9">
        <w:t xml:space="preserve"> arată că anumite intervenții au fost</w:t>
      </w:r>
      <w:r>
        <w:t xml:space="preserve"> împărțite în mai multe grupuri</w:t>
      </w:r>
      <w:r w:rsidRPr="00EC26D9">
        <w:t>, deși aparțin aceluiași vorbitor, iar unele schimbări de etichetă apar în momente nejustificate. Astfel de erori sugerează dificultăți în păstrarea coerenței pe termen lung în cadrul aceleiași clase vocale.</w:t>
      </w:r>
      <w:r>
        <w:t xml:space="preserve"> </w:t>
      </w:r>
      <w:r w:rsidRPr="00EC26D9">
        <w:t xml:space="preserve">Aceste observații sunt confirmate </w:t>
      </w:r>
      <w:r>
        <w:t xml:space="preserve">și </w:t>
      </w:r>
      <w:r w:rsidRPr="00EC26D9">
        <w:t>de valorile metrice obținute în acest caz, unde ARI a fost de 0.646, indicând o corelație redusă cu etichetele reale, iar DER a atins 0.150, semnalând o rată de eroare relativ ridicată față de celelalte modele testate.</w:t>
      </w:r>
    </w:p>
    <w:p w14:paraId="57DD1F3C" w14:textId="08033462" w:rsidR="004F3144" w:rsidRDefault="00EC26D9" w:rsidP="004F3144">
      <w:pPr>
        <w:spacing w:after="0"/>
      </w:pPr>
      <w:r>
        <w:tab/>
      </w:r>
    </w:p>
    <w:p w14:paraId="7146BE12" w14:textId="77777777" w:rsidR="004F3144" w:rsidRDefault="004F3144" w:rsidP="004F3144">
      <w:pPr>
        <w:keepNext/>
        <w:jc w:val="center"/>
      </w:pPr>
      <w:r>
        <w:rPr>
          <w:noProof/>
          <w:lang w:eastAsia="ro-RO"/>
        </w:rPr>
        <w:lastRenderedPageBreak/>
        <w:drawing>
          <wp:inline distT="0" distB="0" distL="0" distR="0" wp14:anchorId="6456A0E4" wp14:editId="4D751A77">
            <wp:extent cx="5090160" cy="2105654"/>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Vorbitori-Caz1_resnet.png"/>
                    <pic:cNvPicPr/>
                  </pic:nvPicPr>
                  <pic:blipFill>
                    <a:blip r:embed="rId39">
                      <a:extLst>
                        <a:ext uri="{28A0092B-C50C-407E-A947-70E740481C1C}">
                          <a14:useLocalDpi xmlns:a14="http://schemas.microsoft.com/office/drawing/2010/main" val="0"/>
                        </a:ext>
                      </a:extLst>
                    </a:blip>
                    <a:stretch>
                      <a:fillRect/>
                    </a:stretch>
                  </pic:blipFill>
                  <pic:spPr>
                    <a:xfrm>
                      <a:off x="0" y="0"/>
                      <a:ext cx="5088855" cy="2105114"/>
                    </a:xfrm>
                    <a:prstGeom prst="rect">
                      <a:avLst/>
                    </a:prstGeom>
                  </pic:spPr>
                </pic:pic>
              </a:graphicData>
            </a:graphic>
          </wp:inline>
        </w:drawing>
      </w:r>
    </w:p>
    <w:p w14:paraId="56157C78" w14:textId="587F496C" w:rsidR="00225F53" w:rsidRDefault="004F3144" w:rsidP="004F3144">
      <w:pPr>
        <w:pStyle w:val="Caption"/>
        <w:jc w:val="center"/>
        <w:rPr>
          <w:color w:val="auto"/>
        </w:rPr>
      </w:pPr>
      <w:bookmarkStart w:id="102" w:name="_Ref202049333"/>
      <w:bookmarkStart w:id="103" w:name="_Toc202137700"/>
      <w:r w:rsidRPr="004F3144">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13</w:t>
      </w:r>
      <w:r w:rsidR="007957D8">
        <w:rPr>
          <w:color w:val="auto"/>
        </w:rPr>
        <w:fldChar w:fldCharType="end"/>
      </w:r>
      <w:bookmarkEnd w:id="102"/>
      <w:r w:rsidRPr="004F3144">
        <w:rPr>
          <w:color w:val="auto"/>
        </w:rPr>
        <w:t xml:space="preserve"> - Cazul 2 - Diarizare K-Means + ResNet-18</w:t>
      </w:r>
      <w:bookmarkEnd w:id="103"/>
    </w:p>
    <w:p w14:paraId="4F3ED933" w14:textId="77777777" w:rsidR="00EC26D9" w:rsidRDefault="00EC26D9" w:rsidP="00EC26D9"/>
    <w:p w14:paraId="391F4B5A" w14:textId="1E0CA64F" w:rsidR="00EC26D9" w:rsidRDefault="00571EFB" w:rsidP="00571EFB">
      <w:pPr>
        <w:pStyle w:val="Heading4"/>
      </w:pPr>
      <w:r>
        <w:t xml:space="preserve"> </w:t>
      </w:r>
      <w:bookmarkStart w:id="104" w:name="_Toc202144992"/>
      <w:r>
        <w:t>Cazul 3</w:t>
      </w:r>
      <w:bookmarkEnd w:id="104"/>
    </w:p>
    <w:p w14:paraId="52FF30B0" w14:textId="1FB8DDB7" w:rsidR="00571EFB" w:rsidRDefault="00571EFB" w:rsidP="0018024E">
      <w:pPr>
        <w:spacing w:after="0"/>
      </w:pPr>
      <w:r>
        <w:tab/>
      </w:r>
      <w:r w:rsidRPr="00571EFB">
        <w:t>Acest scenariu simulează o conversație tipică dintr-o sesiune de conferință online, cu 5 participanți care alternează în mod neregulat, unii revenind cu intervenții multiple pe parcursul discuției</w:t>
      </w:r>
      <w:r w:rsidR="0018024E">
        <w:t xml:space="preserve">. </w:t>
      </w:r>
      <w:r w:rsidR="0018024E" w:rsidRPr="0018024E">
        <w:t>Această structură introduce un grad ridicat de dificultate pentru algoritmul de diarizare. Intervențiile sunt inegale ca durată, unii vorbitori apar în două reprize, iar vocile Thatcher–Gillard și Netanyahu–Stoltenberg pot induce confuzii din cauza unor trăsături acustice apropiate. În plus, reluarea vorbirii de către aceiași vorbitori în poziții diferite pe axa temporală complică ide</w:t>
      </w:r>
      <w:r w:rsidR="0018024E">
        <w:t>ntificarea corectă a grupărilor</w:t>
      </w:r>
      <w:r w:rsidR="0018024E" w:rsidRPr="0018024E">
        <w:t xml:space="preserve"> de vorbire.</w:t>
      </w:r>
    </w:p>
    <w:p w14:paraId="1A4B9D10" w14:textId="04BE735D" w:rsidR="0018024E" w:rsidRDefault="0018024E" w:rsidP="0018024E">
      <w:pPr>
        <w:spacing w:after="0"/>
      </w:pPr>
      <w:r>
        <w:tab/>
        <w:t>Dintre cele trei modele testate, cel cu 3 straturi convoluționale a oferit cea mai stabilă segmentare în acest caz. Etichetele sunt atribuite în mod coerent, iar granițele între intervenții sunt, în general, bine identificate. Secvențele dominate de Mandela, Stoltenberg și Gillard sunt clar separate, în timp ce aparițiile repetate ale lui Netanyahu și Thatcher sunt în mare parte corect recunoscute.</w:t>
      </w:r>
    </w:p>
    <w:p w14:paraId="226223E4" w14:textId="7D5A996F" w:rsidR="0018024E" w:rsidRDefault="0018024E" w:rsidP="0018024E">
      <w:pPr>
        <w:spacing w:after="0"/>
      </w:pPr>
      <w:r>
        <w:tab/>
        <w:t>Totuși, rămân câteva ambiguități punctuale, în special în zona de tranziție dintre Thatcher și Gillard, unde vocile au trăsături similare.</w:t>
      </w:r>
      <w:r w:rsidR="00802142">
        <w:t xml:space="preserve"> </w:t>
      </w:r>
      <w:r w:rsidR="00802142" w:rsidRPr="00802142">
        <w:t xml:space="preserve">În plus, se observă o confuzie notabilă la începutul unei intervenții, unde un vorbitor este </w:t>
      </w:r>
      <w:r w:rsidR="00802142">
        <w:t>complet absorbit într-un grup deja atribuit altuia</w:t>
      </w:r>
      <w:r w:rsidR="00802142" w:rsidRPr="00802142">
        <w:t>, ceea ce sugerează o dificultate în recunoașterea unui nou vorbitor la debutul său.</w:t>
      </w:r>
      <w:r>
        <w:t xml:space="preserve"> Cu toate acestea, modelul prezintă rezultate bune, </w:t>
      </w:r>
      <w:r w:rsidR="00802142">
        <w:fldChar w:fldCharType="begin"/>
      </w:r>
      <w:r w:rsidR="00802142">
        <w:instrText xml:space="preserve"> REF _Ref202051791 \h </w:instrText>
      </w:r>
      <w:r w:rsidR="00802142">
        <w:fldChar w:fldCharType="separate"/>
      </w:r>
      <w:r w:rsidR="00802142" w:rsidRPr="00802142">
        <w:t xml:space="preserve">Figura </w:t>
      </w:r>
      <w:r w:rsidR="00802142" w:rsidRPr="00802142">
        <w:rPr>
          <w:noProof/>
        </w:rPr>
        <w:t>4</w:t>
      </w:r>
      <w:r w:rsidR="00802142" w:rsidRPr="00802142">
        <w:t>.</w:t>
      </w:r>
      <w:r w:rsidR="00802142" w:rsidRPr="00802142">
        <w:rPr>
          <w:noProof/>
        </w:rPr>
        <w:t>14</w:t>
      </w:r>
      <w:r w:rsidR="00802142">
        <w:fldChar w:fldCharType="end"/>
      </w:r>
      <w:r w:rsidR="00802142">
        <w:t xml:space="preserve"> și </w:t>
      </w:r>
      <w:r>
        <w:t xml:space="preserve">valorile metrice confirmând această </w:t>
      </w:r>
      <w:r w:rsidR="00802142">
        <w:t>afirmație,</w:t>
      </w:r>
      <w:r>
        <w:t xml:space="preserve"> ARI = 0.779, respectiv DER = 0.102.</w:t>
      </w:r>
    </w:p>
    <w:p w14:paraId="69846F32" w14:textId="77777777" w:rsidR="00802142" w:rsidRDefault="00802142" w:rsidP="00802142">
      <w:pPr>
        <w:keepNext/>
        <w:spacing w:after="0"/>
        <w:jc w:val="center"/>
      </w:pPr>
      <w:r>
        <w:rPr>
          <w:noProof/>
          <w:lang w:eastAsia="ro-RO"/>
        </w:rPr>
        <w:lastRenderedPageBreak/>
        <w:drawing>
          <wp:inline distT="0" distB="0" distL="0" distR="0" wp14:anchorId="4B4883F9" wp14:editId="516B1B6F">
            <wp:extent cx="5090997" cy="2106000"/>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Vorbitori-Caz1_simple.png"/>
                    <pic:cNvPicPr/>
                  </pic:nvPicPr>
                  <pic:blipFill>
                    <a:blip r:embed="rId40">
                      <a:extLst>
                        <a:ext uri="{28A0092B-C50C-407E-A947-70E740481C1C}">
                          <a14:useLocalDpi xmlns:a14="http://schemas.microsoft.com/office/drawing/2010/main" val="0"/>
                        </a:ext>
                      </a:extLst>
                    </a:blip>
                    <a:stretch>
                      <a:fillRect/>
                    </a:stretch>
                  </pic:blipFill>
                  <pic:spPr>
                    <a:xfrm>
                      <a:off x="0" y="0"/>
                      <a:ext cx="5090997" cy="2106000"/>
                    </a:xfrm>
                    <a:prstGeom prst="rect">
                      <a:avLst/>
                    </a:prstGeom>
                  </pic:spPr>
                </pic:pic>
              </a:graphicData>
            </a:graphic>
          </wp:inline>
        </w:drawing>
      </w:r>
    </w:p>
    <w:p w14:paraId="148E1F2F" w14:textId="26DA6826" w:rsidR="00802142" w:rsidRDefault="00802142" w:rsidP="00802142">
      <w:pPr>
        <w:pStyle w:val="Caption"/>
        <w:jc w:val="center"/>
        <w:rPr>
          <w:color w:val="auto"/>
        </w:rPr>
      </w:pPr>
      <w:bookmarkStart w:id="105" w:name="_Ref202051791"/>
      <w:bookmarkStart w:id="106" w:name="_Toc202137701"/>
      <w:r w:rsidRPr="00802142">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14</w:t>
      </w:r>
      <w:r w:rsidR="007957D8">
        <w:rPr>
          <w:color w:val="auto"/>
        </w:rPr>
        <w:fldChar w:fldCharType="end"/>
      </w:r>
      <w:bookmarkEnd w:id="105"/>
      <w:r w:rsidRPr="00802142">
        <w:rPr>
          <w:color w:val="auto"/>
        </w:rPr>
        <w:t xml:space="preserve"> - Cazul 3 - Diarizare K-Means + CNN-3L</w:t>
      </w:r>
      <w:bookmarkEnd w:id="106"/>
    </w:p>
    <w:p w14:paraId="17BD4398" w14:textId="77777777" w:rsidR="00802142" w:rsidRDefault="00802142" w:rsidP="00802142"/>
    <w:p w14:paraId="05E5919C" w14:textId="5DA409BD" w:rsidR="00802142" w:rsidRDefault="00802142" w:rsidP="00802142">
      <w:pPr>
        <w:spacing w:after="0"/>
      </w:pPr>
      <w:r>
        <w:tab/>
        <w:t xml:space="preserve">Performanța modelului Baseline a fost ușor mai slabă decât a modelului Simple. Deși segmentarea este rezonabilă în prima parte, </w:t>
      </w:r>
      <w:r w:rsidR="00246CB7">
        <w:t xml:space="preserve">în </w:t>
      </w:r>
      <w:r w:rsidR="00246CB7">
        <w:fldChar w:fldCharType="begin"/>
      </w:r>
      <w:r w:rsidR="00246CB7">
        <w:instrText xml:space="preserve"> REF _Ref202052659 \h </w:instrText>
      </w:r>
      <w:r w:rsidR="00246CB7">
        <w:fldChar w:fldCharType="separate"/>
      </w:r>
      <w:r w:rsidR="00246CB7" w:rsidRPr="00246CB7">
        <w:t xml:space="preserve">Figura </w:t>
      </w:r>
      <w:r w:rsidR="00246CB7" w:rsidRPr="00246CB7">
        <w:rPr>
          <w:noProof/>
        </w:rPr>
        <w:t>4</w:t>
      </w:r>
      <w:r w:rsidR="00246CB7" w:rsidRPr="00246CB7">
        <w:t>.</w:t>
      </w:r>
      <w:r w:rsidR="00246CB7" w:rsidRPr="00246CB7">
        <w:rPr>
          <w:noProof/>
        </w:rPr>
        <w:t>15</w:t>
      </w:r>
      <w:r w:rsidR="00246CB7">
        <w:fldChar w:fldCharType="end"/>
      </w:r>
      <w:r w:rsidR="00246CB7">
        <w:t xml:space="preserve"> </w:t>
      </w:r>
      <w:r>
        <w:t>se observă o confuzie majoră chiar de la început: primul vorbitor este etichetat greșit pe o porțiune semnificativă din intervenția sa,</w:t>
      </w:r>
      <w:r w:rsidR="00246CB7">
        <w:t xml:space="preserve"> fiind absorbit într-un grup </w:t>
      </w:r>
      <w:r>
        <w:t>atribuit altcuiva. Această eroare inițială afectează coerența întregii diarizări.</w:t>
      </w:r>
    </w:p>
    <w:p w14:paraId="7CDE6089" w14:textId="59B40BFD" w:rsidR="00802142" w:rsidRDefault="00802142" w:rsidP="00802142">
      <w:pPr>
        <w:spacing w:after="0"/>
      </w:pPr>
      <w:r>
        <w:tab/>
        <w:t>În plus, în a doua parte a înregistrării, intervenții</w:t>
      </w:r>
      <w:r w:rsidR="00246CB7">
        <w:t xml:space="preserve">le cu numărul 6 și 7, corespunzând vorbirii lui Netanyahu și Thatcher </w:t>
      </w:r>
      <w:r>
        <w:t>sunt parțial etichetate incorect, indicând o dificultate a modelului în a asocia aceiași vorbitori la distanță temporală</w:t>
      </w:r>
      <w:r w:rsidR="00246CB7">
        <w:t xml:space="preserve"> mică</w:t>
      </w:r>
      <w:r>
        <w:t>. Segmentarea devine astfel mai instabilă, iar tranzițiile între clustere sunt mai puțin clare.</w:t>
      </w:r>
    </w:p>
    <w:p w14:paraId="52D6D2E4" w14:textId="021873F6" w:rsidR="00802142" w:rsidRDefault="00246CB7" w:rsidP="00802142">
      <w:r>
        <w:tab/>
      </w:r>
      <w:r w:rsidR="00802142">
        <w:t>Totuși, intervențiile lui Mandela, mai lungi și bine delimitate, sunt recunoscute complet și corect. Din punct de vedere metric, se obține un ARI de 0.810 și un DER de 0.153, valori care susțin o precizie generală acceptabilă, dar inferioară în raport cu modelul anterior.</w:t>
      </w:r>
    </w:p>
    <w:p w14:paraId="4A63B2F7" w14:textId="77777777" w:rsidR="00246CB7" w:rsidRDefault="00246CB7" w:rsidP="00246CB7">
      <w:pPr>
        <w:keepNext/>
        <w:jc w:val="center"/>
      </w:pPr>
      <w:r>
        <w:rPr>
          <w:noProof/>
          <w:lang w:eastAsia="ro-RO"/>
        </w:rPr>
        <w:drawing>
          <wp:inline distT="0" distB="0" distL="0" distR="0" wp14:anchorId="191C0E12" wp14:editId="215EA954">
            <wp:extent cx="5090997" cy="210600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Vorbitori-Caz1_baseline.png"/>
                    <pic:cNvPicPr/>
                  </pic:nvPicPr>
                  <pic:blipFill>
                    <a:blip r:embed="rId41">
                      <a:extLst>
                        <a:ext uri="{28A0092B-C50C-407E-A947-70E740481C1C}">
                          <a14:useLocalDpi xmlns:a14="http://schemas.microsoft.com/office/drawing/2010/main" val="0"/>
                        </a:ext>
                      </a:extLst>
                    </a:blip>
                    <a:stretch>
                      <a:fillRect/>
                    </a:stretch>
                  </pic:blipFill>
                  <pic:spPr>
                    <a:xfrm>
                      <a:off x="0" y="0"/>
                      <a:ext cx="5090997" cy="2106000"/>
                    </a:xfrm>
                    <a:prstGeom prst="rect">
                      <a:avLst/>
                    </a:prstGeom>
                  </pic:spPr>
                </pic:pic>
              </a:graphicData>
            </a:graphic>
          </wp:inline>
        </w:drawing>
      </w:r>
    </w:p>
    <w:p w14:paraId="409E8665" w14:textId="64C06909" w:rsidR="00246CB7" w:rsidRDefault="00246CB7" w:rsidP="00246CB7">
      <w:pPr>
        <w:pStyle w:val="Caption"/>
        <w:jc w:val="center"/>
        <w:rPr>
          <w:color w:val="auto"/>
        </w:rPr>
      </w:pPr>
      <w:bookmarkStart w:id="107" w:name="_Ref202052659"/>
      <w:bookmarkStart w:id="108" w:name="_Toc202137702"/>
      <w:r w:rsidRPr="00246CB7">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15</w:t>
      </w:r>
      <w:r w:rsidR="007957D8">
        <w:rPr>
          <w:color w:val="auto"/>
        </w:rPr>
        <w:fldChar w:fldCharType="end"/>
      </w:r>
      <w:bookmarkEnd w:id="107"/>
      <w:r w:rsidRPr="00246CB7">
        <w:rPr>
          <w:color w:val="auto"/>
        </w:rPr>
        <w:t xml:space="preserve"> - Cazul 3 - Diarizare K-Means + CNN-4L</w:t>
      </w:r>
      <w:bookmarkEnd w:id="108"/>
    </w:p>
    <w:p w14:paraId="7916711F" w14:textId="77777777" w:rsidR="00246CB7" w:rsidRDefault="00246CB7" w:rsidP="00246CB7"/>
    <w:p w14:paraId="2DC64387" w14:textId="73B3FB26" w:rsidR="00C62E63" w:rsidRDefault="00246CB7" w:rsidP="00C62E63">
      <w:pPr>
        <w:spacing w:after="0"/>
      </w:pPr>
      <w:r>
        <w:lastRenderedPageBreak/>
        <w:tab/>
      </w:r>
      <w:r w:rsidR="00C62E63">
        <w:t>Modelul ResNet a avut o performanță comparabilă cu celelalte două modele, însă analiza vizuală (</w:t>
      </w:r>
      <w:r w:rsidR="00C62E63">
        <w:fldChar w:fldCharType="begin"/>
      </w:r>
      <w:r w:rsidR="00C62E63">
        <w:instrText xml:space="preserve"> REF _Ref202053358 \h </w:instrText>
      </w:r>
      <w:r w:rsidR="00C62E63">
        <w:fldChar w:fldCharType="separate"/>
      </w:r>
      <w:r w:rsidR="00C62E63" w:rsidRPr="00C62E63">
        <w:t xml:space="preserve">Figura </w:t>
      </w:r>
      <w:r w:rsidR="00C62E63" w:rsidRPr="00C62E63">
        <w:rPr>
          <w:noProof/>
        </w:rPr>
        <w:t>4</w:t>
      </w:r>
      <w:r w:rsidR="00C62E63" w:rsidRPr="00C62E63">
        <w:t>.</w:t>
      </w:r>
      <w:r w:rsidR="00C62E63" w:rsidRPr="00C62E63">
        <w:rPr>
          <w:noProof/>
        </w:rPr>
        <w:t>16</w:t>
      </w:r>
      <w:r w:rsidR="00C62E63">
        <w:fldChar w:fldCharType="end"/>
      </w:r>
      <w:r w:rsidR="00C62E63">
        <w:t>) o limitare evidentă a acestei variante. Se poate remarca faptul că nu sunt identificați corect toți cei cinci vorbitori, iar unul dintre aceștia, Margaret Thatcher pare să fie atribuit unui alt vorbitor, Julia Gillard, cu trăsături vocale asemănătoare. Această confuzie duce la o subestimare a numărului real de vorbitori și afectează claritatea diarizării în ultima parte a înregistrării.</w:t>
      </w:r>
    </w:p>
    <w:p w14:paraId="0A6ADD8A" w14:textId="30FE4022" w:rsidR="00C62E63" w:rsidRDefault="00C62E63" w:rsidP="00C62E63">
      <w:pPr>
        <w:spacing w:after="0"/>
        <w:rPr>
          <w:lang w:val="en-US"/>
        </w:rPr>
      </w:pPr>
      <w:r>
        <w:tab/>
        <w:t>Cu toate acestea, etichetarea este relativ stabilă în zonele centrale, iar segmentele de vorbire mai lungi sunt gestionate mai bine decât cele scurte. Deși ResNet este cel mai complex dintre modelele testate, nu reușește să ofere o segmentare mult superioară primului model, așa cum sugerează și cele două metrici analizate</w:t>
      </w:r>
      <w:r>
        <w:rPr>
          <w:lang w:val="en-US"/>
        </w:rPr>
        <w:t>: ARI = 0.804, respectiv DER = 0.102.</w:t>
      </w:r>
    </w:p>
    <w:p w14:paraId="68A2C542" w14:textId="0F47EA00" w:rsidR="00C62E63" w:rsidRDefault="00C62E63" w:rsidP="00C62E63">
      <w:pPr>
        <w:spacing w:after="0"/>
        <w:jc w:val="center"/>
      </w:pPr>
      <w:r>
        <w:rPr>
          <w:noProof/>
          <w:lang w:eastAsia="ro-RO"/>
        </w:rPr>
        <w:drawing>
          <wp:inline distT="0" distB="0" distL="0" distR="0" wp14:anchorId="5467C82B" wp14:editId="4E1ED115">
            <wp:extent cx="5090997" cy="2106000"/>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Vorbitori-Caz1_resnet.png"/>
                    <pic:cNvPicPr/>
                  </pic:nvPicPr>
                  <pic:blipFill>
                    <a:blip r:embed="rId42">
                      <a:extLst>
                        <a:ext uri="{28A0092B-C50C-407E-A947-70E740481C1C}">
                          <a14:useLocalDpi xmlns:a14="http://schemas.microsoft.com/office/drawing/2010/main" val="0"/>
                        </a:ext>
                      </a:extLst>
                    </a:blip>
                    <a:stretch>
                      <a:fillRect/>
                    </a:stretch>
                  </pic:blipFill>
                  <pic:spPr>
                    <a:xfrm>
                      <a:off x="0" y="0"/>
                      <a:ext cx="5090997" cy="2106000"/>
                    </a:xfrm>
                    <a:prstGeom prst="rect">
                      <a:avLst/>
                    </a:prstGeom>
                  </pic:spPr>
                </pic:pic>
              </a:graphicData>
            </a:graphic>
          </wp:inline>
        </w:drawing>
      </w:r>
    </w:p>
    <w:p w14:paraId="788CB0C9" w14:textId="6B264008" w:rsidR="00C62E63" w:rsidRDefault="00C62E63" w:rsidP="00C62E63">
      <w:pPr>
        <w:pStyle w:val="Caption"/>
        <w:jc w:val="center"/>
        <w:rPr>
          <w:color w:val="auto"/>
        </w:rPr>
      </w:pPr>
      <w:bookmarkStart w:id="109" w:name="_Ref202053358"/>
      <w:bookmarkStart w:id="110" w:name="_Toc202137703"/>
      <w:r w:rsidRPr="00C62E63">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16</w:t>
      </w:r>
      <w:r w:rsidR="007957D8">
        <w:rPr>
          <w:color w:val="auto"/>
        </w:rPr>
        <w:fldChar w:fldCharType="end"/>
      </w:r>
      <w:bookmarkEnd w:id="109"/>
      <w:r w:rsidRPr="00C62E63">
        <w:rPr>
          <w:color w:val="auto"/>
        </w:rPr>
        <w:t xml:space="preserve"> - Cazul 3 - Diarizare K-Means + ResNet-18</w:t>
      </w:r>
      <w:bookmarkEnd w:id="110"/>
    </w:p>
    <w:p w14:paraId="0A3B1108" w14:textId="77777777" w:rsidR="000552D9" w:rsidRDefault="000552D9" w:rsidP="000552D9"/>
    <w:p w14:paraId="170907EC" w14:textId="754C630C" w:rsidR="000552D9" w:rsidRPr="000552D9" w:rsidRDefault="000552D9" w:rsidP="000552D9">
      <w:pPr>
        <w:pStyle w:val="Heading3"/>
      </w:pPr>
      <w:r>
        <w:t xml:space="preserve"> </w:t>
      </w:r>
      <w:bookmarkStart w:id="111" w:name="_Toc202144993"/>
      <w:r>
        <w:t>Metoda Spectral Clustering</w:t>
      </w:r>
      <w:bookmarkEnd w:id="111"/>
    </w:p>
    <w:p w14:paraId="0D480DB7" w14:textId="2042CF5E" w:rsidR="000552D9" w:rsidRDefault="004B3879" w:rsidP="000552D9">
      <w:pPr>
        <w:spacing w:line="240" w:lineRule="auto"/>
      </w:pPr>
      <w:r>
        <w:tab/>
      </w:r>
      <w:r w:rsidR="000552D9" w:rsidRPr="000552D9">
        <w:t>Pentru a asigura o comparație echitabilă și relevantă între cele două metode de diarizare testate, analiza realizată cu Spectral Clustering utilizează exact acel</w:t>
      </w:r>
      <w:r w:rsidR="000552D9">
        <w:t xml:space="preserve">eași cazuri prezentate </w:t>
      </w:r>
      <w:r w:rsidR="000552D9" w:rsidRPr="000552D9">
        <w:t>în subcapitolul</w:t>
      </w:r>
      <w:r w:rsidR="000552D9">
        <w:t xml:space="preserve"> anterior. </w:t>
      </w:r>
      <w:r w:rsidR="000552D9" w:rsidRPr="000552D9">
        <w:t>Astfel, cele trei scenarii selectate</w:t>
      </w:r>
      <w:r w:rsidR="000552D9">
        <w:t xml:space="preserve"> </w:t>
      </w:r>
      <w:r w:rsidR="000552D9" w:rsidRPr="000552D9">
        <w:t>permit o evaluare directă a modului în care fiecare metodă gestionează complexitatea temporală și acustică a înregistrărilor.</w:t>
      </w:r>
    </w:p>
    <w:p w14:paraId="4AF747CC" w14:textId="5FA6B507" w:rsidR="000552D9" w:rsidRDefault="000552D9" w:rsidP="000552D9">
      <w:pPr>
        <w:pStyle w:val="Heading4"/>
      </w:pPr>
      <w:r>
        <w:t xml:space="preserve"> </w:t>
      </w:r>
      <w:bookmarkStart w:id="112" w:name="_Toc202144994"/>
      <w:r>
        <w:t>Cazul 1</w:t>
      </w:r>
      <w:bookmarkEnd w:id="112"/>
    </w:p>
    <w:p w14:paraId="37D25579" w14:textId="1B25DDD9" w:rsidR="00BE00A3" w:rsidRDefault="000552D9" w:rsidP="00BE00A3">
      <w:pPr>
        <w:spacing w:after="0" w:line="240" w:lineRule="auto"/>
      </w:pPr>
      <w:r>
        <w:tab/>
      </w:r>
      <w:r w:rsidR="00BE00A3" w:rsidRPr="00BE00A3">
        <w:t>P</w:t>
      </w:r>
      <w:r w:rsidR="00BE00A3">
        <w:t>rimul caz utilizat în analiza folosind</w:t>
      </w:r>
      <w:r w:rsidR="00BE00A3" w:rsidRPr="00BE00A3">
        <w:t xml:space="preserve"> Spectral Clustering este același scenariu cu trei vorbitori b</w:t>
      </w:r>
      <w:r w:rsidR="00BE00A3">
        <w:t>ine separați temporal</w:t>
      </w:r>
      <w:r w:rsidR="00BE00A3" w:rsidRPr="00BE00A3">
        <w:t>, folosit anterior și pentru metoda K-Means. Scopul acestui test este de a observa capacitatea fiecărui model de a menține coerența etichetelor într-un context cu complexitate redusă, dar reprezentativ pentru secvențe reale de dialog.</w:t>
      </w:r>
    </w:p>
    <w:p w14:paraId="2CBA4E6D" w14:textId="446E2792" w:rsidR="00BE00A3" w:rsidRDefault="00BE00A3" w:rsidP="00BE00A3">
      <w:pPr>
        <w:spacing w:after="0" w:line="240" w:lineRule="auto"/>
      </w:pPr>
      <w:r>
        <w:tab/>
      </w:r>
      <w:r w:rsidRPr="00BE00A3">
        <w:t xml:space="preserve">Modelul CNN simplificat, cu trei straturi convoluționale, </w:t>
      </w:r>
      <w:r>
        <w:t xml:space="preserve">a oferit o diarizare perfectă </w:t>
      </w:r>
      <w:r w:rsidRPr="00BE00A3">
        <w:t>în acest caz. Segmentele sunt clar delimitate, fără suprapuneri sau confuzii între vorbitori, iar eti</w:t>
      </w:r>
      <w:r>
        <w:t>chetele sunt aplicate corect</w:t>
      </w:r>
      <w:r w:rsidRPr="00BE00A3">
        <w:t xml:space="preserve"> pe întreaga durată a înregistrării</w:t>
      </w:r>
      <w:r>
        <w:t xml:space="preserve">, lucru ilustrat în </w:t>
      </w:r>
      <w:r>
        <w:fldChar w:fldCharType="begin"/>
      </w:r>
      <w:r>
        <w:instrText xml:space="preserve"> REF _Ref202106323 \h </w:instrText>
      </w:r>
      <w:r>
        <w:fldChar w:fldCharType="separate"/>
      </w:r>
      <w:r w:rsidRPr="00BE00A3">
        <w:t xml:space="preserve">Figura </w:t>
      </w:r>
      <w:r w:rsidRPr="00BE00A3">
        <w:rPr>
          <w:noProof/>
        </w:rPr>
        <w:t>4</w:t>
      </w:r>
      <w:r w:rsidRPr="00BE00A3">
        <w:t>.</w:t>
      </w:r>
      <w:r w:rsidRPr="00BE00A3">
        <w:rPr>
          <w:noProof/>
        </w:rPr>
        <w:t>17</w:t>
      </w:r>
      <w:r>
        <w:fldChar w:fldCharType="end"/>
      </w:r>
      <w:r>
        <w:t>.</w:t>
      </w:r>
      <w:r w:rsidRPr="00BE00A3">
        <w:t xml:space="preserve"> Performanța se reflec</w:t>
      </w:r>
      <w:r>
        <w:t xml:space="preserve">tă și în valorile </w:t>
      </w:r>
      <w:r>
        <w:lastRenderedPageBreak/>
        <w:t>metrice, cu ARI = 1 și DER = 0</w:t>
      </w:r>
      <w:r w:rsidRPr="00BE00A3">
        <w:t>, ceea ce confirmă o separare perfectă între cei trei vorbitori</w:t>
      </w:r>
      <w:r>
        <w:t>.</w:t>
      </w:r>
    </w:p>
    <w:p w14:paraId="0601AC90" w14:textId="77777777" w:rsidR="00BE00A3" w:rsidRDefault="00BE00A3" w:rsidP="00BE00A3">
      <w:pPr>
        <w:spacing w:after="0" w:line="240" w:lineRule="auto"/>
      </w:pPr>
    </w:p>
    <w:p w14:paraId="3DB03DDE" w14:textId="77777777" w:rsidR="00BE00A3" w:rsidRDefault="00BE00A3" w:rsidP="00BE00A3">
      <w:pPr>
        <w:keepNext/>
        <w:spacing w:after="0" w:line="240" w:lineRule="auto"/>
        <w:jc w:val="center"/>
      </w:pPr>
      <w:r>
        <w:rPr>
          <w:noProof/>
          <w:lang w:eastAsia="ro-RO"/>
        </w:rPr>
        <w:drawing>
          <wp:inline distT="0" distB="0" distL="0" distR="0" wp14:anchorId="2B71BA7F" wp14:editId="1BC8EB90">
            <wp:extent cx="5090997" cy="210600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Vorbitori-Caz1.2_simple.png"/>
                    <pic:cNvPicPr/>
                  </pic:nvPicPr>
                  <pic:blipFill>
                    <a:blip r:embed="rId36">
                      <a:extLst>
                        <a:ext uri="{28A0092B-C50C-407E-A947-70E740481C1C}">
                          <a14:useLocalDpi xmlns:a14="http://schemas.microsoft.com/office/drawing/2010/main" val="0"/>
                        </a:ext>
                      </a:extLst>
                    </a:blip>
                    <a:stretch>
                      <a:fillRect/>
                    </a:stretch>
                  </pic:blipFill>
                  <pic:spPr>
                    <a:xfrm>
                      <a:off x="0" y="0"/>
                      <a:ext cx="5090997" cy="2106000"/>
                    </a:xfrm>
                    <a:prstGeom prst="rect">
                      <a:avLst/>
                    </a:prstGeom>
                  </pic:spPr>
                </pic:pic>
              </a:graphicData>
            </a:graphic>
          </wp:inline>
        </w:drawing>
      </w:r>
    </w:p>
    <w:p w14:paraId="193465F9" w14:textId="65821E0D" w:rsidR="00BE00A3" w:rsidRDefault="00BE00A3" w:rsidP="00BE00A3">
      <w:pPr>
        <w:pStyle w:val="Caption"/>
        <w:jc w:val="center"/>
        <w:rPr>
          <w:color w:val="auto"/>
        </w:rPr>
      </w:pPr>
      <w:bookmarkStart w:id="113" w:name="_Ref202106323"/>
      <w:bookmarkStart w:id="114" w:name="_Toc202137704"/>
      <w:r w:rsidRPr="00BE00A3">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17</w:t>
      </w:r>
      <w:r w:rsidR="007957D8">
        <w:rPr>
          <w:color w:val="auto"/>
        </w:rPr>
        <w:fldChar w:fldCharType="end"/>
      </w:r>
      <w:bookmarkEnd w:id="113"/>
      <w:r w:rsidRPr="00BE00A3">
        <w:rPr>
          <w:color w:val="auto"/>
        </w:rPr>
        <w:t xml:space="preserve"> - Cazul 1 - Diarizare Spectral Clustering + CNN-3L</w:t>
      </w:r>
      <w:bookmarkEnd w:id="114"/>
    </w:p>
    <w:p w14:paraId="1D8B44C5" w14:textId="6F28817B" w:rsidR="00BE00A3" w:rsidRDefault="00BE00A3" w:rsidP="00BE00A3">
      <w:pPr>
        <w:spacing w:after="0"/>
      </w:pPr>
      <w:r>
        <w:tab/>
        <w:t xml:space="preserve">Modelul </w:t>
      </w:r>
      <w:r w:rsidR="00A51485">
        <w:t>cu un strat convoluțional în plus</w:t>
      </w:r>
      <w:r>
        <w:t xml:space="preserve"> a oferit o segmentare parțial cor</w:t>
      </w:r>
      <w:r w:rsidR="00001946">
        <w:t xml:space="preserve">ectă în acest caz. Primele </w:t>
      </w:r>
      <w:r>
        <w:t>segmente de vorbire sunt identi</w:t>
      </w:r>
      <w:r w:rsidR="00001946">
        <w:t>ficate cu o acuratețe bună, la fel și</w:t>
      </w:r>
      <w:r>
        <w:t xml:space="preserve"> tranzițiile dintre vor</w:t>
      </w:r>
      <w:r w:rsidR="00001946">
        <w:t>bitori</w:t>
      </w:r>
      <w:r>
        <w:t>. Cu toate acestea, în ultima parte a înregistrării, sistemul introduce o etichetă de vorbitor suplimentară, care nu se regăsește în ground-truth.</w:t>
      </w:r>
    </w:p>
    <w:p w14:paraId="794837C9" w14:textId="6260A133" w:rsidR="00BE00A3" w:rsidRDefault="00BE00A3" w:rsidP="00BE00A3">
      <w:pPr>
        <w:spacing w:after="0"/>
      </w:pPr>
      <w:r>
        <w:tab/>
        <w:t>Analizând graficul asociat (Figura 4.X), se observă apariția un</w:t>
      </w:r>
      <w:r w:rsidR="009D0C83">
        <w:t>ei etichete noi</w:t>
      </w:r>
      <w:r>
        <w:t xml:space="preserve">, începând cu secunda 35, care nu are corespondent în Ground Truth. Aceasta indică faptul că modelul a generat o eticheta falsă, interpretând greșit o parte a semnalului ca fiind emisă de un nou vorbitor, deși segmentul aparține </w:t>
      </w:r>
      <w:r w:rsidR="009D0C83">
        <w:t>unui</w:t>
      </w:r>
      <w:r>
        <w:t xml:space="preserve"> vorbitor prezent anterior.</w:t>
      </w:r>
    </w:p>
    <w:p w14:paraId="39C1943B" w14:textId="526067A3" w:rsidR="0058242D" w:rsidRDefault="00BE00A3" w:rsidP="00A51485">
      <w:pPr>
        <w:spacing w:after="0"/>
      </w:pPr>
      <w:r>
        <w:tab/>
        <w:t xml:space="preserve">Această eroare </w:t>
      </w:r>
      <w:r w:rsidR="009D0C83">
        <w:t>indică</w:t>
      </w:r>
      <w:r>
        <w:t xml:space="preserve"> o limitare în capacitatea modelului de a</w:t>
      </w:r>
      <w:r w:rsidR="00A51485">
        <w:t xml:space="preserve"> recunoaște și a menține etichete corecte pe parcursul întregii înregistrări</w:t>
      </w:r>
      <w:r>
        <w:t>. Valorile metrice ARI = 0.779 și DER = 0.150 confirmă această instabilitate, indicând o performanță doar parțial satisfăcătoare pentru un caz cu trei vorbitori clar separați.</w:t>
      </w:r>
    </w:p>
    <w:p w14:paraId="5774A7A3" w14:textId="77777777" w:rsidR="0058242D" w:rsidRDefault="0058242D" w:rsidP="00A51485">
      <w:pPr>
        <w:spacing w:after="0"/>
      </w:pPr>
    </w:p>
    <w:p w14:paraId="19B3DE59" w14:textId="77777777" w:rsidR="00A51485" w:rsidRDefault="00A51485" w:rsidP="00A51485">
      <w:pPr>
        <w:keepNext/>
        <w:spacing w:after="0"/>
        <w:jc w:val="center"/>
      </w:pPr>
      <w:r>
        <w:rPr>
          <w:noProof/>
          <w:lang w:eastAsia="ro-RO"/>
        </w:rPr>
        <w:drawing>
          <wp:inline distT="0" distB="0" distL="0" distR="0" wp14:anchorId="160B2ADE" wp14:editId="3D888367">
            <wp:extent cx="5090997" cy="210600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Vorbitori-Caz1.2_baseline.png"/>
                    <pic:cNvPicPr/>
                  </pic:nvPicPr>
                  <pic:blipFill>
                    <a:blip r:embed="rId43">
                      <a:extLst>
                        <a:ext uri="{28A0092B-C50C-407E-A947-70E740481C1C}">
                          <a14:useLocalDpi xmlns:a14="http://schemas.microsoft.com/office/drawing/2010/main" val="0"/>
                        </a:ext>
                      </a:extLst>
                    </a:blip>
                    <a:stretch>
                      <a:fillRect/>
                    </a:stretch>
                  </pic:blipFill>
                  <pic:spPr>
                    <a:xfrm>
                      <a:off x="0" y="0"/>
                      <a:ext cx="5090997" cy="2106000"/>
                    </a:xfrm>
                    <a:prstGeom prst="rect">
                      <a:avLst/>
                    </a:prstGeom>
                  </pic:spPr>
                </pic:pic>
              </a:graphicData>
            </a:graphic>
          </wp:inline>
        </w:drawing>
      </w:r>
    </w:p>
    <w:p w14:paraId="21749FE4" w14:textId="484AF027" w:rsidR="00A51485" w:rsidRDefault="00A51485" w:rsidP="00A51485">
      <w:pPr>
        <w:pStyle w:val="Caption"/>
        <w:jc w:val="center"/>
        <w:rPr>
          <w:color w:val="auto"/>
        </w:rPr>
      </w:pPr>
      <w:bookmarkStart w:id="115" w:name="_Toc202137705"/>
      <w:r w:rsidRPr="00A51485">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18</w:t>
      </w:r>
      <w:r w:rsidR="007957D8">
        <w:rPr>
          <w:color w:val="auto"/>
        </w:rPr>
        <w:fldChar w:fldCharType="end"/>
      </w:r>
      <w:r w:rsidRPr="00A51485">
        <w:rPr>
          <w:color w:val="auto"/>
        </w:rPr>
        <w:t xml:space="preserve"> - Cazul 1 - Diarizare Spectral Clustering + CNN-4L</w:t>
      </w:r>
      <w:bookmarkEnd w:id="115"/>
    </w:p>
    <w:p w14:paraId="662A6AB2" w14:textId="5F1B6135" w:rsidR="00A51485" w:rsidRDefault="00A51485" w:rsidP="00A51485">
      <w:pPr>
        <w:spacing w:after="0" w:line="240" w:lineRule="auto"/>
      </w:pPr>
      <w:r>
        <w:lastRenderedPageBreak/>
        <w:tab/>
      </w:r>
      <w:r w:rsidRPr="00A51485">
        <w:t>Modelul ResNet a oferit cele mai slabe rezultate în acest scenariu, în ciuda complexității sale arhitecturale. Segmentarea rezultată este dezechilibrată, întreaga înreg</w:t>
      </w:r>
      <w:r w:rsidR="00696CE4">
        <w:t xml:space="preserve">istrare fiind atribuită </w:t>
      </w:r>
      <w:r w:rsidRPr="00A51485">
        <w:t>î</w:t>
      </w:r>
      <w:r w:rsidR="00696CE4">
        <w:t xml:space="preserve">n totalitate unui singur grup, ca în </w:t>
      </w:r>
      <w:r w:rsidR="00696CE4">
        <w:fldChar w:fldCharType="begin"/>
      </w:r>
      <w:r w:rsidR="00696CE4">
        <w:instrText xml:space="preserve"> REF _Ref202109296 \h </w:instrText>
      </w:r>
      <w:r w:rsidR="00696CE4">
        <w:fldChar w:fldCharType="separate"/>
      </w:r>
      <w:r w:rsidR="00696CE4" w:rsidRPr="00696CE4">
        <w:t xml:space="preserve">Figura </w:t>
      </w:r>
      <w:r w:rsidR="00696CE4" w:rsidRPr="00696CE4">
        <w:rPr>
          <w:noProof/>
        </w:rPr>
        <w:t>4</w:t>
      </w:r>
      <w:r w:rsidR="00696CE4" w:rsidRPr="00696CE4">
        <w:t>.</w:t>
      </w:r>
      <w:r w:rsidR="00696CE4" w:rsidRPr="00696CE4">
        <w:rPr>
          <w:noProof/>
        </w:rPr>
        <w:t>19</w:t>
      </w:r>
      <w:r w:rsidR="00696CE4">
        <w:fldChar w:fldCharType="end"/>
      </w:r>
      <w:r w:rsidRPr="00A51485">
        <w:t>. Această lipsă de diversitate în etichetare indică o dificultate semnificativă în separarea vorbitorilor.</w:t>
      </w:r>
    </w:p>
    <w:p w14:paraId="4BF2E5E9" w14:textId="33363104" w:rsidR="00A51485" w:rsidRDefault="00A51485" w:rsidP="00A51485">
      <w:pPr>
        <w:spacing w:after="0" w:line="240" w:lineRule="auto"/>
      </w:pPr>
      <w:r>
        <w:tab/>
      </w:r>
      <w:r w:rsidRPr="00A51485">
        <w:t>Este de remarcat faptul că, în mod neașteptat, modelul ResNet a înregistrat cele mai slabe performanțe în acest caz simplu. Un posibil motiv pentru acest rezultat constă în complexitatea ridicată a arhitecturii</w:t>
      </w:r>
      <w:r w:rsidR="00696CE4">
        <w:t>, care poate conduce la o supra</w:t>
      </w:r>
      <w:r w:rsidRPr="00A51485">
        <w:t xml:space="preserve">generalizare a caracteristicilor extrase. Astfel, în loc să evidențieze diferențele clare dintre cei trei vorbitori, </w:t>
      </w:r>
      <w:r w:rsidR="00696CE4">
        <w:t>vectorii de caracteristici</w:t>
      </w:r>
      <w:r w:rsidRPr="00A51485">
        <w:t xml:space="preserve"> gener</w:t>
      </w:r>
      <w:r w:rsidR="00696CE4">
        <w:t>ați sunt foarte asemănători, ceea ce afectează calitatea grupării</w:t>
      </w:r>
      <w:r w:rsidRPr="00A51485">
        <w:t>.</w:t>
      </w:r>
      <w:r w:rsidR="00696CE4" w:rsidRPr="00696CE4">
        <w:t xml:space="preserve"> În plus, lipsa unui context acustic variat sau a unor tranziții rapide limitează utilitatea informației pe care rețelele profunde o pot învăța, acestea fiind în general mai efi</w:t>
      </w:r>
      <w:r w:rsidR="00696CE4">
        <w:t xml:space="preserve">ciente în scenarii mai complexe. Valorile metrice obținute, ARI = 0 și DER = 0.55, </w:t>
      </w:r>
      <w:r w:rsidRPr="00A51485">
        <w:t>confirmă acest eșec complet al diarizării în cazul ResNet.</w:t>
      </w:r>
    </w:p>
    <w:p w14:paraId="0F2AE515" w14:textId="77777777" w:rsidR="0058242D" w:rsidRDefault="0058242D" w:rsidP="00A51485">
      <w:pPr>
        <w:spacing w:after="0" w:line="240" w:lineRule="auto"/>
      </w:pPr>
    </w:p>
    <w:p w14:paraId="12DF6445" w14:textId="77777777" w:rsidR="00696CE4" w:rsidRDefault="00696CE4" w:rsidP="00696CE4">
      <w:pPr>
        <w:keepNext/>
        <w:spacing w:after="0" w:line="240" w:lineRule="auto"/>
        <w:jc w:val="center"/>
      </w:pPr>
      <w:r>
        <w:rPr>
          <w:noProof/>
          <w:lang w:eastAsia="ro-RO"/>
        </w:rPr>
        <w:drawing>
          <wp:inline distT="0" distB="0" distL="0" distR="0" wp14:anchorId="55938AED" wp14:editId="44CB21C4">
            <wp:extent cx="5090997" cy="210600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Vorbitori-Caz1.2_resnet.png"/>
                    <pic:cNvPicPr/>
                  </pic:nvPicPr>
                  <pic:blipFill>
                    <a:blip r:embed="rId44">
                      <a:extLst>
                        <a:ext uri="{28A0092B-C50C-407E-A947-70E740481C1C}">
                          <a14:useLocalDpi xmlns:a14="http://schemas.microsoft.com/office/drawing/2010/main" val="0"/>
                        </a:ext>
                      </a:extLst>
                    </a:blip>
                    <a:stretch>
                      <a:fillRect/>
                    </a:stretch>
                  </pic:blipFill>
                  <pic:spPr>
                    <a:xfrm>
                      <a:off x="0" y="0"/>
                      <a:ext cx="5090997" cy="2106000"/>
                    </a:xfrm>
                    <a:prstGeom prst="rect">
                      <a:avLst/>
                    </a:prstGeom>
                  </pic:spPr>
                </pic:pic>
              </a:graphicData>
            </a:graphic>
          </wp:inline>
        </w:drawing>
      </w:r>
    </w:p>
    <w:p w14:paraId="74B1815D" w14:textId="0F403F54" w:rsidR="00696CE4" w:rsidRDefault="00696CE4" w:rsidP="00696CE4">
      <w:pPr>
        <w:pStyle w:val="Caption"/>
        <w:jc w:val="center"/>
        <w:rPr>
          <w:color w:val="auto"/>
        </w:rPr>
      </w:pPr>
      <w:bookmarkStart w:id="116" w:name="_Ref202109296"/>
      <w:bookmarkStart w:id="117" w:name="_Toc202137706"/>
      <w:r w:rsidRPr="00696CE4">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19</w:t>
      </w:r>
      <w:r w:rsidR="007957D8">
        <w:rPr>
          <w:color w:val="auto"/>
        </w:rPr>
        <w:fldChar w:fldCharType="end"/>
      </w:r>
      <w:bookmarkEnd w:id="116"/>
      <w:r w:rsidRPr="00696CE4">
        <w:rPr>
          <w:color w:val="auto"/>
        </w:rPr>
        <w:t xml:space="preserve"> - Cazul 1 - Diarizare Spectral Clustering + ResNet-18</w:t>
      </w:r>
      <w:bookmarkEnd w:id="117"/>
    </w:p>
    <w:p w14:paraId="386D1B0D" w14:textId="77777777" w:rsidR="00696CE4" w:rsidRDefault="00696CE4" w:rsidP="00696CE4"/>
    <w:p w14:paraId="4CB391AC" w14:textId="5338D170" w:rsidR="00696CE4" w:rsidRDefault="00696CE4" w:rsidP="00696CE4">
      <w:pPr>
        <w:pStyle w:val="Heading4"/>
      </w:pPr>
      <w:r>
        <w:t xml:space="preserve"> </w:t>
      </w:r>
      <w:bookmarkStart w:id="118" w:name="_Toc202144995"/>
      <w:r>
        <w:t>Cazul 2</w:t>
      </w:r>
      <w:bookmarkEnd w:id="118"/>
    </w:p>
    <w:p w14:paraId="42BA922B" w14:textId="55AD580F" w:rsidR="00B04DCF" w:rsidRDefault="00696CE4" w:rsidP="00B04DCF">
      <w:pPr>
        <w:spacing w:after="0" w:line="240" w:lineRule="auto"/>
      </w:pPr>
      <w:r>
        <w:tab/>
      </w:r>
      <w:r w:rsidRPr="00696CE4">
        <w:t xml:space="preserve">Modelul cu trei straturi convoluționale a oferit o performanță solidă și echilibrată în acest caz. Etichetele au fost atribuite cu acuratețe, iar majoritatea tranzițiilor între vorbitori au fost corect identificate. Secvențele în care apar </w:t>
      </w:r>
      <w:r w:rsidR="00B04DCF">
        <w:t xml:space="preserve">vorbitorii apar </w:t>
      </w:r>
      <w:r w:rsidRPr="00696CE4">
        <w:t>în mai multe reprize sunt în general bine delimitate, însă se observă o ușoară fragment</w:t>
      </w:r>
      <w:r w:rsidR="00B04DCF">
        <w:t>are spre finalul înregistrării, sugerând</w:t>
      </w:r>
      <w:r w:rsidRPr="00696CE4">
        <w:t xml:space="preserve"> o incertitudine locală în clasificarea vocală</w:t>
      </w:r>
      <w:r w:rsidR="00B04DCF">
        <w:t xml:space="preserve"> (</w:t>
      </w:r>
      <w:r w:rsidR="00B04DCF">
        <w:fldChar w:fldCharType="begin"/>
      </w:r>
      <w:r w:rsidR="00B04DCF">
        <w:instrText xml:space="preserve"> REF _Ref202110036 \h </w:instrText>
      </w:r>
      <w:r w:rsidR="00B04DCF">
        <w:fldChar w:fldCharType="separate"/>
      </w:r>
      <w:r w:rsidR="00B04DCF" w:rsidRPr="00B04DCF">
        <w:t xml:space="preserve">Figura </w:t>
      </w:r>
      <w:r w:rsidR="00B04DCF" w:rsidRPr="00B04DCF">
        <w:rPr>
          <w:noProof/>
        </w:rPr>
        <w:t>4</w:t>
      </w:r>
      <w:r w:rsidR="00B04DCF" w:rsidRPr="00B04DCF">
        <w:t>.</w:t>
      </w:r>
      <w:r w:rsidR="00B04DCF" w:rsidRPr="00B04DCF">
        <w:rPr>
          <w:noProof/>
        </w:rPr>
        <w:t>20</w:t>
      </w:r>
      <w:r w:rsidR="00B04DCF">
        <w:fldChar w:fldCharType="end"/>
      </w:r>
      <w:r w:rsidR="00B04DCF">
        <w:t>)</w:t>
      </w:r>
      <w:r w:rsidRPr="00696CE4">
        <w:t>. Totuși, acest detaliu nu afectează semnificativ ca</w:t>
      </w:r>
      <w:r w:rsidR="00B04DCF">
        <w:t xml:space="preserve">litatea generală a segmentării, obținându-se valorile metrice ARI = 0.878 și DER = 0.05, care </w:t>
      </w:r>
      <w:r w:rsidRPr="00696CE4">
        <w:t>confirmă o diarizare aproape optimă, chiar și în prezența unor provocări moderate legate de reluarea vorbirii și tranziții scurte între vorbitori.</w:t>
      </w:r>
    </w:p>
    <w:p w14:paraId="157996FA" w14:textId="77777777" w:rsidR="00B04DCF" w:rsidRDefault="00B04DCF" w:rsidP="00B04DCF">
      <w:pPr>
        <w:keepNext/>
        <w:spacing w:after="0" w:line="240" w:lineRule="auto"/>
        <w:jc w:val="center"/>
      </w:pPr>
      <w:r>
        <w:rPr>
          <w:noProof/>
          <w:lang w:eastAsia="ro-RO"/>
        </w:rPr>
        <w:lastRenderedPageBreak/>
        <w:drawing>
          <wp:inline distT="0" distB="0" distL="0" distR="0" wp14:anchorId="34531D45" wp14:editId="6B39E4D1">
            <wp:extent cx="5090994" cy="2106000"/>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Vorbitori-Caz1_simple.png"/>
                    <pic:cNvPicPr/>
                  </pic:nvPicPr>
                  <pic:blipFill>
                    <a:blip r:embed="rId45">
                      <a:extLst>
                        <a:ext uri="{28A0092B-C50C-407E-A947-70E740481C1C}">
                          <a14:useLocalDpi xmlns:a14="http://schemas.microsoft.com/office/drawing/2010/main" val="0"/>
                        </a:ext>
                      </a:extLst>
                    </a:blip>
                    <a:stretch>
                      <a:fillRect/>
                    </a:stretch>
                  </pic:blipFill>
                  <pic:spPr>
                    <a:xfrm>
                      <a:off x="0" y="0"/>
                      <a:ext cx="5090994" cy="2106000"/>
                    </a:xfrm>
                    <a:prstGeom prst="rect">
                      <a:avLst/>
                    </a:prstGeom>
                  </pic:spPr>
                </pic:pic>
              </a:graphicData>
            </a:graphic>
          </wp:inline>
        </w:drawing>
      </w:r>
    </w:p>
    <w:p w14:paraId="55E99EAF" w14:textId="626D0AFB" w:rsidR="00B04DCF" w:rsidRDefault="00B04DCF" w:rsidP="00B04DCF">
      <w:pPr>
        <w:pStyle w:val="Caption"/>
        <w:jc w:val="center"/>
        <w:rPr>
          <w:color w:val="auto"/>
        </w:rPr>
      </w:pPr>
      <w:bookmarkStart w:id="119" w:name="_Ref202110036"/>
      <w:bookmarkStart w:id="120" w:name="_Toc202137707"/>
      <w:r w:rsidRPr="00B04DCF">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20</w:t>
      </w:r>
      <w:r w:rsidR="007957D8">
        <w:rPr>
          <w:color w:val="auto"/>
        </w:rPr>
        <w:fldChar w:fldCharType="end"/>
      </w:r>
      <w:bookmarkEnd w:id="119"/>
      <w:r w:rsidRPr="00B04DCF">
        <w:rPr>
          <w:color w:val="auto"/>
        </w:rPr>
        <w:t xml:space="preserve"> - Cazul 2 - Diari</w:t>
      </w:r>
      <w:r w:rsidR="008F4CC8">
        <w:rPr>
          <w:color w:val="auto"/>
        </w:rPr>
        <w:t>zare Spectral Clustering + CNN-3</w:t>
      </w:r>
      <w:r w:rsidRPr="00B04DCF">
        <w:rPr>
          <w:color w:val="auto"/>
        </w:rPr>
        <w:t>L</w:t>
      </w:r>
      <w:bookmarkEnd w:id="120"/>
    </w:p>
    <w:p w14:paraId="6ABA0C46" w14:textId="77777777" w:rsidR="00945D34" w:rsidRDefault="00BC72EE" w:rsidP="008F4CC8">
      <w:r>
        <w:tab/>
      </w:r>
    </w:p>
    <w:p w14:paraId="6132E681" w14:textId="78C1BDF9" w:rsidR="00945D34" w:rsidRDefault="00945D34" w:rsidP="00945D34">
      <w:pPr>
        <w:spacing w:after="0"/>
      </w:pPr>
      <w:r>
        <w:tab/>
      </w:r>
      <w:r w:rsidR="008F4CC8" w:rsidRPr="008F4CC8">
        <w:t xml:space="preserve">Modelul </w:t>
      </w:r>
      <w:r w:rsidR="008F4CC8">
        <w:t>cu 4 straturi convoluționale</w:t>
      </w:r>
      <w:r w:rsidR="008F4CC8" w:rsidRPr="008F4CC8">
        <w:t xml:space="preserve"> reușește să mențină o consistență foarte bună în etichetare pe întreaga durată a înregistrării. Fiecare tranziție între vorbitori este bine detectată, fără a apărea suprapuneri, etichete întârziate sau segmente ambigue. Segmentele de vorbire corespund corect cu ground-truth-ul, după cum se poate observa și în</w:t>
      </w:r>
      <w:r>
        <w:t xml:space="preserve"> grafic ().</w:t>
      </w:r>
      <w:r w:rsidR="008F4CC8" w:rsidRPr="008F4CC8">
        <w:t xml:space="preserve"> Această aliniere precisă este confirmată </w:t>
      </w:r>
      <w:r>
        <w:t>de valorile metrice</w:t>
      </w:r>
      <w:r>
        <w:rPr>
          <w:lang w:val="en-US"/>
        </w:rPr>
        <w:t>:</w:t>
      </w:r>
      <w:r>
        <w:t xml:space="preserve"> ARI = 1 și DER = 0</w:t>
      </w:r>
      <w:r w:rsidR="008F4CC8" w:rsidRPr="008F4CC8">
        <w:t>, ceea ce indică o diarizare complet corectă în contextul metodei Spectral Clustering.</w:t>
      </w:r>
    </w:p>
    <w:p w14:paraId="7BA3109F" w14:textId="77777777" w:rsidR="0058242D" w:rsidRDefault="0058242D" w:rsidP="00945D34">
      <w:pPr>
        <w:spacing w:after="0"/>
      </w:pPr>
    </w:p>
    <w:p w14:paraId="2A28A9DE" w14:textId="77777777" w:rsidR="00945D34" w:rsidRDefault="00945D34" w:rsidP="00945D34">
      <w:pPr>
        <w:keepNext/>
        <w:spacing w:after="0"/>
        <w:jc w:val="center"/>
      </w:pPr>
      <w:r>
        <w:rPr>
          <w:noProof/>
          <w:lang w:eastAsia="ro-RO"/>
        </w:rPr>
        <w:drawing>
          <wp:inline distT="0" distB="0" distL="0" distR="0" wp14:anchorId="0C964FD2" wp14:editId="62B21220">
            <wp:extent cx="5090997" cy="2106000"/>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Vorbitori-Caz1_baseline.png"/>
                    <pic:cNvPicPr/>
                  </pic:nvPicPr>
                  <pic:blipFill>
                    <a:blip r:embed="rId46">
                      <a:extLst>
                        <a:ext uri="{28A0092B-C50C-407E-A947-70E740481C1C}">
                          <a14:useLocalDpi xmlns:a14="http://schemas.microsoft.com/office/drawing/2010/main" val="0"/>
                        </a:ext>
                      </a:extLst>
                    </a:blip>
                    <a:stretch>
                      <a:fillRect/>
                    </a:stretch>
                  </pic:blipFill>
                  <pic:spPr>
                    <a:xfrm>
                      <a:off x="0" y="0"/>
                      <a:ext cx="5090997" cy="2106000"/>
                    </a:xfrm>
                    <a:prstGeom prst="rect">
                      <a:avLst/>
                    </a:prstGeom>
                  </pic:spPr>
                </pic:pic>
              </a:graphicData>
            </a:graphic>
          </wp:inline>
        </w:drawing>
      </w:r>
    </w:p>
    <w:p w14:paraId="3DD2BE6F" w14:textId="00BA9A49" w:rsidR="00945D34" w:rsidRDefault="00945D34" w:rsidP="00945D34">
      <w:pPr>
        <w:pStyle w:val="Caption"/>
        <w:jc w:val="center"/>
        <w:rPr>
          <w:color w:val="auto"/>
        </w:rPr>
      </w:pPr>
      <w:bookmarkStart w:id="121" w:name="_Toc202137708"/>
      <w:r w:rsidRPr="00945D34">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21</w:t>
      </w:r>
      <w:r w:rsidR="007957D8">
        <w:rPr>
          <w:color w:val="auto"/>
        </w:rPr>
        <w:fldChar w:fldCharType="end"/>
      </w:r>
      <w:r w:rsidRPr="00945D34">
        <w:rPr>
          <w:color w:val="auto"/>
        </w:rPr>
        <w:t xml:space="preserve"> - Cazul 2 - Diarizare Spectral Clustering + CNN-4L</w:t>
      </w:r>
      <w:bookmarkEnd w:id="121"/>
    </w:p>
    <w:p w14:paraId="244673D3" w14:textId="43395B52" w:rsidR="00945D34" w:rsidRDefault="00945D34" w:rsidP="00945D34">
      <w:pPr>
        <w:spacing w:after="0"/>
      </w:pPr>
      <w:r>
        <w:tab/>
        <w:t xml:space="preserve">Modelul ResNet, deși beneficiază de o arhitectură profundă capabilă să capteze trăsături complexe ale semnalului audio, nu a reușit să ofere o segmentare corespunzătoare nici în acest caz. Graficul asociat () evidențiază o atribuire incorectă a aproape întregii înregistrări către doar două grupări, ceea ce denotă o confuzie majoră între vorbitori și o subestimare a numărului real de entități vocale. </w:t>
      </w:r>
    </w:p>
    <w:p w14:paraId="070F22A2" w14:textId="59B2F08A" w:rsidR="00945D34" w:rsidRDefault="00945D34" w:rsidP="00945D34">
      <w:pPr>
        <w:spacing w:after="0"/>
      </w:pPr>
      <w:r>
        <w:tab/>
        <w:t xml:space="preserve">Această deficiență se reflectă și în valorile metrice: ARI = 0.303 și DER = 0.475, cele mai slabe scoruri obținute în acest caz. Problemele pot fi explicate prin durata relativ scurtă a unor intervenții și tranzițiile rapide între vorbitori, </w:t>
      </w:r>
      <w:r>
        <w:lastRenderedPageBreak/>
        <w:t>care limitează capacitatea modelului ResNet de a învăța reprezentări stabile. Caracteristicile generate în astfel de condiții devin insuficient de distincte, iar Spectral Clustering, fiind sensibil la distribuția punctelor în spațiul de trăsături , poate grupa eronat regiuni acustice similare. Rezultatul este o diarizare dezechilibrată și fragmentată, cu un număr incorect de vorbitori identificați.</w:t>
      </w:r>
    </w:p>
    <w:p w14:paraId="17D19B6D" w14:textId="77777777" w:rsidR="00945D34" w:rsidRDefault="00945D34" w:rsidP="00945D34">
      <w:pPr>
        <w:spacing w:after="0"/>
      </w:pPr>
    </w:p>
    <w:p w14:paraId="712C21F1" w14:textId="77777777" w:rsidR="00945D34" w:rsidRDefault="00945D34" w:rsidP="00945D34">
      <w:pPr>
        <w:keepNext/>
        <w:spacing w:after="0"/>
        <w:jc w:val="center"/>
      </w:pPr>
      <w:r>
        <w:rPr>
          <w:noProof/>
          <w:lang w:eastAsia="ro-RO"/>
        </w:rPr>
        <w:drawing>
          <wp:inline distT="0" distB="0" distL="0" distR="0" wp14:anchorId="355367A9" wp14:editId="1100BE42">
            <wp:extent cx="5090995" cy="2106000"/>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Vorbitori-Caz1_resnet.png"/>
                    <pic:cNvPicPr/>
                  </pic:nvPicPr>
                  <pic:blipFill>
                    <a:blip r:embed="rId47">
                      <a:extLst>
                        <a:ext uri="{28A0092B-C50C-407E-A947-70E740481C1C}">
                          <a14:useLocalDpi xmlns:a14="http://schemas.microsoft.com/office/drawing/2010/main" val="0"/>
                        </a:ext>
                      </a:extLst>
                    </a:blip>
                    <a:stretch>
                      <a:fillRect/>
                    </a:stretch>
                  </pic:blipFill>
                  <pic:spPr>
                    <a:xfrm>
                      <a:off x="0" y="0"/>
                      <a:ext cx="5090995" cy="2106000"/>
                    </a:xfrm>
                    <a:prstGeom prst="rect">
                      <a:avLst/>
                    </a:prstGeom>
                  </pic:spPr>
                </pic:pic>
              </a:graphicData>
            </a:graphic>
          </wp:inline>
        </w:drawing>
      </w:r>
    </w:p>
    <w:p w14:paraId="0A713B19" w14:textId="3860EC22" w:rsidR="00945D34" w:rsidRDefault="00945D34" w:rsidP="00945D34">
      <w:pPr>
        <w:pStyle w:val="Caption"/>
        <w:jc w:val="center"/>
        <w:rPr>
          <w:color w:val="auto"/>
        </w:rPr>
      </w:pPr>
      <w:bookmarkStart w:id="122" w:name="_Toc202137709"/>
      <w:r w:rsidRPr="00945D34">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22</w:t>
      </w:r>
      <w:r w:rsidR="007957D8">
        <w:rPr>
          <w:color w:val="auto"/>
        </w:rPr>
        <w:fldChar w:fldCharType="end"/>
      </w:r>
      <w:r w:rsidRPr="00945D34">
        <w:rPr>
          <w:color w:val="auto"/>
        </w:rPr>
        <w:t xml:space="preserve"> - Cazul 2 - Diarizare Spectral Clustering + ResNet-18</w:t>
      </w:r>
      <w:bookmarkEnd w:id="122"/>
    </w:p>
    <w:p w14:paraId="315006BC" w14:textId="77777777" w:rsidR="0058242D" w:rsidRDefault="0058242D" w:rsidP="0058242D"/>
    <w:p w14:paraId="661F3110" w14:textId="78932017" w:rsidR="0058242D" w:rsidRDefault="0058242D" w:rsidP="0058242D">
      <w:pPr>
        <w:pStyle w:val="Heading4"/>
      </w:pPr>
      <w:r>
        <w:t xml:space="preserve"> </w:t>
      </w:r>
      <w:bookmarkStart w:id="123" w:name="_Toc202144996"/>
      <w:r>
        <w:t>Cazul 3</w:t>
      </w:r>
      <w:bookmarkEnd w:id="123"/>
    </w:p>
    <w:p w14:paraId="7094B2A9" w14:textId="77777777" w:rsidR="0058242D" w:rsidRDefault="0058242D" w:rsidP="0058242D">
      <w:pPr>
        <w:spacing w:after="0" w:line="240" w:lineRule="auto"/>
      </w:pPr>
      <w:r>
        <w:tab/>
        <w:t>Modelul CNN simplificat, în combinație cu Spectral Clustering, a obținut rezultate moderate în acest scenariu complex cu 5 vorbitori. Segmentele extinse, în care vocile sunt clar diferențiate, sunt bine recunoscute, însă în zonele de tranziție apar mici întârzieri în detecție. Aceste decalaje afectează alinierea exactă între granițele prezise și cele reale, diminuând precizia generală a diarizării.</w:t>
      </w:r>
    </w:p>
    <w:p w14:paraId="260D5F0C" w14:textId="63477F53" w:rsidR="0058242D" w:rsidRDefault="0058242D" w:rsidP="0058242D">
      <w:pPr>
        <w:spacing w:after="0" w:line="240" w:lineRule="auto"/>
      </w:pPr>
      <w:r>
        <w:tab/>
        <w:t>Un aspect important este faptul că, deși mai mulți vorbitori revin în înregistrare după o pauză, sistemul reușește să le păstreze eticheta inițială, demonstrând o capacitate rezonabilă de coerență temporală. Totuși, se remarcă dificultăți în detectarea precisă a s</w:t>
      </w:r>
      <w:r w:rsidR="00E731D8">
        <w:t xml:space="preserve">chimbărilor rapide de vorbitor, </w:t>
      </w:r>
      <w:r>
        <w:t>în anumite regiuni ale graficului apar</w:t>
      </w:r>
      <w:r w:rsidR="00E731D8">
        <w:t>ând</w:t>
      </w:r>
      <w:r>
        <w:t xml:space="preserve"> întârzieri la tranzițiile dintre doi vorbitori, ceea ce poate genera suprapuneri ușoare sau întârzieri în predicție.</w:t>
      </w:r>
    </w:p>
    <w:p w14:paraId="44954D9E" w14:textId="78D15E0D" w:rsidR="0058242D" w:rsidRDefault="0058242D" w:rsidP="0058242D">
      <w:pPr>
        <w:spacing w:after="0" w:line="240" w:lineRule="auto"/>
      </w:pPr>
      <w:r>
        <w:tab/>
        <w:t xml:space="preserve">Aceste observații </w:t>
      </w:r>
      <w:r w:rsidR="00E731D8">
        <w:t xml:space="preserve">pot fi vizualizate în </w:t>
      </w:r>
      <w:r w:rsidR="00E731D8">
        <w:fldChar w:fldCharType="begin"/>
      </w:r>
      <w:r w:rsidR="00E731D8">
        <w:instrText xml:space="preserve"> REF _Ref202116832 \h </w:instrText>
      </w:r>
      <w:r w:rsidR="00E731D8">
        <w:fldChar w:fldCharType="separate"/>
      </w:r>
      <w:r w:rsidR="00E731D8" w:rsidRPr="00E731D8">
        <w:t xml:space="preserve">Figura </w:t>
      </w:r>
      <w:r w:rsidR="00E731D8" w:rsidRPr="00E731D8">
        <w:rPr>
          <w:noProof/>
        </w:rPr>
        <w:t>4</w:t>
      </w:r>
      <w:r w:rsidR="00E731D8" w:rsidRPr="00E731D8">
        <w:t>.</w:t>
      </w:r>
      <w:r w:rsidR="00E731D8" w:rsidRPr="00E731D8">
        <w:rPr>
          <w:noProof/>
        </w:rPr>
        <w:t>23</w:t>
      </w:r>
      <w:r w:rsidR="00E731D8">
        <w:fldChar w:fldCharType="end"/>
      </w:r>
      <w:r w:rsidR="00E731D8">
        <w:t xml:space="preserve"> și </w:t>
      </w:r>
      <w:r>
        <w:t>sunt r</w:t>
      </w:r>
      <w:r w:rsidR="00E731D8">
        <w:t xml:space="preserve">eflectate în valorile metrice, ARI = 0.714 și DER = 0.169, </w:t>
      </w:r>
      <w:r>
        <w:t>care indică o performanță decentă, dar afectată de provocările introduse de structura dinamică a acestui caz.</w:t>
      </w:r>
    </w:p>
    <w:p w14:paraId="66B525A0" w14:textId="77777777" w:rsidR="00E731D8" w:rsidRDefault="00E731D8" w:rsidP="00E731D8">
      <w:pPr>
        <w:keepNext/>
        <w:spacing w:after="0" w:line="240" w:lineRule="auto"/>
        <w:jc w:val="center"/>
      </w:pPr>
      <w:r>
        <w:rPr>
          <w:noProof/>
          <w:lang w:eastAsia="ro-RO"/>
        </w:rPr>
        <w:lastRenderedPageBreak/>
        <w:drawing>
          <wp:inline distT="0" distB="0" distL="0" distR="0" wp14:anchorId="1561AF58" wp14:editId="12903545">
            <wp:extent cx="5090997" cy="210600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Vorbitori-Caz1_simple.png"/>
                    <pic:cNvPicPr/>
                  </pic:nvPicPr>
                  <pic:blipFill>
                    <a:blip r:embed="rId48">
                      <a:extLst>
                        <a:ext uri="{28A0092B-C50C-407E-A947-70E740481C1C}">
                          <a14:useLocalDpi xmlns:a14="http://schemas.microsoft.com/office/drawing/2010/main" val="0"/>
                        </a:ext>
                      </a:extLst>
                    </a:blip>
                    <a:stretch>
                      <a:fillRect/>
                    </a:stretch>
                  </pic:blipFill>
                  <pic:spPr>
                    <a:xfrm>
                      <a:off x="0" y="0"/>
                      <a:ext cx="5090997" cy="2106000"/>
                    </a:xfrm>
                    <a:prstGeom prst="rect">
                      <a:avLst/>
                    </a:prstGeom>
                  </pic:spPr>
                </pic:pic>
              </a:graphicData>
            </a:graphic>
          </wp:inline>
        </w:drawing>
      </w:r>
    </w:p>
    <w:p w14:paraId="00279318" w14:textId="56AC5890" w:rsidR="00E731D8" w:rsidRDefault="00E731D8" w:rsidP="00E731D8">
      <w:pPr>
        <w:pStyle w:val="Caption"/>
        <w:jc w:val="center"/>
        <w:rPr>
          <w:color w:val="auto"/>
        </w:rPr>
      </w:pPr>
      <w:bookmarkStart w:id="124" w:name="_Ref202116832"/>
      <w:bookmarkStart w:id="125" w:name="_Toc202137710"/>
      <w:r w:rsidRPr="00E731D8">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23</w:t>
      </w:r>
      <w:r w:rsidR="007957D8">
        <w:rPr>
          <w:color w:val="auto"/>
        </w:rPr>
        <w:fldChar w:fldCharType="end"/>
      </w:r>
      <w:bookmarkEnd w:id="124"/>
      <w:r w:rsidRPr="00E731D8">
        <w:rPr>
          <w:color w:val="auto"/>
        </w:rPr>
        <w:t xml:space="preserve"> - Cazul 3 - Diarizare Spectral Clustering + CNN-3L</w:t>
      </w:r>
      <w:bookmarkEnd w:id="125"/>
    </w:p>
    <w:p w14:paraId="790773E9" w14:textId="77777777" w:rsidR="009A4989" w:rsidRDefault="00E731D8" w:rsidP="009A4989">
      <w:pPr>
        <w:spacing w:after="0" w:line="240" w:lineRule="auto"/>
      </w:pPr>
      <w:r>
        <w:tab/>
      </w:r>
      <w:r w:rsidR="009A4989">
        <w:t>Modelul Baseline, utilizând metoda Spectral Clustering, oferă o segmentare globală bine echilibrată, în care majoritatea vorbitorilor sunt recunoscuți corect, iar tranzițiile între etichete sunt în general coerente. Segmentarea este clară și stabilă pe cea mai mare parte a înregistrării, ceea ce indică o capacitate rezonabilă a modelului de a distinge vorbirea între diferite persoane.</w:t>
      </w:r>
    </w:p>
    <w:p w14:paraId="6A3FF887" w14:textId="7FDE2AA4" w:rsidR="009A4989" w:rsidRDefault="009A4989" w:rsidP="009A4989">
      <w:pPr>
        <w:spacing w:after="0" w:line="240" w:lineRule="auto"/>
      </w:pPr>
      <w:r>
        <w:tab/>
        <w:t>Totuși, în prima parte a fișierului, se observă o succesiune rapidă de segmente foarte scurte și etichete instabile, semn că modelul are dificultăți în inițializarea corectă a grupării. În zona finală a înregistrării, se remarcă o altă problemă a sistemului, faptul că  sistemul întârzie asocierea segmentului cu vorbitorul corect. Acest decalaj temporal nu introduce o confuzie completă, dar afectează precizia granițelor dintre intervenț</w:t>
      </w:r>
      <w:r w:rsidR="009F05B9">
        <w:t>ii și indică o ușoară sensibilitate</w:t>
      </w:r>
      <w:r>
        <w:t xml:space="preserve"> în reacția modelului la tranziții scurte.</w:t>
      </w:r>
      <w:r w:rsidR="009F05B9">
        <w:t xml:space="preserve"> Graficul pentru verificarea diarzării poate fi urmărit în </w:t>
      </w:r>
      <w:r w:rsidR="009F05B9">
        <w:fldChar w:fldCharType="begin"/>
      </w:r>
      <w:r w:rsidR="009F05B9">
        <w:instrText xml:space="preserve"> REF _Ref202118955 \h </w:instrText>
      </w:r>
      <w:r w:rsidR="009F05B9">
        <w:fldChar w:fldCharType="separate"/>
      </w:r>
      <w:r w:rsidR="009F05B9" w:rsidRPr="009F05B9">
        <w:t xml:space="preserve">Figura </w:t>
      </w:r>
      <w:r w:rsidR="009F05B9" w:rsidRPr="009F05B9">
        <w:rPr>
          <w:noProof/>
        </w:rPr>
        <w:t>4</w:t>
      </w:r>
      <w:r w:rsidR="009F05B9" w:rsidRPr="009F05B9">
        <w:t>.</w:t>
      </w:r>
      <w:r w:rsidR="009F05B9" w:rsidRPr="009F05B9">
        <w:rPr>
          <w:noProof/>
        </w:rPr>
        <w:t>24</w:t>
      </w:r>
      <w:r w:rsidR="009F05B9">
        <w:fldChar w:fldCharType="end"/>
      </w:r>
      <w:r w:rsidR="009F05B9">
        <w:t xml:space="preserve">. </w:t>
      </w:r>
    </w:p>
    <w:p w14:paraId="587BECA4" w14:textId="0130157C" w:rsidR="00BC72EE" w:rsidRDefault="009A4989" w:rsidP="009A4989">
      <w:pPr>
        <w:spacing w:after="0" w:line="240" w:lineRule="auto"/>
      </w:pPr>
      <w:r>
        <w:tab/>
        <w:t>Valorile metric</w:t>
      </w:r>
      <w:r w:rsidR="009F05B9">
        <w:t xml:space="preserve">e corespunzătoare acestui caz, </w:t>
      </w:r>
      <w:r>
        <w:t xml:space="preserve">ARI = 0.848 și DER </w:t>
      </w:r>
      <w:r w:rsidR="009F05B9">
        <w:t xml:space="preserve">= 0.119 </w:t>
      </w:r>
      <w:r>
        <w:t>reflectă o performanță general</w:t>
      </w:r>
      <w:r w:rsidR="009F05B9">
        <w:t>ă</w:t>
      </w:r>
      <w:r>
        <w:t xml:space="preserve"> bună. Modelul reușește să păstreze coerența între majoritatea segmentelor, dar are dificultăți punctuale în zonele de tranziție rapidă sau în prezența unor trăsături acustice similare între anumiți vorbitori.</w:t>
      </w:r>
    </w:p>
    <w:p w14:paraId="65C2D5A1" w14:textId="77777777" w:rsidR="009F05B9" w:rsidRDefault="009F05B9" w:rsidP="009F05B9">
      <w:pPr>
        <w:keepNext/>
        <w:spacing w:after="0" w:line="240" w:lineRule="auto"/>
        <w:jc w:val="center"/>
      </w:pPr>
      <w:r>
        <w:rPr>
          <w:noProof/>
          <w:lang w:eastAsia="ro-RO"/>
        </w:rPr>
        <w:drawing>
          <wp:inline distT="0" distB="0" distL="0" distR="0" wp14:anchorId="4131DFA2" wp14:editId="7A215432">
            <wp:extent cx="5090997" cy="2106000"/>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Vorbitori-Caz1_baseline.png"/>
                    <pic:cNvPicPr/>
                  </pic:nvPicPr>
                  <pic:blipFill>
                    <a:blip r:embed="rId49">
                      <a:extLst>
                        <a:ext uri="{28A0092B-C50C-407E-A947-70E740481C1C}">
                          <a14:useLocalDpi xmlns:a14="http://schemas.microsoft.com/office/drawing/2010/main" val="0"/>
                        </a:ext>
                      </a:extLst>
                    </a:blip>
                    <a:stretch>
                      <a:fillRect/>
                    </a:stretch>
                  </pic:blipFill>
                  <pic:spPr>
                    <a:xfrm>
                      <a:off x="0" y="0"/>
                      <a:ext cx="5090997" cy="2106000"/>
                    </a:xfrm>
                    <a:prstGeom prst="rect">
                      <a:avLst/>
                    </a:prstGeom>
                  </pic:spPr>
                </pic:pic>
              </a:graphicData>
            </a:graphic>
          </wp:inline>
        </w:drawing>
      </w:r>
    </w:p>
    <w:p w14:paraId="702E7A05" w14:textId="1AAFC118" w:rsidR="009F05B9" w:rsidRDefault="009F05B9" w:rsidP="009F05B9">
      <w:pPr>
        <w:pStyle w:val="Caption"/>
        <w:jc w:val="center"/>
        <w:rPr>
          <w:color w:val="auto"/>
        </w:rPr>
      </w:pPr>
      <w:bookmarkStart w:id="126" w:name="_Ref202118955"/>
      <w:bookmarkStart w:id="127" w:name="_Toc202137711"/>
      <w:r w:rsidRPr="009F05B9">
        <w:rPr>
          <w:color w:val="auto"/>
        </w:rPr>
        <w:t xml:space="preserve">Figura </w:t>
      </w:r>
      <w:r w:rsidR="007957D8">
        <w:rPr>
          <w:color w:val="auto"/>
        </w:rPr>
        <w:fldChar w:fldCharType="begin"/>
      </w:r>
      <w:r w:rsidR="007957D8">
        <w:rPr>
          <w:color w:val="auto"/>
        </w:rPr>
        <w:instrText xml:space="preserve"> STYLEREF 1 \s </w:instrText>
      </w:r>
      <w:r w:rsidR="007957D8">
        <w:rPr>
          <w:color w:val="auto"/>
        </w:rPr>
        <w:fldChar w:fldCharType="separate"/>
      </w:r>
      <w:r w:rsidR="007957D8">
        <w:rPr>
          <w:noProof/>
          <w:color w:val="auto"/>
        </w:rPr>
        <w:t>4</w:t>
      </w:r>
      <w:r w:rsidR="007957D8">
        <w:rPr>
          <w:color w:val="auto"/>
        </w:rPr>
        <w:fldChar w:fldCharType="end"/>
      </w:r>
      <w:r w:rsidR="007957D8">
        <w:rPr>
          <w:color w:val="auto"/>
        </w:rPr>
        <w:t>.</w:t>
      </w:r>
      <w:r w:rsidR="007957D8">
        <w:rPr>
          <w:color w:val="auto"/>
        </w:rPr>
        <w:fldChar w:fldCharType="begin"/>
      </w:r>
      <w:r w:rsidR="007957D8">
        <w:rPr>
          <w:color w:val="auto"/>
        </w:rPr>
        <w:instrText xml:space="preserve"> SEQ Figura \* ARABIC \s 1 </w:instrText>
      </w:r>
      <w:r w:rsidR="007957D8">
        <w:rPr>
          <w:color w:val="auto"/>
        </w:rPr>
        <w:fldChar w:fldCharType="separate"/>
      </w:r>
      <w:r w:rsidR="007957D8">
        <w:rPr>
          <w:noProof/>
          <w:color w:val="auto"/>
        </w:rPr>
        <w:t>24</w:t>
      </w:r>
      <w:r w:rsidR="007957D8">
        <w:rPr>
          <w:color w:val="auto"/>
        </w:rPr>
        <w:fldChar w:fldCharType="end"/>
      </w:r>
      <w:bookmarkEnd w:id="126"/>
      <w:r w:rsidRPr="009F05B9">
        <w:rPr>
          <w:color w:val="auto"/>
        </w:rPr>
        <w:t xml:space="preserve"> - Cazul 3 - Diarizare Spectral Clustering + CNN-4L</w:t>
      </w:r>
      <w:bookmarkEnd w:id="127"/>
    </w:p>
    <w:p w14:paraId="0916C992" w14:textId="77777777" w:rsidR="009F05B9" w:rsidRDefault="009F05B9" w:rsidP="009F05B9"/>
    <w:p w14:paraId="1C1E098D" w14:textId="0A5587CC" w:rsidR="009F05B9" w:rsidRDefault="009F05B9" w:rsidP="009F05B9">
      <w:pPr>
        <w:spacing w:after="0" w:line="240" w:lineRule="auto"/>
      </w:pPr>
      <w:r>
        <w:lastRenderedPageBreak/>
        <w:tab/>
        <w:t xml:space="preserve">Modelul ResNet, combinat cu Spectral Clustering, a demonstrat performanțe semnificativ mai slabe în acest caz complex de diarizare. Deși în prima parte a înregistrării reușește să mențină o segmentare </w:t>
      </w:r>
      <w:r w:rsidR="007957D8">
        <w:t>corectă</w:t>
      </w:r>
      <w:r>
        <w:t xml:space="preserve"> pentru vorbitorii care intervin consecutiv, comportamentul general al modelului degradează vizibil odată cu avansarea în timp. </w:t>
      </w:r>
      <w:r w:rsidR="007957D8">
        <w:t xml:space="preserve">În a doua parte a înregistrării, </w:t>
      </w:r>
      <w:r>
        <w:t>segmentele de vorbire aparținând unor vorbitori distincți sunt atribuite aceluiași grup, ceea ce indică o subestimare a numărului de vorbitori.</w:t>
      </w:r>
    </w:p>
    <w:p w14:paraId="40BED688" w14:textId="161A6645" w:rsidR="009F05B9" w:rsidRDefault="009F05B9" w:rsidP="009F05B9">
      <w:pPr>
        <w:spacing w:after="0" w:line="240" w:lineRule="auto"/>
      </w:pPr>
      <w:r>
        <w:tab/>
        <w:t xml:space="preserve">Această problemă apare ca urmare a faptului că </w:t>
      </w:r>
      <w:r w:rsidR="007957D8">
        <w:t xml:space="preserve">vectorii de caracteristici generați de </w:t>
      </w:r>
      <w:r>
        <w:t>ResNet nu s</w:t>
      </w:r>
      <w:r w:rsidR="007957D8">
        <w:t>unt suficient de bine dispersați</w:t>
      </w:r>
      <w:r>
        <w:t xml:space="preserve"> în spațiul de caracteristici pentru a permite o separare eficientă a vocilor. În special în cazul vorbitorilor cu intervenții scurte și trăsături acustice similare, precum Margaret Thatcher și Julia Gillard, vectorii generați tind să fie prea apropiați între ei, ceea ce conduce la aglomerarea acestora în același</w:t>
      </w:r>
      <w:r w:rsidR="007957D8">
        <w:t xml:space="preserve"> grup</w:t>
      </w:r>
      <w:r>
        <w:t xml:space="preserve"> în etapa de </w:t>
      </w:r>
      <w:r w:rsidRPr="007957D8">
        <w:rPr>
          <w:i/>
        </w:rPr>
        <w:t>spectral clustering</w:t>
      </w:r>
      <w:r>
        <w:t>.</w:t>
      </w:r>
    </w:p>
    <w:p w14:paraId="60EE8B06" w14:textId="071BFF42" w:rsidR="007957D8" w:rsidRDefault="009F05B9" w:rsidP="007957D8">
      <w:pPr>
        <w:spacing w:after="0" w:line="240" w:lineRule="auto"/>
      </w:pPr>
      <w:r>
        <w:tab/>
      </w:r>
      <w:r w:rsidR="007957D8" w:rsidRPr="007957D8">
        <w:t>În plus, această metodă de grupare spectrală este sensibilă la modul în care sunt distribuite informațiile extrase de rețea din semnalul audio. Atunci când modelul ResNet nu reușește să diferențieze suficient caracteristicile vocale ale vorbitorilor, segmentarea poate asocia intervenți</w:t>
      </w:r>
      <w:r w:rsidR="007957D8">
        <w:t>i distincte aceluiași grup, omiț</w:t>
      </w:r>
      <w:r w:rsidR="007957D8" w:rsidRPr="007957D8">
        <w:t>ând astfel schimbările reale dintre vorbitori. Acest comportament este vizibil în graficul rezultat, unde, spre finalul înregistrării, etichetele atribuite nu mai corespund structurii reale a dialogului</w:t>
      </w:r>
      <w:r w:rsidR="007957D8">
        <w:t xml:space="preserve"> (</w:t>
      </w:r>
      <w:r w:rsidR="007957D8">
        <w:fldChar w:fldCharType="begin"/>
      </w:r>
      <w:r w:rsidR="007957D8">
        <w:instrText xml:space="preserve"> REF _Ref202120466 \h </w:instrText>
      </w:r>
      <w:r w:rsidR="007957D8">
        <w:fldChar w:fldCharType="separate"/>
      </w:r>
      <w:r w:rsidR="007957D8" w:rsidRPr="007957D8">
        <w:t xml:space="preserve">Figura </w:t>
      </w:r>
      <w:r w:rsidR="007957D8" w:rsidRPr="007957D8">
        <w:rPr>
          <w:noProof/>
        </w:rPr>
        <w:t>4</w:t>
      </w:r>
      <w:r w:rsidR="007957D8" w:rsidRPr="007957D8">
        <w:t>.</w:t>
      </w:r>
      <w:r w:rsidR="007957D8" w:rsidRPr="007957D8">
        <w:rPr>
          <w:noProof/>
        </w:rPr>
        <w:t>25</w:t>
      </w:r>
      <w:r w:rsidR="007957D8">
        <w:fldChar w:fldCharType="end"/>
      </w:r>
      <w:r w:rsidR="007957D8">
        <w:t>)</w:t>
      </w:r>
      <w:r w:rsidR="007957D8" w:rsidRPr="007957D8">
        <w:t>.</w:t>
      </w:r>
    </w:p>
    <w:p w14:paraId="4A3FA068" w14:textId="6F470DEB" w:rsidR="009F05B9" w:rsidRDefault="007957D8" w:rsidP="007957D8">
      <w:pPr>
        <w:spacing w:after="0" w:line="240" w:lineRule="auto"/>
      </w:pPr>
      <w:r>
        <w:tab/>
      </w:r>
      <w:r w:rsidR="009F05B9">
        <w:t>Chiar dacă există câteva porțiuni un</w:t>
      </w:r>
      <w:r>
        <w:t>de diarizarea pare rezonabilă, precum</w:t>
      </w:r>
      <w:r w:rsidR="009F05B9">
        <w:t xml:space="preserve"> segmentele</w:t>
      </w:r>
      <w:r>
        <w:t xml:space="preserve"> lungi ale primilor vorbitori, </w:t>
      </w:r>
      <w:r w:rsidR="009F05B9">
        <w:t>modelul eșuează în a păstra consistența detecției pe întreaga durată. Valorile metrice susțin aceste observații: ARI = 0.287, respectiv DER = 0.492, confirmând o diarizare dezechilibrată și o capacitate scăzută de adaptare la structuri vocale variate.</w:t>
      </w:r>
    </w:p>
    <w:p w14:paraId="52019A10" w14:textId="77777777" w:rsidR="0006361D" w:rsidRDefault="0006361D" w:rsidP="007957D8">
      <w:pPr>
        <w:spacing w:after="0" w:line="240" w:lineRule="auto"/>
      </w:pPr>
    </w:p>
    <w:p w14:paraId="0970847A" w14:textId="77777777" w:rsidR="007957D8" w:rsidRDefault="007957D8" w:rsidP="007957D8">
      <w:pPr>
        <w:keepNext/>
        <w:spacing w:after="0" w:line="240" w:lineRule="auto"/>
        <w:jc w:val="center"/>
      </w:pPr>
      <w:r>
        <w:rPr>
          <w:noProof/>
          <w:lang w:eastAsia="ro-RO"/>
        </w:rPr>
        <w:drawing>
          <wp:inline distT="0" distB="0" distL="0" distR="0" wp14:anchorId="64CC84A3" wp14:editId="5D378597">
            <wp:extent cx="5090997" cy="2106000"/>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Vorbitori-Caz1_resnet.png"/>
                    <pic:cNvPicPr/>
                  </pic:nvPicPr>
                  <pic:blipFill>
                    <a:blip r:embed="rId50">
                      <a:extLst>
                        <a:ext uri="{28A0092B-C50C-407E-A947-70E740481C1C}">
                          <a14:useLocalDpi xmlns:a14="http://schemas.microsoft.com/office/drawing/2010/main" val="0"/>
                        </a:ext>
                      </a:extLst>
                    </a:blip>
                    <a:stretch>
                      <a:fillRect/>
                    </a:stretch>
                  </pic:blipFill>
                  <pic:spPr>
                    <a:xfrm>
                      <a:off x="0" y="0"/>
                      <a:ext cx="5090997" cy="2106000"/>
                    </a:xfrm>
                    <a:prstGeom prst="rect">
                      <a:avLst/>
                    </a:prstGeom>
                  </pic:spPr>
                </pic:pic>
              </a:graphicData>
            </a:graphic>
          </wp:inline>
        </w:drawing>
      </w:r>
    </w:p>
    <w:p w14:paraId="45C7967F" w14:textId="294EE05A" w:rsidR="00696CE4" w:rsidRDefault="007957D8" w:rsidP="0006361D">
      <w:pPr>
        <w:pStyle w:val="Caption"/>
        <w:jc w:val="center"/>
        <w:rPr>
          <w:color w:val="auto"/>
        </w:rPr>
      </w:pPr>
      <w:bookmarkStart w:id="128" w:name="_Ref202120466"/>
      <w:bookmarkStart w:id="129" w:name="_Toc202137712"/>
      <w:r w:rsidRPr="007957D8">
        <w:rPr>
          <w:color w:val="auto"/>
        </w:rPr>
        <w:t xml:space="preserve">Figura </w:t>
      </w:r>
      <w:r w:rsidRPr="007957D8">
        <w:rPr>
          <w:color w:val="auto"/>
        </w:rPr>
        <w:fldChar w:fldCharType="begin"/>
      </w:r>
      <w:r w:rsidRPr="007957D8">
        <w:rPr>
          <w:color w:val="auto"/>
        </w:rPr>
        <w:instrText xml:space="preserve"> STYLEREF 1 \s </w:instrText>
      </w:r>
      <w:r w:rsidRPr="007957D8">
        <w:rPr>
          <w:color w:val="auto"/>
        </w:rPr>
        <w:fldChar w:fldCharType="separate"/>
      </w:r>
      <w:r w:rsidRPr="007957D8">
        <w:rPr>
          <w:noProof/>
          <w:color w:val="auto"/>
        </w:rPr>
        <w:t>4</w:t>
      </w:r>
      <w:r w:rsidRPr="007957D8">
        <w:rPr>
          <w:color w:val="auto"/>
        </w:rPr>
        <w:fldChar w:fldCharType="end"/>
      </w:r>
      <w:r w:rsidRPr="007957D8">
        <w:rPr>
          <w:color w:val="auto"/>
        </w:rPr>
        <w:t>.</w:t>
      </w:r>
      <w:r w:rsidRPr="007957D8">
        <w:rPr>
          <w:color w:val="auto"/>
        </w:rPr>
        <w:fldChar w:fldCharType="begin"/>
      </w:r>
      <w:r w:rsidRPr="007957D8">
        <w:rPr>
          <w:color w:val="auto"/>
        </w:rPr>
        <w:instrText xml:space="preserve"> SEQ Figura \* ARABIC \s 1 </w:instrText>
      </w:r>
      <w:r w:rsidRPr="007957D8">
        <w:rPr>
          <w:color w:val="auto"/>
        </w:rPr>
        <w:fldChar w:fldCharType="separate"/>
      </w:r>
      <w:r w:rsidRPr="007957D8">
        <w:rPr>
          <w:noProof/>
          <w:color w:val="auto"/>
        </w:rPr>
        <w:t>25</w:t>
      </w:r>
      <w:r w:rsidRPr="007957D8">
        <w:rPr>
          <w:color w:val="auto"/>
        </w:rPr>
        <w:fldChar w:fldCharType="end"/>
      </w:r>
      <w:bookmarkEnd w:id="128"/>
      <w:r w:rsidRPr="007957D8">
        <w:rPr>
          <w:color w:val="auto"/>
        </w:rPr>
        <w:t xml:space="preserve"> - Cazul 3 - Diarizare Spectral Clustering + ResNet-18</w:t>
      </w:r>
      <w:bookmarkEnd w:id="129"/>
    </w:p>
    <w:p w14:paraId="22802896" w14:textId="77777777" w:rsidR="0006361D" w:rsidRDefault="0006361D" w:rsidP="0006361D"/>
    <w:p w14:paraId="692F5F6A" w14:textId="77777777" w:rsidR="0006361D" w:rsidRDefault="0006361D" w:rsidP="0006361D"/>
    <w:p w14:paraId="596C65A2" w14:textId="77777777" w:rsidR="0006361D" w:rsidRPr="0006361D" w:rsidRDefault="0006361D" w:rsidP="0006361D"/>
    <w:p w14:paraId="38C664C5" w14:textId="69133D12" w:rsidR="000430DA" w:rsidRDefault="0006361D" w:rsidP="0006361D">
      <w:pPr>
        <w:pStyle w:val="Heading3"/>
        <w:rPr>
          <w:rFonts w:eastAsiaTheme="minorHAnsi"/>
        </w:rPr>
      </w:pPr>
      <w:r>
        <w:rPr>
          <w:rFonts w:eastAsiaTheme="minorHAnsi"/>
        </w:rPr>
        <w:lastRenderedPageBreak/>
        <w:t xml:space="preserve"> </w:t>
      </w:r>
      <w:r w:rsidR="008135FE">
        <w:rPr>
          <w:rFonts w:eastAsiaTheme="minorHAnsi"/>
        </w:rPr>
        <w:tab/>
      </w:r>
      <w:bookmarkStart w:id="130" w:name="_Toc202144997"/>
      <w:r>
        <w:rPr>
          <w:rFonts w:eastAsiaTheme="minorHAnsi"/>
        </w:rPr>
        <w:t>Compararea generală a metodelor</w:t>
      </w:r>
      <w:bookmarkEnd w:id="130"/>
    </w:p>
    <w:p w14:paraId="2E83E8EB" w14:textId="10548AA7" w:rsidR="0006361D" w:rsidRDefault="0006361D" w:rsidP="007659DE">
      <w:pPr>
        <w:spacing w:after="0" w:line="240" w:lineRule="auto"/>
        <w:rPr>
          <w:lang w:val="en-US"/>
        </w:rPr>
      </w:pPr>
      <w:r>
        <w:tab/>
      </w:r>
      <w:r w:rsidR="007659DE">
        <w:rPr>
          <w:lang w:val="en-GB"/>
        </w:rPr>
        <w:t xml:space="preserve">Pentru </w:t>
      </w:r>
      <w:proofErr w:type="gramStart"/>
      <w:r w:rsidR="007659DE">
        <w:rPr>
          <w:lang w:val="en-GB"/>
        </w:rPr>
        <w:t>a</w:t>
      </w:r>
      <w:proofErr w:type="gramEnd"/>
      <w:r w:rsidR="007659DE">
        <w:rPr>
          <w:lang w:val="en-GB"/>
        </w:rPr>
        <w:t xml:space="preserve"> evalua performan</w:t>
      </w:r>
      <w:r w:rsidR="007659DE">
        <w:t xml:space="preserve">ța globală a sistemului </w:t>
      </w:r>
      <w:r w:rsidR="00D646E2">
        <w:t>de diarizare, au fost generate 10</w:t>
      </w:r>
      <w:r w:rsidR="007659DE">
        <w:t>0 de înregistrări audio construite astfel încât să acopere scenarii diverse. Acestea includ</w:t>
      </w:r>
      <w:r w:rsidR="007659DE">
        <w:rPr>
          <w:lang w:val="en-US"/>
        </w:rPr>
        <w:t>:</w:t>
      </w:r>
    </w:p>
    <w:p w14:paraId="44287FEE" w14:textId="39F28EF1" w:rsidR="007659DE" w:rsidRPr="007659DE" w:rsidRDefault="007659DE" w:rsidP="007659DE">
      <w:pPr>
        <w:pStyle w:val="ListParagraph"/>
        <w:numPr>
          <w:ilvl w:val="0"/>
          <w:numId w:val="22"/>
        </w:numPr>
        <w:spacing w:after="0" w:line="240" w:lineRule="auto"/>
        <w:rPr>
          <w:lang w:val="en-US"/>
        </w:rPr>
      </w:pPr>
      <w:r>
        <w:rPr>
          <w:lang w:val="en-US"/>
        </w:rPr>
        <w:t>Varia</w:t>
      </w:r>
      <w:r>
        <w:t>ții ale numărului de vorbitori</w:t>
      </w:r>
    </w:p>
    <w:p w14:paraId="2962939C" w14:textId="38D17F85" w:rsidR="007659DE" w:rsidRPr="007659DE" w:rsidRDefault="007659DE" w:rsidP="007659DE">
      <w:pPr>
        <w:pStyle w:val="ListParagraph"/>
        <w:numPr>
          <w:ilvl w:val="0"/>
          <w:numId w:val="22"/>
        </w:numPr>
        <w:spacing w:after="0" w:line="240" w:lineRule="auto"/>
        <w:rPr>
          <w:lang w:val="en-US"/>
        </w:rPr>
      </w:pPr>
      <w:r>
        <w:t>Durate diferite ale intervenților vorbitorilor</w:t>
      </w:r>
    </w:p>
    <w:p w14:paraId="5815E4EF" w14:textId="7AACFF2D" w:rsidR="007659DE" w:rsidRPr="007659DE" w:rsidRDefault="007659DE" w:rsidP="007659DE">
      <w:pPr>
        <w:pStyle w:val="ListParagraph"/>
        <w:numPr>
          <w:ilvl w:val="0"/>
          <w:numId w:val="22"/>
        </w:numPr>
        <w:spacing w:after="0" w:line="240" w:lineRule="auto"/>
        <w:rPr>
          <w:lang w:val="en-US"/>
        </w:rPr>
      </w:pPr>
      <w:r>
        <w:t>Diferite tranziții între vorbitori (simetrice, rapide, neregulate)</w:t>
      </w:r>
    </w:p>
    <w:p w14:paraId="59C653D6" w14:textId="77777777" w:rsidR="007659DE" w:rsidRDefault="007659DE" w:rsidP="007659DE">
      <w:pPr>
        <w:spacing w:after="0" w:line="240" w:lineRule="auto"/>
        <w:rPr>
          <w:lang w:val="en-US"/>
        </w:rPr>
      </w:pPr>
    </w:p>
    <w:p w14:paraId="1C272CA5" w14:textId="7A2B9C24" w:rsidR="007659DE" w:rsidRDefault="007659DE" w:rsidP="007659DE">
      <w:pPr>
        <w:spacing w:after="0" w:line="240" w:lineRule="auto"/>
      </w:pPr>
      <w:r>
        <w:rPr>
          <w:lang w:val="en-US"/>
        </w:rPr>
        <w:tab/>
        <w:t>Fiecare înregistrare a fost procesată prin cele șase combinații posibile: dou</w:t>
      </w:r>
      <w:r>
        <w:t>ă metode de segmentare (K-Means și Spectral Clustering) aplicate pe vectorii de trăsături rezultați în urma antrenării celor trei modele (CNN-3L, CNN-4L, respectiv ResNet-18). Pentru fiecare combinație au fost calculate valorile medii ale metricilor ARI și DER, rezultatele obț</w:t>
      </w:r>
      <w:r w:rsidR="004523AF">
        <w:t xml:space="preserve">inute fiind prezentate în </w:t>
      </w:r>
      <w:r w:rsidR="004523AF">
        <w:fldChar w:fldCharType="begin"/>
      </w:r>
      <w:r w:rsidR="004523AF">
        <w:instrText xml:space="preserve"> REF _Ref202137604 \h </w:instrText>
      </w:r>
      <w:r w:rsidR="004523AF">
        <w:fldChar w:fldCharType="separate"/>
      </w:r>
      <w:r w:rsidR="004523AF" w:rsidRPr="00570229">
        <w:t xml:space="preserve">Tabelul </w:t>
      </w:r>
      <w:r w:rsidR="004523AF" w:rsidRPr="00570229">
        <w:rPr>
          <w:noProof/>
        </w:rPr>
        <w:t>2</w:t>
      </w:r>
      <w:r w:rsidR="004523AF">
        <w:fldChar w:fldCharType="end"/>
      </w:r>
      <w:r>
        <w:t>.</w:t>
      </w:r>
    </w:p>
    <w:p w14:paraId="175AEE6B" w14:textId="77777777" w:rsidR="00E3535C" w:rsidRDefault="00E3535C" w:rsidP="007659DE">
      <w:pPr>
        <w:spacing w:after="0" w:line="240" w:lineRule="auto"/>
      </w:pPr>
    </w:p>
    <w:p w14:paraId="167938DE" w14:textId="77777777" w:rsidR="00E3535C" w:rsidRDefault="00E3535C" w:rsidP="007659DE">
      <w:pPr>
        <w:spacing w:after="0" w:line="240" w:lineRule="auto"/>
      </w:pPr>
    </w:p>
    <w:tbl>
      <w:tblPr>
        <w:tblW w:w="8517" w:type="dxa"/>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97"/>
        <w:gridCol w:w="2268"/>
        <w:gridCol w:w="2126"/>
        <w:gridCol w:w="2126"/>
      </w:tblGrid>
      <w:tr w:rsidR="007659DE" w14:paraId="4F88A392" w14:textId="11A5D0DD" w:rsidTr="00570229">
        <w:trPr>
          <w:trHeight w:val="838"/>
        </w:trPr>
        <w:tc>
          <w:tcPr>
            <w:tcW w:w="1997" w:type="dxa"/>
          </w:tcPr>
          <w:p w14:paraId="6F19E58F" w14:textId="3EDB9060" w:rsidR="007659DE" w:rsidRDefault="00E3535C" w:rsidP="007659DE">
            <w:pPr>
              <w:spacing w:after="0" w:line="240" w:lineRule="auto"/>
            </w:pPr>
            <w:r>
              <w:t>Metodă</w:t>
            </w:r>
          </w:p>
        </w:tc>
        <w:tc>
          <w:tcPr>
            <w:tcW w:w="2268" w:type="dxa"/>
          </w:tcPr>
          <w:p w14:paraId="48E852C5" w14:textId="31C487D1" w:rsidR="007659DE" w:rsidRDefault="00E3535C" w:rsidP="007659DE">
            <w:pPr>
              <w:spacing w:after="0" w:line="240" w:lineRule="auto"/>
            </w:pPr>
            <w:r>
              <w:t>Model</w:t>
            </w:r>
          </w:p>
        </w:tc>
        <w:tc>
          <w:tcPr>
            <w:tcW w:w="2126" w:type="dxa"/>
          </w:tcPr>
          <w:p w14:paraId="24C6CBFA" w14:textId="5F104A13" w:rsidR="007659DE" w:rsidRDefault="00E3535C" w:rsidP="007659DE">
            <w:pPr>
              <w:spacing w:after="0" w:line="240" w:lineRule="auto"/>
            </w:pPr>
            <w:r>
              <w:t>ARI</w:t>
            </w:r>
          </w:p>
        </w:tc>
        <w:tc>
          <w:tcPr>
            <w:tcW w:w="2126" w:type="dxa"/>
          </w:tcPr>
          <w:p w14:paraId="214A717F" w14:textId="2EF8DF79" w:rsidR="007659DE" w:rsidRDefault="00E3535C" w:rsidP="007659DE">
            <w:pPr>
              <w:spacing w:after="0" w:line="240" w:lineRule="auto"/>
            </w:pPr>
            <w:r>
              <w:t>DER</w:t>
            </w:r>
          </w:p>
        </w:tc>
      </w:tr>
      <w:tr w:rsidR="00E3535C" w14:paraId="63EA4B53" w14:textId="28708CE3" w:rsidTr="00570229">
        <w:trPr>
          <w:trHeight w:val="717"/>
        </w:trPr>
        <w:tc>
          <w:tcPr>
            <w:tcW w:w="1997" w:type="dxa"/>
            <w:vMerge w:val="restart"/>
          </w:tcPr>
          <w:p w14:paraId="10ECB50C" w14:textId="51A514E2" w:rsidR="00E3535C" w:rsidRDefault="00E3535C" w:rsidP="00570229">
            <w:pPr>
              <w:spacing w:after="0" w:line="240" w:lineRule="auto"/>
            </w:pPr>
            <w:r>
              <w:t>K-Means</w:t>
            </w:r>
          </w:p>
        </w:tc>
        <w:tc>
          <w:tcPr>
            <w:tcW w:w="2268" w:type="dxa"/>
          </w:tcPr>
          <w:p w14:paraId="748F9C47" w14:textId="71DF4C98" w:rsidR="00E3535C" w:rsidRDefault="00E3535C" w:rsidP="007659DE">
            <w:pPr>
              <w:spacing w:after="0" w:line="240" w:lineRule="auto"/>
            </w:pPr>
            <w:r>
              <w:t>CNN-3L</w:t>
            </w:r>
          </w:p>
        </w:tc>
        <w:tc>
          <w:tcPr>
            <w:tcW w:w="2126" w:type="dxa"/>
          </w:tcPr>
          <w:p w14:paraId="12B2F512" w14:textId="3978A0AB" w:rsidR="00E3535C" w:rsidRDefault="005765DF" w:rsidP="007659DE">
            <w:pPr>
              <w:spacing w:after="0" w:line="240" w:lineRule="auto"/>
            </w:pPr>
            <w:r>
              <w:t>0.919</w:t>
            </w:r>
          </w:p>
        </w:tc>
        <w:tc>
          <w:tcPr>
            <w:tcW w:w="2126" w:type="dxa"/>
          </w:tcPr>
          <w:p w14:paraId="00D9A4BB" w14:textId="5E0ED063" w:rsidR="00E3535C" w:rsidRDefault="005765DF" w:rsidP="007659DE">
            <w:pPr>
              <w:spacing w:after="0" w:line="240" w:lineRule="auto"/>
            </w:pPr>
            <w:r>
              <w:t>0.052</w:t>
            </w:r>
          </w:p>
        </w:tc>
      </w:tr>
      <w:tr w:rsidR="00E3535C" w14:paraId="427FB5F5" w14:textId="77777777" w:rsidTr="00570229">
        <w:trPr>
          <w:trHeight w:val="750"/>
        </w:trPr>
        <w:tc>
          <w:tcPr>
            <w:tcW w:w="1997" w:type="dxa"/>
            <w:vMerge/>
          </w:tcPr>
          <w:p w14:paraId="69179F49" w14:textId="77777777" w:rsidR="00E3535C" w:rsidRDefault="00E3535C" w:rsidP="007659DE">
            <w:pPr>
              <w:spacing w:after="0" w:line="240" w:lineRule="auto"/>
            </w:pPr>
          </w:p>
        </w:tc>
        <w:tc>
          <w:tcPr>
            <w:tcW w:w="2268" w:type="dxa"/>
          </w:tcPr>
          <w:p w14:paraId="4A46A1E3" w14:textId="46BC55D1" w:rsidR="00E3535C" w:rsidRDefault="00E3535C" w:rsidP="007659DE">
            <w:pPr>
              <w:spacing w:after="0" w:line="240" w:lineRule="auto"/>
            </w:pPr>
            <w:r>
              <w:t>CNN-4L</w:t>
            </w:r>
          </w:p>
        </w:tc>
        <w:tc>
          <w:tcPr>
            <w:tcW w:w="2126" w:type="dxa"/>
          </w:tcPr>
          <w:p w14:paraId="12BD70A9" w14:textId="2CF5C732" w:rsidR="00E3535C" w:rsidRDefault="005765DF" w:rsidP="007659DE">
            <w:pPr>
              <w:spacing w:after="0" w:line="240" w:lineRule="auto"/>
            </w:pPr>
            <w:r>
              <w:t>0.938</w:t>
            </w:r>
          </w:p>
        </w:tc>
        <w:tc>
          <w:tcPr>
            <w:tcW w:w="2126" w:type="dxa"/>
          </w:tcPr>
          <w:p w14:paraId="0897CC27" w14:textId="2A0E3B2F" w:rsidR="00E3535C" w:rsidRDefault="005765DF" w:rsidP="007659DE">
            <w:pPr>
              <w:spacing w:after="0" w:line="240" w:lineRule="auto"/>
            </w:pPr>
            <w:r>
              <w:t>0.033</w:t>
            </w:r>
          </w:p>
        </w:tc>
      </w:tr>
      <w:tr w:rsidR="00E3535C" w14:paraId="5516EC06" w14:textId="77777777" w:rsidTr="00570229">
        <w:trPr>
          <w:trHeight w:val="614"/>
        </w:trPr>
        <w:tc>
          <w:tcPr>
            <w:tcW w:w="1997" w:type="dxa"/>
            <w:vMerge/>
          </w:tcPr>
          <w:p w14:paraId="631E0752" w14:textId="77777777" w:rsidR="00E3535C" w:rsidRDefault="00E3535C" w:rsidP="007659DE">
            <w:pPr>
              <w:spacing w:after="0" w:line="240" w:lineRule="auto"/>
            </w:pPr>
          </w:p>
        </w:tc>
        <w:tc>
          <w:tcPr>
            <w:tcW w:w="2268" w:type="dxa"/>
          </w:tcPr>
          <w:p w14:paraId="120BCBEE" w14:textId="331EDE6B" w:rsidR="00E3535C" w:rsidRDefault="00E3535C" w:rsidP="007659DE">
            <w:pPr>
              <w:spacing w:after="0" w:line="240" w:lineRule="auto"/>
            </w:pPr>
            <w:r>
              <w:t>ResNet-18</w:t>
            </w:r>
          </w:p>
        </w:tc>
        <w:tc>
          <w:tcPr>
            <w:tcW w:w="2126" w:type="dxa"/>
          </w:tcPr>
          <w:p w14:paraId="699B1597" w14:textId="7C65DE17" w:rsidR="00E3535C" w:rsidRDefault="005765DF" w:rsidP="007659DE">
            <w:pPr>
              <w:spacing w:after="0" w:line="240" w:lineRule="auto"/>
            </w:pPr>
            <w:r>
              <w:t>0.836</w:t>
            </w:r>
          </w:p>
        </w:tc>
        <w:tc>
          <w:tcPr>
            <w:tcW w:w="2126" w:type="dxa"/>
          </w:tcPr>
          <w:p w14:paraId="7D984188" w14:textId="13FDBA38" w:rsidR="00E3535C" w:rsidRDefault="005765DF" w:rsidP="007659DE">
            <w:pPr>
              <w:spacing w:after="0" w:line="240" w:lineRule="auto"/>
            </w:pPr>
            <w:r>
              <w:t>0.099</w:t>
            </w:r>
          </w:p>
        </w:tc>
      </w:tr>
      <w:tr w:rsidR="00E3535C" w14:paraId="31076B7A" w14:textId="77777777" w:rsidTr="00570229">
        <w:trPr>
          <w:trHeight w:val="700"/>
        </w:trPr>
        <w:tc>
          <w:tcPr>
            <w:tcW w:w="1997" w:type="dxa"/>
            <w:vMerge w:val="restart"/>
          </w:tcPr>
          <w:p w14:paraId="6FCCBB6E" w14:textId="75903EEF" w:rsidR="00E3535C" w:rsidRDefault="00E3535C" w:rsidP="007659DE">
            <w:pPr>
              <w:spacing w:after="0" w:line="240" w:lineRule="auto"/>
            </w:pPr>
            <w:r>
              <w:t>Spectral Clustering</w:t>
            </w:r>
          </w:p>
        </w:tc>
        <w:tc>
          <w:tcPr>
            <w:tcW w:w="2268" w:type="dxa"/>
          </w:tcPr>
          <w:p w14:paraId="1C3F5C68" w14:textId="513E8493" w:rsidR="00E3535C" w:rsidRDefault="00E3535C" w:rsidP="007659DE">
            <w:pPr>
              <w:spacing w:after="0" w:line="240" w:lineRule="auto"/>
            </w:pPr>
            <w:r>
              <w:t>CNN-3L</w:t>
            </w:r>
          </w:p>
        </w:tc>
        <w:tc>
          <w:tcPr>
            <w:tcW w:w="2126" w:type="dxa"/>
          </w:tcPr>
          <w:p w14:paraId="45C8B568" w14:textId="4E36401D" w:rsidR="00E3535C" w:rsidRDefault="005765DF" w:rsidP="007659DE">
            <w:pPr>
              <w:spacing w:after="0" w:line="240" w:lineRule="auto"/>
            </w:pPr>
            <w:r>
              <w:t>0.422</w:t>
            </w:r>
          </w:p>
        </w:tc>
        <w:tc>
          <w:tcPr>
            <w:tcW w:w="2126" w:type="dxa"/>
          </w:tcPr>
          <w:p w14:paraId="3FE43664" w14:textId="2668B5D6" w:rsidR="00E3535C" w:rsidRDefault="005765DF" w:rsidP="007659DE">
            <w:pPr>
              <w:spacing w:after="0" w:line="240" w:lineRule="auto"/>
            </w:pPr>
            <w:r>
              <w:t>0.372</w:t>
            </w:r>
          </w:p>
        </w:tc>
      </w:tr>
      <w:tr w:rsidR="00E3535C" w14:paraId="10A7CE3C" w14:textId="77777777" w:rsidTr="00570229">
        <w:trPr>
          <w:trHeight w:val="696"/>
        </w:trPr>
        <w:tc>
          <w:tcPr>
            <w:tcW w:w="1997" w:type="dxa"/>
            <w:vMerge/>
          </w:tcPr>
          <w:p w14:paraId="1E3A108B" w14:textId="77777777" w:rsidR="00E3535C" w:rsidRDefault="00E3535C" w:rsidP="007659DE">
            <w:pPr>
              <w:spacing w:after="0" w:line="240" w:lineRule="auto"/>
            </w:pPr>
          </w:p>
        </w:tc>
        <w:tc>
          <w:tcPr>
            <w:tcW w:w="2268" w:type="dxa"/>
          </w:tcPr>
          <w:p w14:paraId="34996AB4" w14:textId="5503B922" w:rsidR="00E3535C" w:rsidRDefault="00E3535C" w:rsidP="007659DE">
            <w:pPr>
              <w:spacing w:after="0" w:line="240" w:lineRule="auto"/>
            </w:pPr>
            <w:r>
              <w:t>CNN-4L</w:t>
            </w:r>
          </w:p>
        </w:tc>
        <w:tc>
          <w:tcPr>
            <w:tcW w:w="2126" w:type="dxa"/>
          </w:tcPr>
          <w:p w14:paraId="7C9F5CCB" w14:textId="04D2C75D" w:rsidR="00E3535C" w:rsidRDefault="005765DF" w:rsidP="007659DE">
            <w:pPr>
              <w:spacing w:after="0" w:line="240" w:lineRule="auto"/>
            </w:pPr>
            <w:r>
              <w:t>0.42</w:t>
            </w:r>
          </w:p>
        </w:tc>
        <w:tc>
          <w:tcPr>
            <w:tcW w:w="2126" w:type="dxa"/>
          </w:tcPr>
          <w:p w14:paraId="08B7DD0C" w14:textId="1580A754" w:rsidR="00E3535C" w:rsidRDefault="005765DF" w:rsidP="007659DE">
            <w:pPr>
              <w:spacing w:after="0" w:line="240" w:lineRule="auto"/>
            </w:pPr>
            <w:r>
              <w:t>0.374</w:t>
            </w:r>
          </w:p>
        </w:tc>
      </w:tr>
      <w:tr w:rsidR="00E3535C" w14:paraId="447BD1E3" w14:textId="77777777" w:rsidTr="00570229">
        <w:trPr>
          <w:trHeight w:val="844"/>
        </w:trPr>
        <w:tc>
          <w:tcPr>
            <w:tcW w:w="1997" w:type="dxa"/>
            <w:vMerge/>
          </w:tcPr>
          <w:p w14:paraId="584F176B" w14:textId="77777777" w:rsidR="00E3535C" w:rsidRDefault="00E3535C" w:rsidP="007659DE">
            <w:pPr>
              <w:spacing w:after="0" w:line="240" w:lineRule="auto"/>
            </w:pPr>
          </w:p>
        </w:tc>
        <w:tc>
          <w:tcPr>
            <w:tcW w:w="2268" w:type="dxa"/>
          </w:tcPr>
          <w:p w14:paraId="6D424A38" w14:textId="49F83B53" w:rsidR="00E3535C" w:rsidRDefault="00E3535C" w:rsidP="007659DE">
            <w:pPr>
              <w:spacing w:after="0" w:line="240" w:lineRule="auto"/>
            </w:pPr>
            <w:r>
              <w:t>ResNet-18</w:t>
            </w:r>
          </w:p>
        </w:tc>
        <w:tc>
          <w:tcPr>
            <w:tcW w:w="2126" w:type="dxa"/>
          </w:tcPr>
          <w:p w14:paraId="23264B32" w14:textId="44FC84E1" w:rsidR="00E3535C" w:rsidRDefault="005765DF" w:rsidP="007659DE">
            <w:pPr>
              <w:spacing w:after="0" w:line="240" w:lineRule="auto"/>
            </w:pPr>
            <w:r>
              <w:t>0.368</w:t>
            </w:r>
          </w:p>
        </w:tc>
        <w:tc>
          <w:tcPr>
            <w:tcW w:w="2126" w:type="dxa"/>
          </w:tcPr>
          <w:p w14:paraId="0F1F7297" w14:textId="01C5FD76" w:rsidR="00E3535C" w:rsidRDefault="005765DF" w:rsidP="00570229">
            <w:pPr>
              <w:keepNext/>
              <w:spacing w:after="0" w:line="240" w:lineRule="auto"/>
            </w:pPr>
            <w:r>
              <w:t>0.393</w:t>
            </w:r>
          </w:p>
        </w:tc>
      </w:tr>
    </w:tbl>
    <w:p w14:paraId="4D07D274" w14:textId="77777777" w:rsidR="00570229" w:rsidRDefault="00570229" w:rsidP="00570229">
      <w:pPr>
        <w:pStyle w:val="Caption"/>
        <w:jc w:val="center"/>
        <w:rPr>
          <w:color w:val="auto"/>
        </w:rPr>
      </w:pPr>
    </w:p>
    <w:p w14:paraId="71777B17" w14:textId="4FECDDDA" w:rsidR="007659DE" w:rsidRDefault="00570229" w:rsidP="00570229">
      <w:pPr>
        <w:pStyle w:val="Caption"/>
        <w:jc w:val="center"/>
        <w:rPr>
          <w:color w:val="auto"/>
        </w:rPr>
      </w:pPr>
      <w:bookmarkStart w:id="131" w:name="_Ref202137604"/>
      <w:bookmarkStart w:id="132" w:name="_Toc202145171"/>
      <w:r w:rsidRPr="00570229">
        <w:rPr>
          <w:color w:val="auto"/>
        </w:rPr>
        <w:t xml:space="preserve">Tabelul </w:t>
      </w:r>
      <w:r w:rsidRPr="00570229">
        <w:rPr>
          <w:color w:val="auto"/>
        </w:rPr>
        <w:fldChar w:fldCharType="begin"/>
      </w:r>
      <w:r w:rsidRPr="00570229">
        <w:rPr>
          <w:color w:val="auto"/>
        </w:rPr>
        <w:instrText xml:space="preserve"> SEQ Tabelul \* ARABIC </w:instrText>
      </w:r>
      <w:r w:rsidRPr="00570229">
        <w:rPr>
          <w:color w:val="auto"/>
        </w:rPr>
        <w:fldChar w:fldCharType="separate"/>
      </w:r>
      <w:r w:rsidRPr="00570229">
        <w:rPr>
          <w:noProof/>
          <w:color w:val="auto"/>
        </w:rPr>
        <w:t>2</w:t>
      </w:r>
      <w:r w:rsidRPr="00570229">
        <w:rPr>
          <w:color w:val="auto"/>
        </w:rPr>
        <w:fldChar w:fldCharType="end"/>
      </w:r>
      <w:bookmarkEnd w:id="131"/>
      <w:r w:rsidRPr="00570229">
        <w:rPr>
          <w:color w:val="auto"/>
        </w:rPr>
        <w:t xml:space="preserve"> - Medii ARI + DER</w:t>
      </w:r>
      <w:bookmarkEnd w:id="132"/>
    </w:p>
    <w:p w14:paraId="155B727B" w14:textId="77777777" w:rsidR="00D646E2" w:rsidRDefault="00D646E2" w:rsidP="00D646E2"/>
    <w:p w14:paraId="4999FE4E" w14:textId="1310D956" w:rsidR="00D646E2" w:rsidRDefault="00D646E2" w:rsidP="00D646E2">
      <w:pPr>
        <w:spacing w:after="0" w:line="240" w:lineRule="auto"/>
      </w:pPr>
      <w:r>
        <w:tab/>
        <w:t xml:space="preserve">Rezultatele obținute în urma testării celor 100 de înregistrări confirmă că metoda K-Means este mai potrivită în contextul actual decât Spectral Clustering. Aceasta reușește să grupeze mai </w:t>
      </w:r>
      <w:r w:rsidR="004B75C9">
        <w:t xml:space="preserve">eficient segmentele de vorbire, în comparație cu Spectral Clustering, care </w:t>
      </w:r>
      <w:r>
        <w:t>pare mai sensibilă la variațiile locale și la modul în care sunt distribuite datele, ceea ce poate duce la rezultate mai slabe, în specia</w:t>
      </w:r>
      <w:r w:rsidR="004B75C9">
        <w:t>l în cazul în care diferențele di</w:t>
      </w:r>
      <w:r>
        <w:t>ntre vorbitori nu sunt clar evidențiate.</w:t>
      </w:r>
    </w:p>
    <w:p w14:paraId="42A848DC" w14:textId="38C6A254" w:rsidR="00D646E2" w:rsidRDefault="00D646E2" w:rsidP="00D646E2">
      <w:pPr>
        <w:spacing w:after="0" w:line="240" w:lineRule="auto"/>
      </w:pPr>
      <w:r>
        <w:lastRenderedPageBreak/>
        <w:tab/>
      </w:r>
      <w:r w:rsidR="004B75C9">
        <w:t>Modelul CNN cu 4 straturi convoluționale</w:t>
      </w:r>
      <w:r>
        <w:t xml:space="preserve"> a oferit în medie cele mai bune rezultate atunci când a fost combinat cu metoda K-Means, obținând un ARI de 0.938 și un DER de 0.033. Acest lucru arată că o rețea simplă, dar stabilă, poate fi foarte eficientă în scenarii</w:t>
      </w:r>
      <w:r w:rsidR="004B75C9">
        <w:t xml:space="preserve"> bine controlate. Modelul cu 3 straturi convoluționale</w:t>
      </w:r>
      <w:r>
        <w:t xml:space="preserve"> a avut o performanță apropiată, confirmând că o arhitectură ușor mai complexă poate menține o bună separare a vor</w:t>
      </w:r>
      <w:r w:rsidR="004B75C9">
        <w:t>bitorilor. În schimb</w:t>
      </w:r>
      <w:r>
        <w:t>, m</w:t>
      </w:r>
      <w:r w:rsidR="004B75C9">
        <w:t xml:space="preserve">odelul ResNet, </w:t>
      </w:r>
      <w:r>
        <w:t>nu a adus un avantaj clar, iar în unele cazuri a avut rezultate sub celelalte două. Acest comportament poate fi explicat prin faptul că rețeaua, fiind mai adâncă, este mai predispusă să învețe trăsături fine din date, iar în absența unui volum mare și variat de exemple, acest lucru poate duce la reprezentări mai puțin generalizabile.</w:t>
      </w:r>
    </w:p>
    <w:p w14:paraId="1E17BD50" w14:textId="32435AD7" w:rsidR="00D646E2" w:rsidRDefault="00D646E2" w:rsidP="00D646E2">
      <w:pPr>
        <w:spacing w:after="0" w:line="240" w:lineRule="auto"/>
      </w:pPr>
      <w:r>
        <w:tab/>
        <w:t xml:space="preserve">În plus, metoda Spectral Clustering a fost afectată de faptul că setul de date utilizat nu este foarte mare. Fiind o metodă care se bazează pe vecinătățile locale dintre punctele din spațiul de caracteristici, rezultatele pot fi influențate negativ atunci când separarea între clase nu este clară. Acest efect a fost vizibil mai ales în combinație cu modelul ResNet, unde distribuțiile </w:t>
      </w:r>
      <w:r w:rsidR="004B75C9">
        <w:t xml:space="preserve">obținute nu au fost </w:t>
      </w:r>
      <w:r>
        <w:t>favorabile pentru o separare corectă.</w:t>
      </w:r>
    </w:p>
    <w:p w14:paraId="704384BD" w14:textId="00178D89" w:rsidR="00681C04" w:rsidRDefault="00D646E2" w:rsidP="00D646E2">
      <w:pPr>
        <w:spacing w:after="0" w:line="240" w:lineRule="auto"/>
      </w:pPr>
      <w:r>
        <w:tab/>
        <w:t xml:space="preserve">În concluzie, </w:t>
      </w:r>
      <w:r w:rsidR="004B75C9">
        <w:t>c</w:t>
      </w:r>
      <w:r>
        <w:t xml:space="preserve">ombinarea K-Means cu modelele </w:t>
      </w:r>
      <w:r w:rsidR="004B75C9">
        <w:t>neuronale convoluționale</w:t>
      </w:r>
      <w:r>
        <w:t xml:space="preserve"> pare a fi o alegere bună pentru aplicații practice, în timp ce metodele mai complexe, cum ar fi Spectral Clustering sau rețelele adânci, ar putea avea nev</w:t>
      </w:r>
      <w:r w:rsidR="00AC0F71">
        <w:t>oie de un set de date mai mare</w:t>
      </w:r>
      <w:r>
        <w:t xml:space="preserve"> și mai divers</w:t>
      </w:r>
      <w:r w:rsidR="00AC0F71">
        <w:t>ificat</w:t>
      </w:r>
      <w:r>
        <w:t xml:space="preserve"> pentru a funcționa eficient.</w:t>
      </w:r>
    </w:p>
    <w:p w14:paraId="0DB381F6" w14:textId="77777777" w:rsidR="00681C04" w:rsidRDefault="00681C04">
      <w:pPr>
        <w:jc w:val="left"/>
      </w:pPr>
      <w:r>
        <w:br w:type="page"/>
      </w:r>
    </w:p>
    <w:p w14:paraId="120F45A9" w14:textId="3A8D6B99" w:rsidR="00681C04" w:rsidRDefault="00681C04">
      <w:pPr>
        <w:jc w:val="left"/>
      </w:pPr>
      <w:r>
        <w:lastRenderedPageBreak/>
        <w:br w:type="page"/>
      </w:r>
    </w:p>
    <w:p w14:paraId="5E658D05" w14:textId="3D5B7FB9" w:rsidR="00D646E2" w:rsidRDefault="00681C04" w:rsidP="00681C04">
      <w:pPr>
        <w:pStyle w:val="Heading1"/>
      </w:pPr>
      <w:bookmarkStart w:id="133" w:name="_Toc202144998"/>
      <w:r>
        <w:lastRenderedPageBreak/>
        <w:t>Concluzii. Direcții de dezvoltare viitoare</w:t>
      </w:r>
      <w:bookmarkEnd w:id="133"/>
    </w:p>
    <w:p w14:paraId="5FED63B8" w14:textId="77777777" w:rsidR="00681C04" w:rsidRDefault="00681C04" w:rsidP="00681C04"/>
    <w:p w14:paraId="3117772A" w14:textId="177DCCD3" w:rsidR="00681C04" w:rsidRDefault="00681C04" w:rsidP="00681C04">
      <w:pPr>
        <w:spacing w:after="0" w:line="240" w:lineRule="auto"/>
      </w:pPr>
      <w:r>
        <w:tab/>
        <w:t xml:space="preserve">Lucrarea </w:t>
      </w:r>
      <w:r w:rsidRPr="00681C04">
        <w:t xml:space="preserve">a urmărit dezvoltarea unui </w:t>
      </w:r>
      <w:r>
        <w:t>sistem complet pentru analiza</w:t>
      </w:r>
      <w:r w:rsidRPr="00681C04">
        <w:t xml:space="preserve"> vocii umane, </w:t>
      </w:r>
      <w:r w:rsidR="0041547E">
        <w:t>combinând două sarcini</w:t>
      </w:r>
      <w:r w:rsidRPr="00681C04">
        <w:t>: recunoașterea vorbito</w:t>
      </w:r>
      <w:r>
        <w:t>rului și diarizarea vorbitorilor</w:t>
      </w:r>
      <w:r w:rsidRPr="00681C04">
        <w:t xml:space="preserve">. Utilizând o </w:t>
      </w:r>
      <w:r>
        <w:t xml:space="preserve">bază de date publică, </w:t>
      </w:r>
      <w:r w:rsidRPr="00681C04">
        <w:t>a</w:t>
      </w:r>
      <w:r>
        <w:t>u fost</w:t>
      </w:r>
      <w:r w:rsidRPr="00681C04">
        <w:t xml:space="preserve"> parcu</w:t>
      </w:r>
      <w:r>
        <w:t xml:space="preserve">rse toate etapele fundamentale, </w:t>
      </w:r>
      <w:r w:rsidRPr="00681C04">
        <w:t>de la preprocesarea semnalelor și extragerea caracteristicilor vocale, până la antrenarea de modele CNN și testarea a două metode de segmentare nesupravegheată. Rezultatele obținute validează eficiența soluțiilor propuse în contexte controlate, dar evidențiază și limite specifice în raport cu complexitatea datelor sau natura metodelor folosite.</w:t>
      </w:r>
    </w:p>
    <w:p w14:paraId="76C35C1D" w14:textId="5610F23A" w:rsidR="00681C04" w:rsidRDefault="00681C04" w:rsidP="00681C04">
      <w:pPr>
        <w:spacing w:after="0" w:line="240" w:lineRule="auto"/>
      </w:pPr>
      <w:r>
        <w:tab/>
      </w:r>
      <w:r w:rsidRPr="00681C04">
        <w:t xml:space="preserve">Unul dintre cele mai importante aspecte evidențiate de această lucrare este faptul că o </w:t>
      </w:r>
      <w:r w:rsidR="0041547E">
        <w:t xml:space="preserve">arhitectură simplă </w:t>
      </w:r>
      <w:r w:rsidRPr="00681C04">
        <w:t>(precum modelul CNN-4L</w:t>
      </w:r>
      <w:r w:rsidR="0041547E">
        <w:t xml:space="preserve">) </w:t>
      </w:r>
      <w:r w:rsidRPr="00681C04">
        <w:t>p</w:t>
      </w:r>
      <w:r w:rsidR="0041547E">
        <w:t xml:space="preserve">oate oferi rezultate </w:t>
      </w:r>
      <w:r w:rsidRPr="00681C04">
        <w:t xml:space="preserve"> </w:t>
      </w:r>
      <w:r w:rsidR="0041547E">
        <w:t xml:space="preserve">foarte bune </w:t>
      </w:r>
      <w:r w:rsidRPr="00681C04">
        <w:t>în combinație cu metode robuste de grupare, precum K-Means. Această concluzie este susținută de valorile consistente ale metricei ARI și ale ratei de eroare DER în scenarii variate. Pe de al</w:t>
      </w:r>
      <w:r>
        <w:t xml:space="preserve">tă parte, rețelele mai profunde, </w:t>
      </w:r>
      <w:r w:rsidRPr="00681C04">
        <w:t>precum ResNet-18 nu au reușit să aducă un avantaj clar, fapt care poate fi atribuit dimensiunii relativ reduse și diversității limitate a datelor de antrenament.</w:t>
      </w:r>
    </w:p>
    <w:p w14:paraId="195EBADE" w14:textId="39D8FFA7" w:rsidR="00681C04" w:rsidRDefault="00681C04" w:rsidP="00681C04">
      <w:pPr>
        <w:spacing w:after="0" w:line="240" w:lineRule="auto"/>
      </w:pPr>
      <w:r>
        <w:tab/>
      </w:r>
      <w:r w:rsidRPr="00681C04">
        <w:t xml:space="preserve">În ceea ce privește algoritmii de grupare, s-a observat că K-Means oferă o performanță mai stabilă în raport cu Spectral Clustering. Acest lucru se explică prin modul diferit în care cele două metode interpretează distribuțiile din spațiul trăsăturilor vocale. Spectral Clustering, fiind dependentă de structura locală și topologia datelor, este mult mai vulnerabilă în fața </w:t>
      </w:r>
      <w:r w:rsidR="006E36D6">
        <w:t xml:space="preserve">reprezentărilor interne </w:t>
      </w:r>
      <w:r w:rsidRPr="00681C04">
        <w:t>slab separate ale vorbitorilor, ceea ce duce la performanțe mai slabe în lipsa unei diversități acustice suficiente.</w:t>
      </w:r>
    </w:p>
    <w:p w14:paraId="54D47FD6" w14:textId="18F6DBC9" w:rsidR="006E36D6" w:rsidRDefault="006E36D6" w:rsidP="00681C04">
      <w:pPr>
        <w:spacing w:after="0" w:line="240" w:lineRule="auto"/>
      </w:pPr>
      <w:r>
        <w:tab/>
      </w:r>
      <w:r w:rsidRPr="006E36D6">
        <w:t>Un alt aspect important evidențiat în această lucrare este faptul că sistemele de recunoaștere și diarizare a vorbitorilor pot fi folosite în contexte practice, nu doar în scopuri didactice sau de cercetare. Soluția propusă, construită din pași clari precum prelucrarea semnalului, extragerea trăsăturilor și clasificare, se poate adapta la aplicații precum transcrierea automată, analiza convorbirilor din centre de apel sau organizarea înregistrărilor audio în mediul educațional. De asemenea, acest tip de sistem poate fi util și în mediul militar, unde identificarea vorbitorilor poate sprijini activități de monitorizare sau securitate. Toate acestea arată că, dacă este potrivită pentru tipul de date folosit, o astfel de soluție poate avea un rol important în situații concrete.</w:t>
      </w:r>
    </w:p>
    <w:p w14:paraId="0BC5D5BB" w14:textId="57A94285" w:rsidR="00AC0F71" w:rsidRDefault="00AC0F71" w:rsidP="00681C04">
      <w:pPr>
        <w:spacing w:after="0" w:line="240" w:lineRule="auto"/>
      </w:pPr>
      <w:r>
        <w:tab/>
      </w:r>
      <w:r w:rsidRPr="00AC0F71">
        <w:t>Pe ansamblu, sistemul dezvoltat poate servi drept bază funcțională pentru aplicații de identificare și segmentare vocală în contexte bine definite, cu date preprocesate corespunzător. Totuși, pentru a fi</w:t>
      </w:r>
      <w:r>
        <w:t xml:space="preserve"> extins într-un mediu real, este necesară o serie de îmbunătățiri viitoare</w:t>
      </w:r>
      <w:r w:rsidRPr="00AC0F71">
        <w:t>.</w:t>
      </w:r>
    </w:p>
    <w:p w14:paraId="48B9B64E" w14:textId="469C2A1A" w:rsidR="00AC0F71" w:rsidRDefault="00AC0F71" w:rsidP="00681C04">
      <w:pPr>
        <w:spacing w:after="0" w:line="240" w:lineRule="auto"/>
      </w:pPr>
      <w:r>
        <w:tab/>
      </w:r>
      <w:r w:rsidRPr="00AC0F71">
        <w:t xml:space="preserve">Una dintre cele mai evidente direcții de dezvoltare este extinderea bazei de date utilizate, atât în ceea ce privește numărul de vorbitori, cât și diversitatea </w:t>
      </w:r>
      <w:r w:rsidRPr="00AC0F71">
        <w:lastRenderedPageBreak/>
        <w:t>contextelor acustice. Includerea unor înregistrări cu zgomot de fond, variații de accent sau vorbire spontană ar permite rețelelor să învețe reprezentări mai generalizabile și mai robuste. Astfel, se poate reduce dependența de un mediu controlat și se pot îmbunătăți performanțele în situații reale.</w:t>
      </w:r>
    </w:p>
    <w:p w14:paraId="70080075" w14:textId="1A4277E6" w:rsidR="00AC0F71" w:rsidRDefault="00AC0F71" w:rsidP="00681C04">
      <w:pPr>
        <w:spacing w:after="0" w:line="240" w:lineRule="auto"/>
      </w:pPr>
      <w:r>
        <w:tab/>
      </w:r>
      <w:r w:rsidR="0059257F" w:rsidRPr="0059257F">
        <w:t>De asemenea, poate fi explorată posibilitatea de adaptare a sistemului la rulare în timp real, transformându-l dintr-un instrument de procesare offline într-o soluție capabilă să funcționeze direct pe fluxuri a</w:t>
      </w:r>
      <w:r w:rsidR="0059257F">
        <w:t xml:space="preserve">udio continue. Aceasta </w:t>
      </w:r>
      <w:r w:rsidR="0059257F" w:rsidRPr="0059257F">
        <w:t>implică opt</w:t>
      </w:r>
      <w:r w:rsidR="0059257F">
        <w:t xml:space="preserve">imizarea </w:t>
      </w:r>
      <w:r w:rsidR="0059257F" w:rsidRPr="0059257F">
        <w:t>lanț</w:t>
      </w:r>
      <w:r w:rsidR="0059257F">
        <w:t xml:space="preserve">ului de procesare, prin </w:t>
      </w:r>
      <w:r w:rsidR="0059257F" w:rsidRPr="0059257F">
        <w:t>extragerea rapidă a trăsăturilor vocale și continuând cu scurtarea timpului necesar pentru obținerea predicțiilor din partea rețelei co</w:t>
      </w:r>
      <w:r w:rsidR="0059257F">
        <w:t xml:space="preserve">nvoluționale, fără a afecta </w:t>
      </w:r>
      <w:r w:rsidR="0059257F" w:rsidRPr="0059257F">
        <w:t>acuratețea segmentării sau a recunoașterii.</w:t>
      </w:r>
      <w:r w:rsidR="0059257F">
        <w:t xml:space="preserve"> </w:t>
      </w:r>
      <w:r w:rsidR="0059257F" w:rsidRPr="0059257F">
        <w:t>O soluție practică ar putea consta în implementarea unui sistem pe bază de ferestre glisante, cu actualizare progresivă a predicției, astf</w:t>
      </w:r>
      <w:r w:rsidR="0059257F">
        <w:t xml:space="preserve">el încât fiecare nou segment </w:t>
      </w:r>
      <w:r w:rsidR="0059257F" w:rsidRPr="0059257F">
        <w:t>audio să fie procesat cu întârziere minimă.</w:t>
      </w:r>
    </w:p>
    <w:p w14:paraId="02FE6150" w14:textId="2C6583FB" w:rsidR="0059257F" w:rsidRDefault="0059257F" w:rsidP="00681C04">
      <w:pPr>
        <w:spacing w:after="0" w:line="240" w:lineRule="auto"/>
      </w:pPr>
      <w:r>
        <w:tab/>
        <w:t xml:space="preserve">O altă extindere a sistemului ar putea consta în </w:t>
      </w:r>
      <w:r w:rsidRPr="0059257F">
        <w:t xml:space="preserve">integrarea unui modul de transcriere automată, pentru a lega recunoașterea și diarizarea cu procesul de generare a textului vorbit. Astfel, sistemul ar putea deveni o soluție completă pentru procesarea și analiza conversațiilor audio, utilă în aplicații complexe precum procesarea documentelor </w:t>
      </w:r>
      <w:r>
        <w:t>audio oficiale sau supraveghere</w:t>
      </w:r>
      <w:r w:rsidRPr="0059257F">
        <w:t>.</w:t>
      </w:r>
    </w:p>
    <w:p w14:paraId="0CB78FD8" w14:textId="5AF10A76" w:rsidR="0059257F" w:rsidRDefault="0059257F" w:rsidP="00681C04">
      <w:pPr>
        <w:spacing w:after="0" w:line="240" w:lineRule="auto"/>
      </w:pPr>
      <w:r>
        <w:tab/>
      </w:r>
      <w:r w:rsidRPr="0059257F">
        <w:t>O direcție suplimentară ar putea fi adaptarea sistemului la limbi sau dialecte diferite. În forma actuală, modelele sunt antrenate pe un set restrâns de vorbitori, predominant într-o singură limbă. Extinderea spre mai multe limbi ar necesita ajustări în preprocesare și antrenarea unor rețele capabile să recunoască variațiile fonetice și acustice specifice fiecărei limbi. Acest pas ar</w:t>
      </w:r>
      <w:r>
        <w:t xml:space="preserve"> permite dezvoltarea unor aplicații capabile să funcționeze eficient în medii în care se vorbesc mai multe limbi</w:t>
      </w:r>
      <w:r w:rsidRPr="0059257F">
        <w:t>, u</w:t>
      </w:r>
      <w:r>
        <w:t>tile în contexte internaționale.</w:t>
      </w:r>
      <w:bookmarkStart w:id="134" w:name="_GoBack"/>
      <w:bookmarkEnd w:id="134"/>
    </w:p>
    <w:p w14:paraId="7F898CF2" w14:textId="258DC197" w:rsidR="0059257F" w:rsidRDefault="0059257F" w:rsidP="0059257F">
      <w:pPr>
        <w:jc w:val="left"/>
      </w:pPr>
    </w:p>
    <w:p w14:paraId="4A48778D" w14:textId="77777777" w:rsidR="0059257F" w:rsidRDefault="0059257F" w:rsidP="0059257F">
      <w:pPr>
        <w:jc w:val="left"/>
      </w:pPr>
    </w:p>
    <w:p w14:paraId="591F30D1" w14:textId="77777777" w:rsidR="0059257F" w:rsidRDefault="0059257F" w:rsidP="0059257F">
      <w:pPr>
        <w:jc w:val="left"/>
      </w:pPr>
    </w:p>
    <w:p w14:paraId="1CA09E8A" w14:textId="77777777" w:rsidR="0059257F" w:rsidRDefault="0059257F" w:rsidP="0059257F">
      <w:pPr>
        <w:jc w:val="left"/>
      </w:pPr>
    </w:p>
    <w:p w14:paraId="58EEDB17" w14:textId="77777777" w:rsidR="0059257F" w:rsidRDefault="0059257F" w:rsidP="0059257F">
      <w:pPr>
        <w:jc w:val="left"/>
      </w:pPr>
    </w:p>
    <w:p w14:paraId="5E57DBB8" w14:textId="77777777" w:rsidR="0059257F" w:rsidRDefault="0059257F" w:rsidP="0059257F">
      <w:pPr>
        <w:jc w:val="left"/>
      </w:pPr>
    </w:p>
    <w:p w14:paraId="6B94FDEE" w14:textId="77777777" w:rsidR="0059257F" w:rsidRDefault="0059257F" w:rsidP="0059257F">
      <w:pPr>
        <w:jc w:val="left"/>
      </w:pPr>
    </w:p>
    <w:p w14:paraId="4DDE765E" w14:textId="77777777" w:rsidR="0059257F" w:rsidRDefault="0059257F" w:rsidP="0059257F">
      <w:pPr>
        <w:jc w:val="left"/>
      </w:pPr>
    </w:p>
    <w:p w14:paraId="1369CBC0" w14:textId="5CBA451D" w:rsidR="00AC0F71" w:rsidRPr="00681C04" w:rsidRDefault="00AC0F71" w:rsidP="00681C04">
      <w:pPr>
        <w:spacing w:after="0" w:line="240" w:lineRule="auto"/>
      </w:pPr>
      <w:r>
        <w:tab/>
      </w:r>
    </w:p>
    <w:p w14:paraId="4D203F76" w14:textId="77777777" w:rsidR="0006361D" w:rsidRPr="0006361D" w:rsidRDefault="0006361D" w:rsidP="0006361D"/>
    <w:bookmarkStart w:id="135" w:name="_Toc202144999" w:displacedByCustomXml="next"/>
    <w:sdt>
      <w:sdtPr>
        <w:rPr>
          <w:rFonts w:eastAsiaTheme="minorHAnsi" w:cstheme="minorBidi"/>
          <w:b w:val="0"/>
          <w:color w:val="auto"/>
          <w:sz w:val="28"/>
          <w:szCs w:val="22"/>
        </w:rPr>
        <w:id w:val="-240253056"/>
        <w:docPartObj>
          <w:docPartGallery w:val="Bibliographies"/>
          <w:docPartUnique/>
        </w:docPartObj>
      </w:sdtPr>
      <w:sdtEndPr/>
      <w:sdtContent>
        <w:p w14:paraId="37091CB6" w14:textId="5397BF95" w:rsidR="00D74A6C" w:rsidRDefault="00D74A6C" w:rsidP="00B1213F">
          <w:pPr>
            <w:pStyle w:val="Heading1"/>
          </w:pPr>
          <w:r>
            <w:t>Bibliography</w:t>
          </w:r>
          <w:bookmarkEnd w:id="135"/>
        </w:p>
        <w:sdt>
          <w:sdtPr>
            <w:id w:val="111145805"/>
            <w:bibliography/>
          </w:sdtPr>
          <w:sdtEndPr/>
          <w:sdtContent>
            <w:p w14:paraId="345DFC44" w14:textId="7D903FCE" w:rsidR="00B1016C" w:rsidRPr="00B1016C" w:rsidRDefault="00B1016C" w:rsidP="00B1016C">
              <w:pPr>
                <w:pStyle w:val="Bibliography"/>
              </w:pPr>
            </w:p>
            <w:p w14:paraId="0813FF12" w14:textId="77777777" w:rsidR="00AF7EB3" w:rsidRPr="00AF7EB3" w:rsidRDefault="00B1016C" w:rsidP="00AF7EB3">
              <w:pPr>
                <w:pStyle w:val="Bibliography"/>
                <w:rPr>
                  <w:rFonts w:cs="Times New Roman"/>
                </w:rPr>
              </w:pPr>
              <w:r>
                <w:fldChar w:fldCharType="begin"/>
              </w:r>
              <w:r>
                <w:instrText xml:space="preserve"> ADDIN ZOTERO_BIBL {"uncited":[],"omitted":[],"custom":[]} CSL_BIBLIOGRAPHY </w:instrText>
              </w:r>
              <w:r>
                <w:fldChar w:fldCharType="separate"/>
              </w:r>
              <w:r w:rsidR="00AF7EB3" w:rsidRPr="00AF7EB3">
                <w:rPr>
                  <w:rFonts w:cs="Times New Roman"/>
                </w:rPr>
                <w:t>[1]</w:t>
              </w:r>
              <w:r w:rsidR="00AF7EB3" w:rsidRPr="00AF7EB3">
                <w:rPr>
                  <w:rFonts w:cs="Times New Roman"/>
                </w:rPr>
                <w:tab/>
                <w:t xml:space="preserve">T. M. Al-Hadithy, M. Frikha, and Z. K. Maseer, ‘Speaker Diarization based on Deep Learning Techniques: A Review’, in </w:t>
              </w:r>
              <w:r w:rsidR="00AF7EB3" w:rsidRPr="00AF7EB3">
                <w:rPr>
                  <w:rFonts w:cs="Times New Roman"/>
                  <w:i/>
                  <w:iCs/>
                </w:rPr>
                <w:t>2022 International Symposium on Multidisciplinary Studies and Innovative Technologies (ISMSIT)</w:t>
              </w:r>
              <w:r w:rsidR="00AF7EB3" w:rsidRPr="00AF7EB3">
                <w:rPr>
                  <w:rFonts w:cs="Times New Roman"/>
                </w:rPr>
                <w:t>, Oct. 2022, pp. 856–871. doi: 10.1109/ISMSIT56059.2022.9932710.</w:t>
              </w:r>
            </w:p>
            <w:p w14:paraId="022CF96F" w14:textId="77777777" w:rsidR="00AF7EB3" w:rsidRPr="00AF7EB3" w:rsidRDefault="00AF7EB3" w:rsidP="00AF7EB3">
              <w:pPr>
                <w:pStyle w:val="Bibliography"/>
                <w:rPr>
                  <w:rFonts w:cs="Times New Roman"/>
                </w:rPr>
              </w:pPr>
              <w:r w:rsidRPr="00AF7EB3">
                <w:rPr>
                  <w:rFonts w:cs="Times New Roman"/>
                </w:rPr>
                <w:t>[2]</w:t>
              </w:r>
              <w:r w:rsidRPr="00AF7EB3">
                <w:rPr>
                  <w:rFonts w:cs="Times New Roman"/>
                </w:rPr>
                <w:tab/>
                <w:t xml:space="preserve">M. Pal </w:t>
              </w:r>
              <w:r w:rsidRPr="00AF7EB3">
                <w:rPr>
                  <w:rFonts w:cs="Times New Roman"/>
                  <w:i/>
                  <w:iCs/>
                </w:rPr>
                <w:t>et al.</w:t>
              </w:r>
              <w:r w:rsidRPr="00AF7EB3">
                <w:rPr>
                  <w:rFonts w:cs="Times New Roman"/>
                </w:rPr>
                <w:t xml:space="preserve">, ‘Speaker Diarization Using Latent Space Clustering in Generative Adversarial Network’, in </w:t>
              </w:r>
              <w:r w:rsidRPr="00AF7EB3">
                <w:rPr>
                  <w:rFonts w:cs="Times New Roman"/>
                  <w:i/>
                  <w:iCs/>
                </w:rPr>
                <w:t>ICASSP 2020 - 2020 IEEE International Conference on Acoustics, Speech and Signal Processing (ICASSP)</w:t>
              </w:r>
              <w:r w:rsidRPr="00AF7EB3">
                <w:rPr>
                  <w:rFonts w:cs="Times New Roman"/>
                </w:rPr>
                <w:t>, May 2020, pp. 6504–6508. doi: 10.1109/ICASSP40776.2020.9053952.</w:t>
              </w:r>
            </w:p>
            <w:p w14:paraId="1269CB07" w14:textId="77777777" w:rsidR="00AF7EB3" w:rsidRPr="00AF7EB3" w:rsidRDefault="00AF7EB3" w:rsidP="00AF7EB3">
              <w:pPr>
                <w:pStyle w:val="Bibliography"/>
                <w:rPr>
                  <w:rFonts w:cs="Times New Roman"/>
                </w:rPr>
              </w:pPr>
              <w:r w:rsidRPr="00AF7EB3">
                <w:rPr>
                  <w:rFonts w:cs="Times New Roman"/>
                </w:rPr>
                <w:t>[3]</w:t>
              </w:r>
              <w:r w:rsidRPr="00AF7EB3">
                <w:rPr>
                  <w:rFonts w:cs="Times New Roman"/>
                </w:rPr>
                <w:tab/>
                <w:t xml:space="preserve">A. Zhang, Q. Wang, Z. Zhu, J. Paisley, and C. Wang, ‘Fully Supervised Speaker Diarization’, in </w:t>
              </w:r>
              <w:r w:rsidRPr="00AF7EB3">
                <w:rPr>
                  <w:rFonts w:cs="Times New Roman"/>
                  <w:i/>
                  <w:iCs/>
                </w:rPr>
                <w:t>ICASSP 2019 - 2019 IEEE International Conference on Acoustics, Speech and Signal Processing (ICASSP)</w:t>
              </w:r>
              <w:r w:rsidRPr="00AF7EB3">
                <w:rPr>
                  <w:rFonts w:cs="Times New Roman"/>
                </w:rPr>
                <w:t>, May 2019, pp. 6301–6305. doi: 10.1109/ICASSP.2019.8683892.</w:t>
              </w:r>
            </w:p>
            <w:p w14:paraId="7F9E8BC1" w14:textId="77777777" w:rsidR="00AF7EB3" w:rsidRPr="00AF7EB3" w:rsidRDefault="00AF7EB3" w:rsidP="00AF7EB3">
              <w:pPr>
                <w:pStyle w:val="Bibliography"/>
                <w:rPr>
                  <w:rFonts w:cs="Times New Roman"/>
                </w:rPr>
              </w:pPr>
              <w:r w:rsidRPr="00AF7EB3">
                <w:rPr>
                  <w:rFonts w:cs="Times New Roman"/>
                </w:rPr>
                <w:t>[4]</w:t>
              </w:r>
              <w:r w:rsidRPr="00AF7EB3">
                <w:rPr>
                  <w:rFonts w:cs="Times New Roman"/>
                </w:rPr>
                <w:tab/>
                <w:t xml:space="preserve">X. Xiao </w:t>
              </w:r>
              <w:r w:rsidRPr="00AF7EB3">
                <w:rPr>
                  <w:rFonts w:cs="Times New Roman"/>
                  <w:i/>
                  <w:iCs/>
                </w:rPr>
                <w:t>et al.</w:t>
              </w:r>
              <w:r w:rsidRPr="00AF7EB3">
                <w:rPr>
                  <w:rFonts w:cs="Times New Roman"/>
                </w:rPr>
                <w:t xml:space="preserve">, ‘Microsoft Speaker Diarization System for the Voxceleb Speaker Recognition Challenge 2020’, in </w:t>
              </w:r>
              <w:r w:rsidRPr="00AF7EB3">
                <w:rPr>
                  <w:rFonts w:cs="Times New Roman"/>
                  <w:i/>
                  <w:iCs/>
                </w:rPr>
                <w:t>ICASSP 2021 - 2021 IEEE International Conference on Acoustics, Speech and Signal Processing (ICASSP)</w:t>
              </w:r>
              <w:r w:rsidRPr="00AF7EB3">
                <w:rPr>
                  <w:rFonts w:cs="Times New Roman"/>
                </w:rPr>
                <w:t>, Jun. 2021, pp. 5824–5828. doi: 10.1109/ICASSP39728.2021.9413832.</w:t>
              </w:r>
            </w:p>
            <w:p w14:paraId="00647583" w14:textId="77777777" w:rsidR="00AF7EB3" w:rsidRPr="00AF7EB3" w:rsidRDefault="00AF7EB3" w:rsidP="00AF7EB3">
              <w:pPr>
                <w:pStyle w:val="Bibliography"/>
                <w:rPr>
                  <w:rFonts w:cs="Times New Roman"/>
                </w:rPr>
              </w:pPr>
              <w:r w:rsidRPr="00AF7EB3">
                <w:rPr>
                  <w:rFonts w:cs="Times New Roman"/>
                </w:rPr>
                <w:t>[5]</w:t>
              </w:r>
              <w:r w:rsidRPr="00AF7EB3">
                <w:rPr>
                  <w:rFonts w:cs="Times New Roman"/>
                </w:rPr>
                <w:tab/>
                <w:t xml:space="preserve">Q. Wang, C. Downey, L. Wan, P. A. Mansfield, and I. L. Moreno, ‘Speaker Diarization with LSTM’, in </w:t>
              </w:r>
              <w:r w:rsidRPr="00AF7EB3">
                <w:rPr>
                  <w:rFonts w:cs="Times New Roman"/>
                  <w:i/>
                  <w:iCs/>
                </w:rPr>
                <w:t>2018 IEEE International Conference on Acoustics, Speech and Signal Processing (ICASSP)</w:t>
              </w:r>
              <w:r w:rsidRPr="00AF7EB3">
                <w:rPr>
                  <w:rFonts w:cs="Times New Roman"/>
                </w:rPr>
                <w:t>, Apr. 2018, pp. 5239–5243. doi: 10.1109/ICASSP.2018.8462628.</w:t>
              </w:r>
            </w:p>
            <w:p w14:paraId="28FCC296" w14:textId="77777777" w:rsidR="00AF7EB3" w:rsidRPr="00AF7EB3" w:rsidRDefault="00AF7EB3" w:rsidP="00AF7EB3">
              <w:pPr>
                <w:pStyle w:val="Bibliography"/>
                <w:rPr>
                  <w:rFonts w:cs="Times New Roman"/>
                </w:rPr>
              </w:pPr>
              <w:r w:rsidRPr="00AF7EB3">
                <w:rPr>
                  <w:rFonts w:cs="Times New Roman"/>
                </w:rPr>
                <w:t>[6]</w:t>
              </w:r>
              <w:r w:rsidRPr="00AF7EB3">
                <w:rPr>
                  <w:rFonts w:cs="Times New Roman"/>
                </w:rPr>
                <w:tab/>
                <w:t xml:space="preserve">Z. Zhou, Y. Zhang, and Z. Duan, ‘Joint Speaker Diarization and Recognition Using Convolutional and Recurrent Neural Networks’, in </w:t>
              </w:r>
              <w:r w:rsidRPr="00AF7EB3">
                <w:rPr>
                  <w:rFonts w:cs="Times New Roman"/>
                  <w:i/>
                  <w:iCs/>
                </w:rPr>
                <w:t>2018 IEEE International Conference on Acoustics, Speech and Signal Processing (ICASSP)</w:t>
              </w:r>
              <w:r w:rsidRPr="00AF7EB3">
                <w:rPr>
                  <w:rFonts w:cs="Times New Roman"/>
                </w:rPr>
                <w:t>, Apr. 2018, pp. 2496–2500. doi: 10.1109/ICASSP.2018.8461666.</w:t>
              </w:r>
            </w:p>
            <w:p w14:paraId="03C1BD7A" w14:textId="77777777" w:rsidR="00AF7EB3" w:rsidRPr="00AF7EB3" w:rsidRDefault="00AF7EB3" w:rsidP="00AF7EB3">
              <w:pPr>
                <w:pStyle w:val="Bibliography"/>
                <w:rPr>
                  <w:rFonts w:cs="Times New Roman"/>
                </w:rPr>
              </w:pPr>
              <w:r w:rsidRPr="00AF7EB3">
                <w:rPr>
                  <w:rFonts w:cs="Times New Roman"/>
                </w:rPr>
                <w:t>[7]</w:t>
              </w:r>
              <w:r w:rsidRPr="00AF7EB3">
                <w:rPr>
                  <w:rFonts w:cs="Times New Roman"/>
                </w:rPr>
                <w:tab/>
                <w:t xml:space="preserve">‘(PDF) An Overview on Sound Features in Time and Frequency Domain’, </w:t>
              </w:r>
              <w:r w:rsidRPr="00AF7EB3">
                <w:rPr>
                  <w:rFonts w:cs="Times New Roman"/>
                  <w:i/>
                  <w:iCs/>
                </w:rPr>
                <w:t>ResearchGate</w:t>
              </w:r>
              <w:r w:rsidRPr="00AF7EB3">
                <w:rPr>
                  <w:rFonts w:cs="Times New Roman"/>
                </w:rPr>
                <w:t>, doi: 10.2478/ijasitels-2023-0006.</w:t>
              </w:r>
            </w:p>
            <w:p w14:paraId="3A8EB009" w14:textId="77777777" w:rsidR="00AF7EB3" w:rsidRPr="00AF7EB3" w:rsidRDefault="00AF7EB3" w:rsidP="00AF7EB3">
              <w:pPr>
                <w:pStyle w:val="Bibliography"/>
                <w:rPr>
                  <w:rFonts w:cs="Times New Roman"/>
                </w:rPr>
              </w:pPr>
              <w:r w:rsidRPr="00AF7EB3">
                <w:rPr>
                  <w:rFonts w:cs="Times New Roman"/>
                </w:rPr>
                <w:t>[8]</w:t>
              </w:r>
              <w:r w:rsidRPr="00AF7EB3">
                <w:rPr>
                  <w:rFonts w:cs="Times New Roman"/>
                </w:rPr>
                <w:tab/>
                <w:t xml:space="preserve">‘Medical gallery of Blausen Medical 2014’, </w:t>
              </w:r>
              <w:r w:rsidRPr="00AF7EB3">
                <w:rPr>
                  <w:rFonts w:cs="Times New Roman"/>
                  <w:i/>
                  <w:iCs/>
                </w:rPr>
                <w:t>WikiJournal Med.</w:t>
              </w:r>
              <w:r w:rsidRPr="00AF7EB3">
                <w:rPr>
                  <w:rFonts w:cs="Times New Roman"/>
                </w:rPr>
                <w:t>, vol. 1, no. 2, 2014, doi: 10.15347/wjm/2014.010.</w:t>
              </w:r>
            </w:p>
            <w:p w14:paraId="0F042463" w14:textId="77777777" w:rsidR="00AF7EB3" w:rsidRPr="00AF7EB3" w:rsidRDefault="00AF7EB3" w:rsidP="00AF7EB3">
              <w:pPr>
                <w:pStyle w:val="Bibliography"/>
                <w:rPr>
                  <w:rFonts w:cs="Times New Roman"/>
                </w:rPr>
              </w:pPr>
              <w:r w:rsidRPr="00AF7EB3">
                <w:rPr>
                  <w:rFonts w:cs="Times New Roman"/>
                </w:rPr>
                <w:t>[9]</w:t>
              </w:r>
              <w:r w:rsidRPr="00AF7EB3">
                <w:rPr>
                  <w:rFonts w:cs="Times New Roman"/>
                </w:rPr>
                <w:tab/>
                <w:t xml:space="preserve">‘An Overview of the Development of Speaker Recognition Techniques for Various Applications | Request PDF’, </w:t>
              </w:r>
              <w:r w:rsidRPr="00AF7EB3">
                <w:rPr>
                  <w:rFonts w:cs="Times New Roman"/>
                  <w:i/>
                  <w:iCs/>
                </w:rPr>
                <w:t>ResearchGate</w:t>
              </w:r>
              <w:r w:rsidRPr="00AF7EB3">
                <w:rPr>
                  <w:rFonts w:cs="Times New Roman"/>
                </w:rPr>
                <w:t>, doi: 10.12720/jcm.17.8.632-642.</w:t>
              </w:r>
            </w:p>
            <w:p w14:paraId="2CF498A6" w14:textId="77777777" w:rsidR="00AF7EB3" w:rsidRPr="00AF7EB3" w:rsidRDefault="00AF7EB3" w:rsidP="00AF7EB3">
              <w:pPr>
                <w:pStyle w:val="Bibliography"/>
                <w:rPr>
                  <w:rFonts w:cs="Times New Roman"/>
                </w:rPr>
              </w:pPr>
              <w:r w:rsidRPr="00AF7EB3">
                <w:rPr>
                  <w:rFonts w:cs="Times New Roman"/>
                </w:rPr>
                <w:t>[10]</w:t>
              </w:r>
              <w:r w:rsidRPr="00AF7EB3">
                <w:rPr>
                  <w:rFonts w:cs="Times New Roman"/>
                </w:rPr>
                <w:tab/>
                <w:t>‘Understanding spectrograms’. Accessed: May 12, 2025. [Online]. Available: https://www.izotope.com/en/learn/understanding-spectrograms.html</w:t>
              </w:r>
            </w:p>
            <w:p w14:paraId="3E90D200" w14:textId="77777777" w:rsidR="00AF7EB3" w:rsidRPr="00AF7EB3" w:rsidRDefault="00AF7EB3" w:rsidP="00AF7EB3">
              <w:pPr>
                <w:pStyle w:val="Bibliography"/>
                <w:rPr>
                  <w:rFonts w:cs="Times New Roman"/>
                </w:rPr>
              </w:pPr>
              <w:r w:rsidRPr="00AF7EB3">
                <w:rPr>
                  <w:rFonts w:cs="Times New Roman"/>
                </w:rPr>
                <w:t>[11]</w:t>
              </w:r>
              <w:r w:rsidRPr="00AF7EB3">
                <w:rPr>
                  <w:rFonts w:cs="Times New Roman"/>
                </w:rPr>
                <w:tab/>
                <w:t xml:space="preserve">S. Ali, S. Tanweer, S. Khalid, and N. Rao, ‘Mel Frequency Cepstral Coefficient: A Review’, in </w:t>
              </w:r>
              <w:r w:rsidRPr="00AF7EB3">
                <w:rPr>
                  <w:rFonts w:cs="Times New Roman"/>
                  <w:i/>
                  <w:iCs/>
                </w:rPr>
                <w:t>Proceedings of the 2nd International Conference on ICT for Digital, Smart, and Sustainable Development, ICIDSSD 2020, 27-</w:t>
              </w:r>
              <w:r w:rsidRPr="00AF7EB3">
                <w:rPr>
                  <w:rFonts w:cs="Times New Roman"/>
                  <w:i/>
                  <w:iCs/>
                </w:rPr>
                <w:lastRenderedPageBreak/>
                <w:t>28 February 2020, Jamia Hamdard, New Delhi, India</w:t>
              </w:r>
              <w:r w:rsidRPr="00AF7EB3">
                <w:rPr>
                  <w:rFonts w:cs="Times New Roman"/>
                </w:rPr>
                <w:t>, New Delhi, India: EAI, 2021. doi: 10.4108/eai.27-2-2020.2303173.</w:t>
              </w:r>
            </w:p>
            <w:p w14:paraId="54D51E98" w14:textId="77777777" w:rsidR="00AF7EB3" w:rsidRPr="00AF7EB3" w:rsidRDefault="00AF7EB3" w:rsidP="00AF7EB3">
              <w:pPr>
                <w:pStyle w:val="Bibliography"/>
                <w:rPr>
                  <w:rFonts w:cs="Times New Roman"/>
                </w:rPr>
              </w:pPr>
              <w:r w:rsidRPr="00AF7EB3">
                <w:rPr>
                  <w:rFonts w:cs="Times New Roman"/>
                </w:rPr>
                <w:t>[12]</w:t>
              </w:r>
              <w:r w:rsidRPr="00AF7EB3">
                <w:rPr>
                  <w:rFonts w:cs="Times New Roman"/>
                </w:rPr>
                <w:tab/>
                <w:t xml:space="preserve">H. Trang, T. H. Loc, and H. B. H. Nam, ‘Proposed combination of PCA and MFCC feature extraction in speech recognition system’, in </w:t>
              </w:r>
              <w:r w:rsidRPr="00AF7EB3">
                <w:rPr>
                  <w:rFonts w:cs="Times New Roman"/>
                  <w:i/>
                  <w:iCs/>
                </w:rPr>
                <w:t>2014 International Conference on Advanced Technologies for Communications (ATC 2014)</w:t>
              </w:r>
              <w:r w:rsidRPr="00AF7EB3">
                <w:rPr>
                  <w:rFonts w:cs="Times New Roman"/>
                </w:rPr>
                <w:t>, Oct. 2014, pp. 697–702. doi: 10.1109/ATC.2014.7043477.</w:t>
              </w:r>
            </w:p>
            <w:p w14:paraId="0F0389D5" w14:textId="77777777" w:rsidR="00AF7EB3" w:rsidRPr="00AF7EB3" w:rsidRDefault="00AF7EB3" w:rsidP="00AF7EB3">
              <w:pPr>
                <w:pStyle w:val="Bibliography"/>
                <w:rPr>
                  <w:rFonts w:cs="Times New Roman"/>
                </w:rPr>
              </w:pPr>
              <w:r w:rsidRPr="00AF7EB3">
                <w:rPr>
                  <w:rFonts w:cs="Times New Roman"/>
                </w:rPr>
                <w:t>[13]</w:t>
              </w:r>
              <w:r w:rsidRPr="00AF7EB3">
                <w:rPr>
                  <w:rFonts w:cs="Times New Roman"/>
                </w:rPr>
                <w:tab/>
                <w:t>‘(PDF) Voice Recognition Algorithms using Mel Frequency Cepstral Coefficient (MFCC) and Dynamic Time Warping (DTW) Techniques’, ResearchGate. Accessed: May 17, 2025. [Online]. Available: https://www.researchgate.net/publication/45907470_Voice_Recognition_Algorithms_using_Mel_Frequency_Cepstral_Coefficient_MFCC_and_Dynamic_Time_Warping_DTW_Techniques</w:t>
              </w:r>
            </w:p>
            <w:p w14:paraId="15CB7757" w14:textId="77777777" w:rsidR="00AF7EB3" w:rsidRPr="00AF7EB3" w:rsidRDefault="00AF7EB3" w:rsidP="00AF7EB3">
              <w:pPr>
                <w:pStyle w:val="Bibliography"/>
                <w:rPr>
                  <w:rFonts w:cs="Times New Roman"/>
                </w:rPr>
              </w:pPr>
              <w:r w:rsidRPr="00AF7EB3">
                <w:rPr>
                  <w:rFonts w:cs="Times New Roman"/>
                </w:rPr>
                <w:t>[14]</w:t>
              </w:r>
              <w:r w:rsidRPr="00AF7EB3">
                <w:rPr>
                  <w:rFonts w:cs="Times New Roman"/>
                </w:rPr>
                <w:tab/>
                <w:t>‘Speech Recognition Using Articulatory and Excitation Source Features | Request PDF’, ResearchGate. Accessed: May 17, 2025. [Online]. Available: https://www.researchgate.net/publication/321531188_Speech_Recognition_Using_Articulatory_and_Excitation_Source_Features</w:t>
              </w:r>
            </w:p>
            <w:p w14:paraId="39ADF89B" w14:textId="77777777" w:rsidR="00AF7EB3" w:rsidRPr="00AF7EB3" w:rsidRDefault="00AF7EB3" w:rsidP="00AF7EB3">
              <w:pPr>
                <w:pStyle w:val="Bibliography"/>
                <w:rPr>
                  <w:rFonts w:cs="Times New Roman"/>
                </w:rPr>
              </w:pPr>
              <w:r w:rsidRPr="00AF7EB3">
                <w:rPr>
                  <w:rFonts w:cs="Times New Roman"/>
                </w:rPr>
                <w:t>[15]</w:t>
              </w:r>
              <w:r w:rsidRPr="00AF7EB3">
                <w:rPr>
                  <w:rFonts w:cs="Times New Roman"/>
                </w:rPr>
                <w:tab/>
                <w:t>‘(PDF) Frame Blocking and Windowing Speech Signal’, ResearchGate. Accessed: May 17, 2025. [Online]. Available: https://www.researchgate.net/publication/331635757_Frame_Blocking_and_Windowing_Speech_Signal</w:t>
              </w:r>
            </w:p>
            <w:p w14:paraId="62272E65" w14:textId="77777777" w:rsidR="00AF7EB3" w:rsidRPr="00AF7EB3" w:rsidRDefault="00AF7EB3" w:rsidP="00AF7EB3">
              <w:pPr>
                <w:pStyle w:val="Bibliography"/>
                <w:rPr>
                  <w:rFonts w:cs="Times New Roman"/>
                </w:rPr>
              </w:pPr>
              <w:r w:rsidRPr="00AF7EB3">
                <w:rPr>
                  <w:rFonts w:cs="Times New Roman"/>
                </w:rPr>
                <w:t>[16]</w:t>
              </w:r>
              <w:r w:rsidRPr="00AF7EB3">
                <w:rPr>
                  <w:rFonts w:cs="Times New Roman"/>
                </w:rPr>
                <w:tab/>
                <w:t xml:space="preserve">S. K. Kopparapu and M. Laxminarayana, ‘Choice of Mel filter bank in computing MFCC of a resampled speech’, in </w:t>
              </w:r>
              <w:r w:rsidRPr="00AF7EB3">
                <w:rPr>
                  <w:rFonts w:cs="Times New Roman"/>
                  <w:i/>
                  <w:iCs/>
                </w:rPr>
                <w:t>10th International Conference on Information Science, Signal Processing and their Applications (ISSPA 2010)</w:t>
              </w:r>
              <w:r w:rsidRPr="00AF7EB3">
                <w:rPr>
                  <w:rFonts w:cs="Times New Roman"/>
                </w:rPr>
                <w:t>, May 2010, pp. 121–124. doi: 10.1109/ISSPA.2010.5605491.</w:t>
              </w:r>
            </w:p>
            <w:p w14:paraId="142BBB9A" w14:textId="77777777" w:rsidR="00AF7EB3" w:rsidRPr="00AF7EB3" w:rsidRDefault="00AF7EB3" w:rsidP="00AF7EB3">
              <w:pPr>
                <w:pStyle w:val="Bibliography"/>
                <w:rPr>
                  <w:rFonts w:cs="Times New Roman"/>
                </w:rPr>
              </w:pPr>
              <w:r w:rsidRPr="00AF7EB3">
                <w:rPr>
                  <w:rFonts w:cs="Times New Roman"/>
                </w:rPr>
                <w:t>[17]</w:t>
              </w:r>
              <w:r w:rsidRPr="00AF7EB3">
                <w:rPr>
                  <w:rFonts w:cs="Times New Roman"/>
                </w:rPr>
                <w:tab/>
                <w:t>T. Vaj, ‘MFCC’, Medium. Accessed: May 17, 2025. [Online]. Available: https://vtiya.medium.com/mfcc-801a9fa53617</w:t>
              </w:r>
            </w:p>
            <w:p w14:paraId="6CC8AD6D" w14:textId="77777777" w:rsidR="00AF7EB3" w:rsidRPr="00AF7EB3" w:rsidRDefault="00AF7EB3" w:rsidP="00AF7EB3">
              <w:pPr>
                <w:pStyle w:val="Bibliography"/>
                <w:rPr>
                  <w:rFonts w:cs="Times New Roman"/>
                </w:rPr>
              </w:pPr>
              <w:r w:rsidRPr="00AF7EB3">
                <w:rPr>
                  <w:rFonts w:cs="Times New Roman"/>
                </w:rPr>
                <w:t>[18]</w:t>
              </w:r>
              <w:r w:rsidRPr="00AF7EB3">
                <w:rPr>
                  <w:rFonts w:cs="Times New Roman"/>
                </w:rPr>
                <w:tab/>
                <w:t>‘(PDF) The Discrete Cosine Transform (DCT): Theory and Application1’, ResearchGate. Accessed: May 17, 2025. [Online]. Available: https://www.researchgate.net/publication/242275100_The_Discrete_Cosine_Transform_DCT_Theory_and_Application1</w:t>
              </w:r>
            </w:p>
            <w:p w14:paraId="69B22E6C" w14:textId="77777777" w:rsidR="00AF7EB3" w:rsidRPr="00AF7EB3" w:rsidRDefault="00AF7EB3" w:rsidP="00AF7EB3">
              <w:pPr>
                <w:pStyle w:val="Bibliography"/>
                <w:rPr>
                  <w:rFonts w:cs="Times New Roman"/>
                </w:rPr>
              </w:pPr>
              <w:r w:rsidRPr="00AF7EB3">
                <w:rPr>
                  <w:rFonts w:cs="Times New Roman"/>
                </w:rPr>
                <w:t>[19]</w:t>
              </w:r>
              <w:r w:rsidRPr="00AF7EB3">
                <w:rPr>
                  <w:rFonts w:cs="Times New Roman"/>
                </w:rPr>
                <w:tab/>
                <w:t xml:space="preserve">‘(PDF) Ian Goodfellow, Yoshua Bengio, and Aaron Courville: Deep learning: The MIT Press, 2016, 800 pp, ISBN: 0262035618’, </w:t>
              </w:r>
              <w:r w:rsidRPr="00AF7EB3">
                <w:rPr>
                  <w:rFonts w:cs="Times New Roman"/>
                  <w:i/>
                  <w:iCs/>
                </w:rPr>
                <w:t>ResearchGate</w:t>
              </w:r>
              <w:r w:rsidRPr="00AF7EB3">
                <w:rPr>
                  <w:rFonts w:cs="Times New Roman"/>
                </w:rPr>
                <w:t>, Dec. 2024, doi: 10.1007/s10710-017-9314-z.</w:t>
              </w:r>
            </w:p>
            <w:p w14:paraId="73ABE0CA" w14:textId="77777777" w:rsidR="00AF7EB3" w:rsidRPr="00AF7EB3" w:rsidRDefault="00AF7EB3" w:rsidP="00AF7EB3">
              <w:pPr>
                <w:pStyle w:val="Bibliography"/>
                <w:rPr>
                  <w:rFonts w:cs="Times New Roman"/>
                </w:rPr>
              </w:pPr>
              <w:r w:rsidRPr="00AF7EB3">
                <w:rPr>
                  <w:rFonts w:cs="Times New Roman"/>
                </w:rPr>
                <w:t>[20]</w:t>
              </w:r>
              <w:r w:rsidRPr="00AF7EB3">
                <w:rPr>
                  <w:rFonts w:cs="Times New Roman"/>
                </w:rPr>
                <w:tab/>
                <w:t>‘Artificial Neural Networks and its Applications’, GeeksforGeeks. Accessed: May 21, 2025. [Online]. Available: https://www.geeksforgeeks.org/artificial-neural-networks-and-its-applications/</w:t>
              </w:r>
            </w:p>
            <w:p w14:paraId="23DB9361" w14:textId="77777777" w:rsidR="00AF7EB3" w:rsidRPr="00AF7EB3" w:rsidRDefault="00AF7EB3" w:rsidP="00AF7EB3">
              <w:pPr>
                <w:pStyle w:val="Bibliography"/>
                <w:rPr>
                  <w:rFonts w:cs="Times New Roman"/>
                </w:rPr>
              </w:pPr>
              <w:r w:rsidRPr="00AF7EB3">
                <w:rPr>
                  <w:rFonts w:cs="Times New Roman"/>
                </w:rPr>
                <w:t>[21]</w:t>
              </w:r>
              <w:r w:rsidRPr="00AF7EB3">
                <w:rPr>
                  <w:rFonts w:cs="Times New Roman"/>
                </w:rPr>
                <w:tab/>
                <w:t>‘What is a Perceptron: Components, Characteristics, and Types’, Simplilearn.com. Accessed: May 21, 2025. [Online]. Available: https://www.simplilearn.com/tutorials/deep-learning-tutorial/perceptron</w:t>
              </w:r>
            </w:p>
            <w:p w14:paraId="39B1BC97" w14:textId="77777777" w:rsidR="00AF7EB3" w:rsidRPr="00AF7EB3" w:rsidRDefault="00AF7EB3" w:rsidP="00AF7EB3">
              <w:pPr>
                <w:pStyle w:val="Bibliography"/>
                <w:rPr>
                  <w:rFonts w:cs="Times New Roman"/>
                </w:rPr>
              </w:pPr>
              <w:r w:rsidRPr="00AF7EB3">
                <w:rPr>
                  <w:rFonts w:cs="Times New Roman"/>
                </w:rPr>
                <w:t>[22]</w:t>
              </w:r>
              <w:r w:rsidRPr="00AF7EB3">
                <w:rPr>
                  <w:rFonts w:cs="Times New Roman"/>
                </w:rPr>
                <w:tab/>
                <w:t xml:space="preserve">‘(PDF) Review and Comparison of Commonly Used Activation Functions for Deep Neural Networks’, ResearchGate. Accessed: May 21, 2025. [Online]. Available: </w:t>
              </w:r>
              <w:r w:rsidRPr="00AF7EB3">
                <w:rPr>
                  <w:rFonts w:cs="Times New Roman"/>
                </w:rPr>
                <w:lastRenderedPageBreak/>
                <w:t>https://www.researchgate.net/publication/344757203_Review_and_Comparison_of_Commonly_Used_Activation_Functions_for_Deep_Neural_Networks</w:t>
              </w:r>
            </w:p>
            <w:p w14:paraId="729CCA37" w14:textId="77777777" w:rsidR="00AF7EB3" w:rsidRPr="00AF7EB3" w:rsidRDefault="00AF7EB3" w:rsidP="00AF7EB3">
              <w:pPr>
                <w:pStyle w:val="Bibliography"/>
                <w:rPr>
                  <w:rFonts w:cs="Times New Roman"/>
                </w:rPr>
              </w:pPr>
              <w:r w:rsidRPr="00AF7EB3">
                <w:rPr>
                  <w:rFonts w:cs="Times New Roman"/>
                </w:rPr>
                <w:t>[23]</w:t>
              </w:r>
              <w:r w:rsidRPr="00AF7EB3">
                <w:rPr>
                  <w:rFonts w:cs="Times New Roman"/>
                </w:rPr>
                <w:tab/>
                <w:t xml:space="preserve">S. R. Dubey, S. K. Singh, and B. B. Chaudhuri, ‘Activation Functions in Deep Learning: A Comprehensive Survey and Benchmark’, Jun. 28, 2022, </w:t>
              </w:r>
              <w:r w:rsidRPr="00AF7EB3">
                <w:rPr>
                  <w:rFonts w:cs="Times New Roman"/>
                  <w:i/>
                  <w:iCs/>
                </w:rPr>
                <w:t>arXiv</w:t>
              </w:r>
              <w:r w:rsidRPr="00AF7EB3">
                <w:rPr>
                  <w:rFonts w:cs="Times New Roman"/>
                </w:rPr>
                <w:t>: arXiv:2109.14545. doi: 10.48550/arXiv.2109.14545.</w:t>
              </w:r>
            </w:p>
            <w:p w14:paraId="04068643" w14:textId="77777777" w:rsidR="00AF7EB3" w:rsidRPr="00AF7EB3" w:rsidRDefault="00AF7EB3" w:rsidP="00AF7EB3">
              <w:pPr>
                <w:pStyle w:val="Bibliography"/>
                <w:rPr>
                  <w:rFonts w:cs="Times New Roman"/>
                </w:rPr>
              </w:pPr>
              <w:r w:rsidRPr="00AF7EB3">
                <w:rPr>
                  <w:rFonts w:cs="Times New Roman"/>
                </w:rPr>
                <w:t>[24]</w:t>
              </w:r>
              <w:r w:rsidRPr="00AF7EB3">
                <w:rPr>
                  <w:rFonts w:cs="Times New Roman"/>
                </w:rPr>
                <w:tab/>
                <w:t>‘Neural Networks from Scratch in Python’, Goodreads. Accessed: May 21, 2025. [Online]. Available: https://www.goodreads.com/book/show/55927899-neural-networks-from-scratch-in-python</w:t>
              </w:r>
            </w:p>
            <w:p w14:paraId="09596992" w14:textId="77777777" w:rsidR="00AF7EB3" w:rsidRPr="00AF7EB3" w:rsidRDefault="00AF7EB3" w:rsidP="00AF7EB3">
              <w:pPr>
                <w:pStyle w:val="Bibliography"/>
                <w:rPr>
                  <w:rFonts w:cs="Times New Roman"/>
                </w:rPr>
              </w:pPr>
              <w:r w:rsidRPr="00AF7EB3">
                <w:rPr>
                  <w:rFonts w:cs="Times New Roman"/>
                </w:rPr>
                <w:t>[25]</w:t>
              </w:r>
              <w:r w:rsidRPr="00AF7EB3">
                <w:rPr>
                  <w:rFonts w:cs="Times New Roman"/>
                </w:rPr>
                <w:tab/>
                <w:t>‘(PDF) A Multi-Layer Perceptron (MLP) Neural Networks for Stellar Classification: A Review of Methods and Results’, ResearchGate. Accessed: May 22, 2025. [Online]. Available: https://www.researchgate.net/publication/373239041_A_Multi-Layer_Perceptron_MLP_Neural_Networks_for_Stellar_Classification_A_Review_of_Methods_and_Results</w:t>
              </w:r>
            </w:p>
            <w:p w14:paraId="4633C67A" w14:textId="77777777" w:rsidR="00AF7EB3" w:rsidRPr="00AF7EB3" w:rsidRDefault="00AF7EB3" w:rsidP="00AF7EB3">
              <w:pPr>
                <w:pStyle w:val="Bibliography"/>
                <w:rPr>
                  <w:rFonts w:cs="Times New Roman"/>
                </w:rPr>
              </w:pPr>
              <w:r w:rsidRPr="00AF7EB3">
                <w:rPr>
                  <w:rFonts w:cs="Times New Roman"/>
                </w:rPr>
                <w:t>[26]</w:t>
              </w:r>
              <w:r w:rsidRPr="00AF7EB3">
                <w:rPr>
                  <w:rFonts w:cs="Times New Roman"/>
                </w:rPr>
                <w:tab/>
                <w:t>‘What is Backpropagation? | IBM’. Accessed: May 22, 2025. [Online]. Available: https://www.ibm.com/think/topics/backpropagation</w:t>
              </w:r>
            </w:p>
            <w:p w14:paraId="4B521840" w14:textId="77777777" w:rsidR="00AF7EB3" w:rsidRPr="00AF7EB3" w:rsidRDefault="00AF7EB3" w:rsidP="00AF7EB3">
              <w:pPr>
                <w:pStyle w:val="Bibliography"/>
                <w:rPr>
                  <w:rFonts w:cs="Times New Roman"/>
                </w:rPr>
              </w:pPr>
              <w:r w:rsidRPr="00AF7EB3">
                <w:rPr>
                  <w:rFonts w:cs="Times New Roman"/>
                </w:rPr>
                <w:t>[27]</w:t>
              </w:r>
              <w:r w:rsidRPr="00AF7EB3">
                <w:rPr>
                  <w:rFonts w:cs="Times New Roman"/>
                </w:rPr>
                <w:tab/>
                <w:t>‘What is Gradient Descent? | IBM’. Accessed: May 22, 2025. [Online]. Available: https://www.ibm.com/think/topics/gradient-descent</w:t>
              </w:r>
            </w:p>
            <w:p w14:paraId="2779389A" w14:textId="77777777" w:rsidR="00AF7EB3" w:rsidRPr="00AF7EB3" w:rsidRDefault="00AF7EB3" w:rsidP="00AF7EB3">
              <w:pPr>
                <w:pStyle w:val="Bibliography"/>
                <w:rPr>
                  <w:rFonts w:cs="Times New Roman"/>
                </w:rPr>
              </w:pPr>
              <w:r w:rsidRPr="00AF7EB3">
                <w:rPr>
                  <w:rFonts w:cs="Times New Roman"/>
                </w:rPr>
                <w:t>[28]</w:t>
              </w:r>
              <w:r w:rsidRPr="00AF7EB3">
                <w:rPr>
                  <w:rFonts w:cs="Times New Roman"/>
                </w:rPr>
                <w:tab/>
                <w:t xml:space="preserve">‘(PDF) Understanding of Convolutional Neural Network (CNN): A Review’, </w:t>
              </w:r>
              <w:r w:rsidRPr="00AF7EB3">
                <w:rPr>
                  <w:rFonts w:cs="Times New Roman"/>
                  <w:i/>
                  <w:iCs/>
                </w:rPr>
                <w:t>ResearchGate</w:t>
              </w:r>
              <w:r w:rsidRPr="00AF7EB3">
                <w:rPr>
                  <w:rFonts w:cs="Times New Roman"/>
                </w:rPr>
                <w:t>, Jan. 2025, doi: 10.31763/ijrcs.v2i4.888.</w:t>
              </w:r>
            </w:p>
            <w:p w14:paraId="707D2E41" w14:textId="77777777" w:rsidR="00AF7EB3" w:rsidRPr="00AF7EB3" w:rsidRDefault="00AF7EB3" w:rsidP="00AF7EB3">
              <w:pPr>
                <w:pStyle w:val="Bibliography"/>
                <w:rPr>
                  <w:rFonts w:cs="Times New Roman"/>
                </w:rPr>
              </w:pPr>
              <w:r w:rsidRPr="00AF7EB3">
                <w:rPr>
                  <w:rFonts w:cs="Times New Roman"/>
                </w:rPr>
                <w:t>[29]</w:t>
              </w:r>
              <w:r w:rsidRPr="00AF7EB3">
                <w:rPr>
                  <w:rFonts w:cs="Times New Roman"/>
                </w:rPr>
                <w:tab/>
                <w:t>‘An Introduction to Convolutional Neural Networks: A Comprehensive Guide to CNNs in Deep Learning’. Accessed: May 24, 2025. [Online]. Available: https://www.datacamp.com/tutorial/introduction-to-convolutional-neural-networks-cnns</w:t>
              </w:r>
            </w:p>
            <w:p w14:paraId="0D646A4E" w14:textId="77777777" w:rsidR="00AF7EB3" w:rsidRPr="00AF7EB3" w:rsidRDefault="00AF7EB3" w:rsidP="00AF7EB3">
              <w:pPr>
                <w:pStyle w:val="Bibliography"/>
                <w:rPr>
                  <w:rFonts w:cs="Times New Roman"/>
                </w:rPr>
              </w:pPr>
              <w:r w:rsidRPr="00AF7EB3">
                <w:rPr>
                  <w:rFonts w:cs="Times New Roman"/>
                </w:rPr>
                <w:t>[30]</w:t>
              </w:r>
              <w:r w:rsidRPr="00AF7EB3">
                <w:rPr>
                  <w:rFonts w:cs="Times New Roman"/>
                </w:rPr>
                <w:tab/>
                <w:t>A. I. Aramendia, ‘Convolutional Neural Networks (CNNs) : A Complete Guide’, Medium. Accessed: May 24, 2025. [Online]. Available: https://medium.com/@alejandro.itoaramendia/convolutional-neural-networks-cnns-a-complete-guide-a803534a1930</w:t>
              </w:r>
            </w:p>
            <w:p w14:paraId="604EDB05" w14:textId="77777777" w:rsidR="00AF7EB3" w:rsidRPr="00AF7EB3" w:rsidRDefault="00AF7EB3" w:rsidP="00AF7EB3">
              <w:pPr>
                <w:pStyle w:val="Bibliography"/>
                <w:rPr>
                  <w:rFonts w:cs="Times New Roman"/>
                </w:rPr>
              </w:pPr>
              <w:r w:rsidRPr="00AF7EB3">
                <w:rPr>
                  <w:rFonts w:cs="Times New Roman"/>
                </w:rPr>
                <w:t>[31]</w:t>
              </w:r>
              <w:r w:rsidRPr="00AF7EB3">
                <w:rPr>
                  <w:rFonts w:cs="Times New Roman"/>
                </w:rPr>
                <w:tab/>
                <w:t>Manav, ‘Convolutional Neural Networks (CNN) in Deep Learning’, Analytics Vidhya. Accessed: May 24, 2025. [Online]. Available: https://www.analyticsvidhya.com/blog/2021/05/convolutional-neural-networks-cnn/</w:t>
              </w:r>
            </w:p>
            <w:p w14:paraId="4C3540DB" w14:textId="77777777" w:rsidR="00AF7EB3" w:rsidRPr="00AF7EB3" w:rsidRDefault="00AF7EB3" w:rsidP="00AF7EB3">
              <w:pPr>
                <w:pStyle w:val="Bibliography"/>
                <w:rPr>
                  <w:rFonts w:cs="Times New Roman"/>
                </w:rPr>
              </w:pPr>
              <w:r w:rsidRPr="00AF7EB3">
                <w:rPr>
                  <w:rFonts w:cs="Times New Roman"/>
                </w:rPr>
                <w:t>[32]</w:t>
              </w:r>
              <w:r w:rsidRPr="00AF7EB3">
                <w:rPr>
                  <w:rFonts w:cs="Times New Roman"/>
                </w:rPr>
                <w:tab/>
                <w:t xml:space="preserve">L. Zhao and Z. Zhang, ‘A improved pooling method for convolutional neural networks’, </w:t>
              </w:r>
              <w:r w:rsidRPr="00AF7EB3">
                <w:rPr>
                  <w:rFonts w:cs="Times New Roman"/>
                  <w:i/>
                  <w:iCs/>
                </w:rPr>
                <w:t>Sci. Rep.</w:t>
              </w:r>
              <w:r w:rsidRPr="00AF7EB3">
                <w:rPr>
                  <w:rFonts w:cs="Times New Roman"/>
                </w:rPr>
                <w:t>, vol. 14, no. 1, p. 1589, Jan. 2024, doi: 10.1038/s41598-024-51258-6.</w:t>
              </w:r>
            </w:p>
            <w:p w14:paraId="3205FCEF" w14:textId="77777777" w:rsidR="00AF7EB3" w:rsidRPr="00AF7EB3" w:rsidRDefault="00AF7EB3" w:rsidP="00AF7EB3">
              <w:pPr>
                <w:pStyle w:val="Bibliography"/>
                <w:rPr>
                  <w:rFonts w:cs="Times New Roman"/>
                </w:rPr>
              </w:pPr>
              <w:r w:rsidRPr="00AF7EB3">
                <w:rPr>
                  <w:rFonts w:cs="Times New Roman"/>
                </w:rPr>
                <w:t>[33]</w:t>
              </w:r>
              <w:r w:rsidRPr="00AF7EB3">
                <w:rPr>
                  <w:rFonts w:cs="Times New Roman"/>
                </w:rPr>
                <w:tab/>
                <w:t xml:space="preserve">‘(PDF) Impact of Fully Connected Layers on Performance of Convolutional Neural Networks for Image Classification’, </w:t>
              </w:r>
              <w:r w:rsidRPr="00AF7EB3">
                <w:rPr>
                  <w:rFonts w:cs="Times New Roman"/>
                  <w:i/>
                  <w:iCs/>
                </w:rPr>
                <w:t>ResearchGate</w:t>
              </w:r>
              <w:r w:rsidRPr="00AF7EB3">
                <w:rPr>
                  <w:rFonts w:cs="Times New Roman"/>
                </w:rPr>
                <w:t>, Dec. 2024, doi: 10.1016/j.neucom.2019.10.008.</w:t>
              </w:r>
            </w:p>
            <w:p w14:paraId="2AC51B77" w14:textId="77777777" w:rsidR="00AF7EB3" w:rsidRPr="00AF7EB3" w:rsidRDefault="00AF7EB3" w:rsidP="00AF7EB3">
              <w:pPr>
                <w:pStyle w:val="Bibliography"/>
                <w:rPr>
                  <w:rFonts w:cs="Times New Roman"/>
                </w:rPr>
              </w:pPr>
              <w:r w:rsidRPr="00AF7EB3">
                <w:rPr>
                  <w:rFonts w:cs="Times New Roman"/>
                </w:rPr>
                <w:t>[34]</w:t>
              </w:r>
              <w:r w:rsidRPr="00AF7EB3">
                <w:rPr>
                  <w:rFonts w:cs="Times New Roman"/>
                </w:rPr>
                <w:tab/>
                <w:t>K. He, X. Zhang, S. Ren, and J. Sun, ‘Deep Residual Learning for Image Recognition’, arXiv.org. Accessed: May 25, 2025. [Online]. Available: https://arxiv.org/abs/1512.03385v1</w:t>
              </w:r>
            </w:p>
            <w:p w14:paraId="66BB785F" w14:textId="77777777" w:rsidR="00AF7EB3" w:rsidRPr="00AF7EB3" w:rsidRDefault="00AF7EB3" w:rsidP="00AF7EB3">
              <w:pPr>
                <w:pStyle w:val="Bibliography"/>
                <w:rPr>
                  <w:rFonts w:cs="Times New Roman"/>
                </w:rPr>
              </w:pPr>
              <w:r w:rsidRPr="00AF7EB3">
                <w:rPr>
                  <w:rFonts w:cs="Times New Roman"/>
                </w:rPr>
                <w:lastRenderedPageBreak/>
                <w:t>[35]</w:t>
              </w:r>
              <w:r w:rsidRPr="00AF7EB3">
                <w:rPr>
                  <w:rFonts w:cs="Times New Roman"/>
                </w:rPr>
                <w:tab/>
                <w:t>‘SpeakerRecognition’. Accessed: Jun. 05, 2025. [Online]. Available: https://kaggle.com/code/alkanerturan/speakerrecognition</w:t>
              </w:r>
            </w:p>
            <w:p w14:paraId="739F412A" w14:textId="320E109B" w:rsidR="00D74A6C" w:rsidRDefault="00B1016C">
              <w:r>
                <w:fldChar w:fldCharType="end"/>
              </w:r>
            </w:p>
          </w:sdtContent>
        </w:sdt>
      </w:sdtContent>
    </w:sdt>
    <w:p w14:paraId="276DD9A8" w14:textId="6874583A" w:rsidR="00065E32" w:rsidRPr="00065E32" w:rsidRDefault="00065E32" w:rsidP="00065E32"/>
    <w:sectPr w:rsidR="00065E32" w:rsidRPr="00065E32" w:rsidSect="00BA3DD9">
      <w:headerReference w:type="default" r:id="rId51"/>
      <w:footerReference w:type="default" r:id="rId52"/>
      <w:pgSz w:w="11906" w:h="16838"/>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CF0EB" w14:textId="77777777" w:rsidR="00654E39" w:rsidRDefault="00654E39" w:rsidP="00BA3DD9">
      <w:pPr>
        <w:spacing w:after="0" w:line="240" w:lineRule="auto"/>
      </w:pPr>
      <w:r>
        <w:separator/>
      </w:r>
    </w:p>
  </w:endnote>
  <w:endnote w:type="continuationSeparator" w:id="0">
    <w:p w14:paraId="307F6D4A" w14:textId="77777777" w:rsidR="00654E39" w:rsidRDefault="00654E39" w:rsidP="00BA3D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31B668" w14:textId="09632EC5" w:rsidR="002546AF" w:rsidRDefault="002546AF">
    <w:pPr>
      <w:pStyle w:val="Footer"/>
      <w:jc w:val="center"/>
    </w:pPr>
  </w:p>
  <w:p w14:paraId="6B19678B" w14:textId="77777777" w:rsidR="002546AF" w:rsidRDefault="002546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150DE" w14:textId="3FE96CE3" w:rsidR="002546AF" w:rsidRPr="00AA1588" w:rsidRDefault="002546AF">
    <w:pPr>
      <w:pStyle w:val="Footer"/>
      <w:jc w:val="center"/>
      <w:rPr>
        <w:rFonts w:cs="Times New Roman"/>
        <w:sz w:val="20"/>
        <w:szCs w:val="20"/>
      </w:rPr>
    </w:pPr>
    <w:r w:rsidRPr="00AA1588">
      <w:rPr>
        <w:rFonts w:cs="Times New Roman"/>
        <w:sz w:val="20"/>
        <w:szCs w:val="20"/>
      </w:rPr>
      <w:t>NECLASIFICAT</w:t>
    </w:r>
  </w:p>
  <w:sdt>
    <w:sdtPr>
      <w:rPr>
        <w:rFonts w:cs="Times New Roman"/>
        <w:sz w:val="20"/>
        <w:szCs w:val="20"/>
      </w:rPr>
      <w:id w:val="391769979"/>
      <w:docPartObj>
        <w:docPartGallery w:val="Page Numbers (Bottom of Page)"/>
        <w:docPartUnique/>
      </w:docPartObj>
    </w:sdtPr>
    <w:sdtEndPr>
      <w:rPr>
        <w:noProof/>
      </w:rPr>
    </w:sdtEndPr>
    <w:sdtContent>
      <w:p w14:paraId="1057A661" w14:textId="34EBB591" w:rsidR="002546AF" w:rsidRPr="00AA1588" w:rsidRDefault="002546AF">
        <w:pPr>
          <w:pStyle w:val="Footer"/>
          <w:jc w:val="center"/>
          <w:rPr>
            <w:rFonts w:cs="Times New Roman"/>
            <w:sz w:val="20"/>
            <w:szCs w:val="20"/>
          </w:rPr>
        </w:pPr>
        <w:r w:rsidRPr="00AA1588">
          <w:rPr>
            <w:rFonts w:cs="Times New Roman"/>
            <w:sz w:val="20"/>
            <w:szCs w:val="20"/>
          </w:rPr>
          <w:fldChar w:fldCharType="begin"/>
        </w:r>
        <w:r w:rsidRPr="00AA1588">
          <w:rPr>
            <w:rFonts w:cs="Times New Roman"/>
            <w:sz w:val="20"/>
            <w:szCs w:val="20"/>
          </w:rPr>
          <w:instrText xml:space="preserve"> PAGE   \* MERGEFORMAT </w:instrText>
        </w:r>
        <w:r w:rsidRPr="00AA1588">
          <w:rPr>
            <w:rFonts w:cs="Times New Roman"/>
            <w:sz w:val="20"/>
            <w:szCs w:val="20"/>
          </w:rPr>
          <w:fldChar w:fldCharType="separate"/>
        </w:r>
        <w:r w:rsidR="0041547E">
          <w:rPr>
            <w:rFonts w:cs="Times New Roman"/>
            <w:noProof/>
            <w:sz w:val="20"/>
            <w:szCs w:val="20"/>
          </w:rPr>
          <w:t>70</w:t>
        </w:r>
        <w:r w:rsidRPr="00AA1588">
          <w:rPr>
            <w:rFonts w:cs="Times New Roman"/>
            <w:noProof/>
            <w:sz w:val="20"/>
            <w:szCs w:val="20"/>
          </w:rPr>
          <w:fldChar w:fldCharType="end"/>
        </w:r>
        <w:r w:rsidRPr="00AA1588">
          <w:rPr>
            <w:rFonts w:cs="Times New Roman"/>
            <w:noProof/>
            <w:sz w:val="20"/>
            <w:szCs w:val="20"/>
          </w:rPr>
          <w:t xml:space="preserve"> din </w:t>
        </w:r>
      </w:p>
    </w:sdtContent>
  </w:sdt>
  <w:p w14:paraId="4FE724FE" w14:textId="77777777" w:rsidR="002546AF" w:rsidRPr="00BA3DD9" w:rsidRDefault="002546AF">
    <w:pPr>
      <w:pStyle w:val="Footer"/>
      <w:rPr>
        <w:rFonts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DA68FF" w14:textId="77777777" w:rsidR="00654E39" w:rsidRDefault="00654E39" w:rsidP="00BA3DD9">
      <w:pPr>
        <w:spacing w:after="0" w:line="240" w:lineRule="auto"/>
      </w:pPr>
      <w:r>
        <w:separator/>
      </w:r>
    </w:p>
  </w:footnote>
  <w:footnote w:type="continuationSeparator" w:id="0">
    <w:p w14:paraId="0B07B53B" w14:textId="77777777" w:rsidR="00654E39" w:rsidRDefault="00654E39" w:rsidP="00BA3D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0640E" w14:textId="3A7E7DD3" w:rsidR="002546AF" w:rsidRPr="0031198B" w:rsidRDefault="002546AF" w:rsidP="0031198B">
    <w:pPr>
      <w:pStyle w:val="Header"/>
      <w:jc w:val="center"/>
      <w:rPr>
        <w:rFonts w:cs="Times New Roma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694E6D" w14:textId="77777777" w:rsidR="002546AF" w:rsidRPr="00AA1588" w:rsidRDefault="002546AF" w:rsidP="0031198B">
    <w:pPr>
      <w:pStyle w:val="Header"/>
      <w:jc w:val="center"/>
      <w:rPr>
        <w:rFonts w:cs="Times New Roman"/>
        <w:sz w:val="20"/>
        <w:szCs w:val="20"/>
      </w:rPr>
    </w:pPr>
    <w:r w:rsidRPr="00AA1588">
      <w:rPr>
        <w:rFonts w:cs="Times New Roman"/>
        <w:sz w:val="20"/>
        <w:szCs w:val="20"/>
      </w:rPr>
      <w:t>NECLASIFICA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72C0E"/>
    <w:multiLevelType w:val="multilevel"/>
    <w:tmpl w:val="AC20C3DC"/>
    <w:lvl w:ilvl="0">
      <w:start w:val="1"/>
      <w:numFmt w:val="decimal"/>
      <w:pStyle w:val="Heading1"/>
      <w:suff w:val="space"/>
      <w:lvlText w:val="Capitolul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decimal"/>
      <w:pStyle w:val="Heading3"/>
      <w:suff w:val="nothing"/>
      <w:lvlText w:val="%1.%2.%3."/>
      <w:lvlJc w:val="left"/>
      <w:pPr>
        <w:ind w:left="0" w:firstLine="0"/>
      </w:pPr>
      <w:rPr>
        <w:rFonts w:hint="default"/>
      </w:rPr>
    </w:lvl>
    <w:lvl w:ilvl="3">
      <w:start w:val="1"/>
      <w:numFmt w:val="decimal"/>
      <w:pStyle w:val="Heading4"/>
      <w:suff w:val="nothing"/>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nsid w:val="18FB7EFC"/>
    <w:multiLevelType w:val="hybridMultilevel"/>
    <w:tmpl w:val="DED631FC"/>
    <w:lvl w:ilvl="0" w:tplc="04090003">
      <w:start w:val="1"/>
      <w:numFmt w:val="bullet"/>
      <w:lvlText w:val="o"/>
      <w:lvlJc w:val="left"/>
      <w:pPr>
        <w:ind w:left="936" w:hanging="360"/>
      </w:pPr>
      <w:rPr>
        <w:rFonts w:ascii="Courier New" w:hAnsi="Courier New" w:cs="Courier New"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
    <w:nsid w:val="1A5B44DB"/>
    <w:multiLevelType w:val="hybridMultilevel"/>
    <w:tmpl w:val="7498903E"/>
    <w:lvl w:ilvl="0" w:tplc="04090003">
      <w:start w:val="1"/>
      <w:numFmt w:val="bullet"/>
      <w:lvlText w:val="o"/>
      <w:lvlJc w:val="left"/>
      <w:pPr>
        <w:ind w:left="1428" w:hanging="360"/>
      </w:pPr>
      <w:rPr>
        <w:rFonts w:ascii="Courier New" w:hAnsi="Courier New" w:cs="Courier New"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
    <w:nsid w:val="225E182B"/>
    <w:multiLevelType w:val="hybridMultilevel"/>
    <w:tmpl w:val="861C46C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
    <w:nsid w:val="28E4733F"/>
    <w:multiLevelType w:val="hybridMultilevel"/>
    <w:tmpl w:val="20FE3A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E4794F"/>
    <w:multiLevelType w:val="hybridMultilevel"/>
    <w:tmpl w:val="5B6CB208"/>
    <w:lvl w:ilvl="0" w:tplc="04090003">
      <w:start w:val="1"/>
      <w:numFmt w:val="bullet"/>
      <w:lvlText w:val="o"/>
      <w:lvlJc w:val="left"/>
      <w:pPr>
        <w:ind w:left="792" w:hanging="360"/>
      </w:pPr>
      <w:rPr>
        <w:rFonts w:ascii="Courier New" w:hAnsi="Courier New" w:cs="Courier New"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6">
    <w:nsid w:val="45A16615"/>
    <w:multiLevelType w:val="hybridMultilevel"/>
    <w:tmpl w:val="F8E873D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9775A0"/>
    <w:multiLevelType w:val="hybridMultilevel"/>
    <w:tmpl w:val="7DE4331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C400206"/>
    <w:multiLevelType w:val="hybridMultilevel"/>
    <w:tmpl w:val="B49AFF6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E5F47A9"/>
    <w:multiLevelType w:val="hybridMultilevel"/>
    <w:tmpl w:val="EA36B3B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3D56A82"/>
    <w:multiLevelType w:val="hybridMultilevel"/>
    <w:tmpl w:val="8CA2A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0829BD"/>
    <w:multiLevelType w:val="hybridMultilevel"/>
    <w:tmpl w:val="D798817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1183296"/>
    <w:multiLevelType w:val="hybridMultilevel"/>
    <w:tmpl w:val="CDE8F37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9C71598"/>
    <w:multiLevelType w:val="hybridMultilevel"/>
    <w:tmpl w:val="3676A78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7A450439"/>
    <w:multiLevelType w:val="hybridMultilevel"/>
    <w:tmpl w:val="6D46ACC8"/>
    <w:lvl w:ilvl="0" w:tplc="04090003">
      <w:start w:val="1"/>
      <w:numFmt w:val="bullet"/>
      <w:lvlText w:val="o"/>
      <w:lvlJc w:val="left"/>
      <w:pPr>
        <w:ind w:left="792" w:hanging="360"/>
      </w:pPr>
      <w:rPr>
        <w:rFonts w:ascii="Courier New" w:hAnsi="Courier New" w:cs="Courier New"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5">
    <w:nsid w:val="7C9F235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7DD235F3"/>
    <w:multiLevelType w:val="multilevel"/>
    <w:tmpl w:val="1CB82A80"/>
    <w:lvl w:ilvl="0">
      <w:start w:val="1"/>
      <w:numFmt w:val="decimal"/>
      <w:suff w:val="space"/>
      <w:lvlText w:val="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7F0D76F5"/>
    <w:multiLevelType w:val="hybridMultilevel"/>
    <w:tmpl w:val="D7DC8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6"/>
  </w:num>
  <w:num w:numId="3">
    <w:abstractNumId w:val="0"/>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5"/>
  </w:num>
  <w:num w:numId="8">
    <w:abstractNumId w:val="0"/>
    <w:lvlOverride w:ilvl="0">
      <w:lvl w:ilvl="0">
        <w:start w:val="1"/>
        <w:numFmt w:val="decimal"/>
        <w:pStyle w:val="Heading1"/>
        <w:suff w:val="space"/>
        <w:lvlText w:val="Capitolul %1."/>
        <w:lvlJc w:val="left"/>
        <w:pPr>
          <w:ind w:left="0" w:firstLine="0"/>
        </w:pPr>
        <w:rPr>
          <w:rFonts w:hint="default"/>
        </w:rPr>
      </w:lvl>
    </w:lvlOverride>
    <w:lvlOverride w:ilvl="1">
      <w:lvl w:ilvl="1">
        <w:start w:val="1"/>
        <w:numFmt w:val="decimal"/>
        <w:pStyle w:val="Heading2"/>
        <w:suff w:val="nothing"/>
        <w:lvlText w:val="%1.%2."/>
        <w:lvlJc w:val="left"/>
        <w:pPr>
          <w:ind w:left="0" w:firstLine="0"/>
        </w:pPr>
        <w:rPr>
          <w:rFonts w:hint="default"/>
        </w:rPr>
      </w:lvl>
    </w:lvlOverride>
    <w:lvlOverride w:ilvl="2">
      <w:lvl w:ilvl="2">
        <w:start w:val="1"/>
        <w:numFmt w:val="decimal"/>
        <w:pStyle w:val="Heading3"/>
        <w:suff w:val="nothing"/>
        <w:lvlText w:val="%1.%2.%3."/>
        <w:lvlJc w:val="left"/>
        <w:pPr>
          <w:ind w:left="0" w:firstLine="0"/>
        </w:pPr>
        <w:rPr>
          <w:rFonts w:hint="default"/>
        </w:rPr>
      </w:lvl>
    </w:lvlOverride>
    <w:lvlOverride w:ilvl="3">
      <w:lvl w:ilvl="3">
        <w:start w:val="1"/>
        <w:numFmt w:val="decimal"/>
        <w:pStyle w:val="Heading4"/>
        <w:suff w:val="nothing"/>
        <w:lvlText w:val="%1.%2.%3.%4"/>
        <w:lvlJc w:val="left"/>
        <w:pPr>
          <w:ind w:left="0" w:firstLine="0"/>
        </w:pPr>
        <w:rPr>
          <w:rFonts w:hint="default"/>
        </w:rPr>
      </w:lvl>
    </w:lvlOverride>
    <w:lvlOverride w:ilvl="4">
      <w:lvl w:ilvl="4">
        <w:start w:val="1"/>
        <w:numFmt w:val="none"/>
        <w:pStyle w:val="Heading5"/>
        <w:suff w:val="nothing"/>
        <w:lvlText w:val=""/>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9">
    <w:abstractNumId w:val="0"/>
    <w:lvlOverride w:ilvl="0">
      <w:lvl w:ilvl="0">
        <w:start w:val="1"/>
        <w:numFmt w:val="decimal"/>
        <w:pStyle w:val="Heading1"/>
        <w:suff w:val="space"/>
        <w:lvlText w:val="Capitolul %1."/>
        <w:lvlJc w:val="left"/>
        <w:pPr>
          <w:ind w:left="0" w:firstLine="0"/>
        </w:pPr>
        <w:rPr>
          <w:rFonts w:hint="default"/>
        </w:rPr>
      </w:lvl>
    </w:lvlOverride>
    <w:lvlOverride w:ilvl="1">
      <w:lvl w:ilvl="1">
        <w:start w:val="1"/>
        <w:numFmt w:val="decimal"/>
        <w:pStyle w:val="Heading2"/>
        <w:suff w:val="nothing"/>
        <w:lvlText w:val="%1.%2."/>
        <w:lvlJc w:val="left"/>
        <w:pPr>
          <w:ind w:left="0" w:firstLine="0"/>
        </w:pPr>
        <w:rPr>
          <w:rFonts w:hint="default"/>
        </w:rPr>
      </w:lvl>
    </w:lvlOverride>
    <w:lvlOverride w:ilvl="2">
      <w:lvl w:ilvl="2">
        <w:start w:val="1"/>
        <w:numFmt w:val="decimal"/>
        <w:pStyle w:val="Heading3"/>
        <w:suff w:val="nothing"/>
        <w:lvlText w:val="%1.%2.%3."/>
        <w:lvlJc w:val="left"/>
        <w:pPr>
          <w:ind w:left="0" w:firstLine="0"/>
        </w:pPr>
        <w:rPr>
          <w:rFonts w:hint="default"/>
        </w:rPr>
      </w:lvl>
    </w:lvlOverride>
    <w:lvlOverride w:ilvl="3">
      <w:lvl w:ilvl="3">
        <w:start w:val="1"/>
        <w:numFmt w:val="decimal"/>
        <w:pStyle w:val="Heading4"/>
        <w:suff w:val="nothing"/>
        <w:lvlText w:val="%1.%2.%3.%4."/>
        <w:lvlJc w:val="left"/>
        <w:pPr>
          <w:ind w:left="0" w:firstLine="0"/>
        </w:pPr>
        <w:rPr>
          <w:rFonts w:hint="default"/>
        </w:rPr>
      </w:lvl>
    </w:lvlOverride>
    <w:lvlOverride w:ilvl="4">
      <w:lvl w:ilvl="4">
        <w:start w:val="1"/>
        <w:numFmt w:val="none"/>
        <w:pStyle w:val="Heading5"/>
        <w:suff w:val="nothing"/>
        <w:lvlText w:val=""/>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10">
    <w:abstractNumId w:val="10"/>
  </w:num>
  <w:num w:numId="11">
    <w:abstractNumId w:val="14"/>
  </w:num>
  <w:num w:numId="12">
    <w:abstractNumId w:val="2"/>
  </w:num>
  <w:num w:numId="13">
    <w:abstractNumId w:val="17"/>
  </w:num>
  <w:num w:numId="14">
    <w:abstractNumId w:val="13"/>
  </w:num>
  <w:num w:numId="15">
    <w:abstractNumId w:val="11"/>
  </w:num>
  <w:num w:numId="16">
    <w:abstractNumId w:val="8"/>
  </w:num>
  <w:num w:numId="17">
    <w:abstractNumId w:val="5"/>
  </w:num>
  <w:num w:numId="18">
    <w:abstractNumId w:val="4"/>
  </w:num>
  <w:num w:numId="19">
    <w:abstractNumId w:val="1"/>
  </w:num>
  <w:num w:numId="20">
    <w:abstractNumId w:val="9"/>
  </w:num>
  <w:num w:numId="21">
    <w:abstractNumId w:val="6"/>
  </w:num>
  <w:num w:numId="22">
    <w:abstractNumId w:val="7"/>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45F1"/>
    <w:rsid w:val="00001946"/>
    <w:rsid w:val="000039CE"/>
    <w:rsid w:val="00012608"/>
    <w:rsid w:val="00030DBB"/>
    <w:rsid w:val="000430DA"/>
    <w:rsid w:val="000552D9"/>
    <w:rsid w:val="0006361D"/>
    <w:rsid w:val="00064BFA"/>
    <w:rsid w:val="00065E32"/>
    <w:rsid w:val="000907FF"/>
    <w:rsid w:val="00094C1D"/>
    <w:rsid w:val="000A0E62"/>
    <w:rsid w:val="000A2A2A"/>
    <w:rsid w:val="000A5D73"/>
    <w:rsid w:val="000B04FE"/>
    <w:rsid w:val="000D44D4"/>
    <w:rsid w:val="000E046F"/>
    <w:rsid w:val="000E0D3D"/>
    <w:rsid w:val="000E3699"/>
    <w:rsid w:val="000F4D4F"/>
    <w:rsid w:val="00104819"/>
    <w:rsid w:val="00104B4D"/>
    <w:rsid w:val="0010766A"/>
    <w:rsid w:val="00123DBE"/>
    <w:rsid w:val="0013394D"/>
    <w:rsid w:val="00142EA7"/>
    <w:rsid w:val="0014451E"/>
    <w:rsid w:val="0014644B"/>
    <w:rsid w:val="0015678E"/>
    <w:rsid w:val="00157A1B"/>
    <w:rsid w:val="00163805"/>
    <w:rsid w:val="0017135A"/>
    <w:rsid w:val="0018024E"/>
    <w:rsid w:val="001828C5"/>
    <w:rsid w:val="00186F4A"/>
    <w:rsid w:val="00193988"/>
    <w:rsid w:val="00195246"/>
    <w:rsid w:val="0019694E"/>
    <w:rsid w:val="00196BE8"/>
    <w:rsid w:val="001A1F41"/>
    <w:rsid w:val="001A4700"/>
    <w:rsid w:val="001A4959"/>
    <w:rsid w:val="001C44F4"/>
    <w:rsid w:val="001C54A8"/>
    <w:rsid w:val="001D5409"/>
    <w:rsid w:val="001E37DB"/>
    <w:rsid w:val="001F6E18"/>
    <w:rsid w:val="0020267F"/>
    <w:rsid w:val="00204686"/>
    <w:rsid w:val="00205E39"/>
    <w:rsid w:val="00225F53"/>
    <w:rsid w:val="002309E1"/>
    <w:rsid w:val="00232E49"/>
    <w:rsid w:val="00241253"/>
    <w:rsid w:val="00244768"/>
    <w:rsid w:val="002450FE"/>
    <w:rsid w:val="00246CB7"/>
    <w:rsid w:val="00253FF3"/>
    <w:rsid w:val="002546AF"/>
    <w:rsid w:val="00255BA6"/>
    <w:rsid w:val="00255E10"/>
    <w:rsid w:val="00257545"/>
    <w:rsid w:val="00261FF6"/>
    <w:rsid w:val="00265735"/>
    <w:rsid w:val="002709D4"/>
    <w:rsid w:val="00272AE2"/>
    <w:rsid w:val="00275E7A"/>
    <w:rsid w:val="002772AC"/>
    <w:rsid w:val="00297CFF"/>
    <w:rsid w:val="002E0355"/>
    <w:rsid w:val="002F7918"/>
    <w:rsid w:val="0031198B"/>
    <w:rsid w:val="0031403A"/>
    <w:rsid w:val="00317B87"/>
    <w:rsid w:val="0032007C"/>
    <w:rsid w:val="003239FD"/>
    <w:rsid w:val="00324966"/>
    <w:rsid w:val="003344F4"/>
    <w:rsid w:val="00337513"/>
    <w:rsid w:val="003539A1"/>
    <w:rsid w:val="00360B81"/>
    <w:rsid w:val="00380A1F"/>
    <w:rsid w:val="00385623"/>
    <w:rsid w:val="00386BDC"/>
    <w:rsid w:val="003A00BC"/>
    <w:rsid w:val="003A02EE"/>
    <w:rsid w:val="003A1175"/>
    <w:rsid w:val="003A1968"/>
    <w:rsid w:val="003B706E"/>
    <w:rsid w:val="003C49B7"/>
    <w:rsid w:val="003F69A9"/>
    <w:rsid w:val="003F6B72"/>
    <w:rsid w:val="003F6EF0"/>
    <w:rsid w:val="00403C5B"/>
    <w:rsid w:val="00403E6F"/>
    <w:rsid w:val="00406436"/>
    <w:rsid w:val="004071F8"/>
    <w:rsid w:val="00414E77"/>
    <w:rsid w:val="0041547E"/>
    <w:rsid w:val="0042613F"/>
    <w:rsid w:val="004267E3"/>
    <w:rsid w:val="00427EAC"/>
    <w:rsid w:val="00437326"/>
    <w:rsid w:val="004415EF"/>
    <w:rsid w:val="004474FB"/>
    <w:rsid w:val="004523AF"/>
    <w:rsid w:val="00453F0E"/>
    <w:rsid w:val="004636E8"/>
    <w:rsid w:val="00476BF3"/>
    <w:rsid w:val="00495154"/>
    <w:rsid w:val="004966F3"/>
    <w:rsid w:val="004A2ED7"/>
    <w:rsid w:val="004B3879"/>
    <w:rsid w:val="004B3F9C"/>
    <w:rsid w:val="004B46C5"/>
    <w:rsid w:val="004B5216"/>
    <w:rsid w:val="004B71D5"/>
    <w:rsid w:val="004B75C9"/>
    <w:rsid w:val="004D69CD"/>
    <w:rsid w:val="004E19A3"/>
    <w:rsid w:val="004E2E60"/>
    <w:rsid w:val="004E4BE0"/>
    <w:rsid w:val="004F1C38"/>
    <w:rsid w:val="004F3144"/>
    <w:rsid w:val="0050196D"/>
    <w:rsid w:val="00510C3B"/>
    <w:rsid w:val="0052691A"/>
    <w:rsid w:val="00527118"/>
    <w:rsid w:val="00540EB3"/>
    <w:rsid w:val="005412B2"/>
    <w:rsid w:val="00542204"/>
    <w:rsid w:val="00553601"/>
    <w:rsid w:val="005545F1"/>
    <w:rsid w:val="00556B9E"/>
    <w:rsid w:val="00566A1F"/>
    <w:rsid w:val="00570229"/>
    <w:rsid w:val="00571359"/>
    <w:rsid w:val="00571EFB"/>
    <w:rsid w:val="00572001"/>
    <w:rsid w:val="005765DF"/>
    <w:rsid w:val="0058242D"/>
    <w:rsid w:val="005824F0"/>
    <w:rsid w:val="0058404F"/>
    <w:rsid w:val="00590F37"/>
    <w:rsid w:val="005913CB"/>
    <w:rsid w:val="0059257F"/>
    <w:rsid w:val="00592A32"/>
    <w:rsid w:val="005946DB"/>
    <w:rsid w:val="005B5C2F"/>
    <w:rsid w:val="005B68F0"/>
    <w:rsid w:val="005D0B9C"/>
    <w:rsid w:val="005D12CB"/>
    <w:rsid w:val="005D7A9E"/>
    <w:rsid w:val="005E111C"/>
    <w:rsid w:val="005E32FD"/>
    <w:rsid w:val="005F56B1"/>
    <w:rsid w:val="006063CE"/>
    <w:rsid w:val="00612315"/>
    <w:rsid w:val="00631DC4"/>
    <w:rsid w:val="00634987"/>
    <w:rsid w:val="006459DC"/>
    <w:rsid w:val="006505DB"/>
    <w:rsid w:val="00650ECE"/>
    <w:rsid w:val="00654E39"/>
    <w:rsid w:val="00656C35"/>
    <w:rsid w:val="00656E8A"/>
    <w:rsid w:val="00660273"/>
    <w:rsid w:val="00672D74"/>
    <w:rsid w:val="00681C04"/>
    <w:rsid w:val="00682C4A"/>
    <w:rsid w:val="00692C45"/>
    <w:rsid w:val="006969E2"/>
    <w:rsid w:val="00696CE4"/>
    <w:rsid w:val="006A030C"/>
    <w:rsid w:val="006B1C22"/>
    <w:rsid w:val="006C1D5C"/>
    <w:rsid w:val="006C1F99"/>
    <w:rsid w:val="006E36D6"/>
    <w:rsid w:val="006E41B7"/>
    <w:rsid w:val="00700531"/>
    <w:rsid w:val="00714E9B"/>
    <w:rsid w:val="007231A2"/>
    <w:rsid w:val="00732131"/>
    <w:rsid w:val="00737B12"/>
    <w:rsid w:val="007425BD"/>
    <w:rsid w:val="00753B13"/>
    <w:rsid w:val="00754A6F"/>
    <w:rsid w:val="00755DDD"/>
    <w:rsid w:val="00757146"/>
    <w:rsid w:val="007621E9"/>
    <w:rsid w:val="007659DE"/>
    <w:rsid w:val="00776B95"/>
    <w:rsid w:val="00777FE2"/>
    <w:rsid w:val="00786974"/>
    <w:rsid w:val="007878F2"/>
    <w:rsid w:val="00787942"/>
    <w:rsid w:val="00794CC9"/>
    <w:rsid w:val="007957D8"/>
    <w:rsid w:val="007965DA"/>
    <w:rsid w:val="007A2C2E"/>
    <w:rsid w:val="007A73DC"/>
    <w:rsid w:val="007B5018"/>
    <w:rsid w:val="007B54B8"/>
    <w:rsid w:val="007B5D7A"/>
    <w:rsid w:val="007D4E28"/>
    <w:rsid w:val="007D5B63"/>
    <w:rsid w:val="007E48AD"/>
    <w:rsid w:val="007F5984"/>
    <w:rsid w:val="00802142"/>
    <w:rsid w:val="008135FE"/>
    <w:rsid w:val="00813E2D"/>
    <w:rsid w:val="00827042"/>
    <w:rsid w:val="008338A4"/>
    <w:rsid w:val="0083606D"/>
    <w:rsid w:val="00837AD9"/>
    <w:rsid w:val="00844F5E"/>
    <w:rsid w:val="00872678"/>
    <w:rsid w:val="008853DD"/>
    <w:rsid w:val="00887C61"/>
    <w:rsid w:val="00895C7F"/>
    <w:rsid w:val="008A29FF"/>
    <w:rsid w:val="008A351A"/>
    <w:rsid w:val="008B015E"/>
    <w:rsid w:val="008B4AE5"/>
    <w:rsid w:val="008B622D"/>
    <w:rsid w:val="008B62C1"/>
    <w:rsid w:val="008C2E80"/>
    <w:rsid w:val="008E17B6"/>
    <w:rsid w:val="008E4A9B"/>
    <w:rsid w:val="008F4CC8"/>
    <w:rsid w:val="00901433"/>
    <w:rsid w:val="00901C59"/>
    <w:rsid w:val="009119AF"/>
    <w:rsid w:val="00914493"/>
    <w:rsid w:val="00927051"/>
    <w:rsid w:val="0092746A"/>
    <w:rsid w:val="00927E7A"/>
    <w:rsid w:val="00932A96"/>
    <w:rsid w:val="00932EF1"/>
    <w:rsid w:val="009335F7"/>
    <w:rsid w:val="00945D34"/>
    <w:rsid w:val="00960301"/>
    <w:rsid w:val="00961A64"/>
    <w:rsid w:val="00975325"/>
    <w:rsid w:val="009818EE"/>
    <w:rsid w:val="009869C0"/>
    <w:rsid w:val="009914B1"/>
    <w:rsid w:val="00996A12"/>
    <w:rsid w:val="009A4989"/>
    <w:rsid w:val="009B00E6"/>
    <w:rsid w:val="009B3D32"/>
    <w:rsid w:val="009D0C83"/>
    <w:rsid w:val="009D633D"/>
    <w:rsid w:val="009F05B9"/>
    <w:rsid w:val="009F20F7"/>
    <w:rsid w:val="009F6368"/>
    <w:rsid w:val="009F63FD"/>
    <w:rsid w:val="00A05182"/>
    <w:rsid w:val="00A05CAF"/>
    <w:rsid w:val="00A11978"/>
    <w:rsid w:val="00A22680"/>
    <w:rsid w:val="00A51485"/>
    <w:rsid w:val="00A65BE0"/>
    <w:rsid w:val="00A66251"/>
    <w:rsid w:val="00A95B39"/>
    <w:rsid w:val="00AA1588"/>
    <w:rsid w:val="00AA1C2A"/>
    <w:rsid w:val="00AA28AB"/>
    <w:rsid w:val="00AB0A05"/>
    <w:rsid w:val="00AC0F71"/>
    <w:rsid w:val="00AC77E6"/>
    <w:rsid w:val="00AD72E0"/>
    <w:rsid w:val="00AE6187"/>
    <w:rsid w:val="00AF7EB3"/>
    <w:rsid w:val="00B04DCF"/>
    <w:rsid w:val="00B1016C"/>
    <w:rsid w:val="00B1213F"/>
    <w:rsid w:val="00B159A9"/>
    <w:rsid w:val="00B15C7E"/>
    <w:rsid w:val="00B22BCB"/>
    <w:rsid w:val="00B251DE"/>
    <w:rsid w:val="00B25B6F"/>
    <w:rsid w:val="00B569C5"/>
    <w:rsid w:val="00B6526D"/>
    <w:rsid w:val="00B65332"/>
    <w:rsid w:val="00B71935"/>
    <w:rsid w:val="00B828F5"/>
    <w:rsid w:val="00B82DA3"/>
    <w:rsid w:val="00B853A4"/>
    <w:rsid w:val="00B93CE9"/>
    <w:rsid w:val="00BA068C"/>
    <w:rsid w:val="00BA3873"/>
    <w:rsid w:val="00BA3DD9"/>
    <w:rsid w:val="00BC03E0"/>
    <w:rsid w:val="00BC2CE1"/>
    <w:rsid w:val="00BC72EE"/>
    <w:rsid w:val="00BE00A3"/>
    <w:rsid w:val="00BE3378"/>
    <w:rsid w:val="00BE4E59"/>
    <w:rsid w:val="00C17B64"/>
    <w:rsid w:val="00C2557C"/>
    <w:rsid w:val="00C26344"/>
    <w:rsid w:val="00C26E9F"/>
    <w:rsid w:val="00C32324"/>
    <w:rsid w:val="00C3379D"/>
    <w:rsid w:val="00C52E32"/>
    <w:rsid w:val="00C53922"/>
    <w:rsid w:val="00C558B0"/>
    <w:rsid w:val="00C62E63"/>
    <w:rsid w:val="00C7009B"/>
    <w:rsid w:val="00CA13E4"/>
    <w:rsid w:val="00CA2600"/>
    <w:rsid w:val="00CC0E85"/>
    <w:rsid w:val="00CC355A"/>
    <w:rsid w:val="00CD1BC6"/>
    <w:rsid w:val="00CD5D19"/>
    <w:rsid w:val="00CE0B0A"/>
    <w:rsid w:val="00CE4368"/>
    <w:rsid w:val="00CE6711"/>
    <w:rsid w:val="00CE6D9D"/>
    <w:rsid w:val="00CE7EC0"/>
    <w:rsid w:val="00CF1760"/>
    <w:rsid w:val="00CF1B22"/>
    <w:rsid w:val="00D11D6B"/>
    <w:rsid w:val="00D16277"/>
    <w:rsid w:val="00D172C0"/>
    <w:rsid w:val="00D20095"/>
    <w:rsid w:val="00D211B0"/>
    <w:rsid w:val="00D21C21"/>
    <w:rsid w:val="00D3275F"/>
    <w:rsid w:val="00D422CF"/>
    <w:rsid w:val="00D43E83"/>
    <w:rsid w:val="00D45969"/>
    <w:rsid w:val="00D60AEF"/>
    <w:rsid w:val="00D646E2"/>
    <w:rsid w:val="00D64DF0"/>
    <w:rsid w:val="00D71117"/>
    <w:rsid w:val="00D74A6C"/>
    <w:rsid w:val="00D77354"/>
    <w:rsid w:val="00D97E1B"/>
    <w:rsid w:val="00DA1638"/>
    <w:rsid w:val="00DB58B5"/>
    <w:rsid w:val="00DB757F"/>
    <w:rsid w:val="00DC10B8"/>
    <w:rsid w:val="00DC1E39"/>
    <w:rsid w:val="00DC5215"/>
    <w:rsid w:val="00DD01BF"/>
    <w:rsid w:val="00DD22DC"/>
    <w:rsid w:val="00DD73D5"/>
    <w:rsid w:val="00DE0B64"/>
    <w:rsid w:val="00DE4B0C"/>
    <w:rsid w:val="00DE507C"/>
    <w:rsid w:val="00DE6768"/>
    <w:rsid w:val="00DF18A6"/>
    <w:rsid w:val="00E03851"/>
    <w:rsid w:val="00E21F5B"/>
    <w:rsid w:val="00E274AE"/>
    <w:rsid w:val="00E3535C"/>
    <w:rsid w:val="00E50AF0"/>
    <w:rsid w:val="00E520CF"/>
    <w:rsid w:val="00E55E97"/>
    <w:rsid w:val="00E562D7"/>
    <w:rsid w:val="00E63CA4"/>
    <w:rsid w:val="00E7174B"/>
    <w:rsid w:val="00E731D8"/>
    <w:rsid w:val="00E94455"/>
    <w:rsid w:val="00E958E9"/>
    <w:rsid w:val="00EA55DE"/>
    <w:rsid w:val="00EC26D9"/>
    <w:rsid w:val="00EC51D5"/>
    <w:rsid w:val="00EC7442"/>
    <w:rsid w:val="00ED5FB4"/>
    <w:rsid w:val="00EE79DD"/>
    <w:rsid w:val="00EF0E99"/>
    <w:rsid w:val="00EF3A03"/>
    <w:rsid w:val="00F12100"/>
    <w:rsid w:val="00F325A8"/>
    <w:rsid w:val="00F47AE7"/>
    <w:rsid w:val="00F60216"/>
    <w:rsid w:val="00F63937"/>
    <w:rsid w:val="00F64EC5"/>
    <w:rsid w:val="00F760E0"/>
    <w:rsid w:val="00F82A48"/>
    <w:rsid w:val="00FA2013"/>
    <w:rsid w:val="00FA75F5"/>
    <w:rsid w:val="00FB041F"/>
    <w:rsid w:val="00FC153B"/>
    <w:rsid w:val="00FC3A2E"/>
    <w:rsid w:val="00FC40CE"/>
    <w:rsid w:val="00FC54E0"/>
    <w:rsid w:val="00FC62E8"/>
    <w:rsid w:val="00FD1FA5"/>
    <w:rsid w:val="00FE37AE"/>
    <w:rsid w:val="00FE4A9C"/>
    <w:rsid w:val="00FE6CBF"/>
    <w:rsid w:val="00FE6F0D"/>
    <w:rsid w:val="00FE6F60"/>
    <w:rsid w:val="00FF0F6A"/>
    <w:rsid w:val="00FF2280"/>
    <w:rsid w:val="00FF4F5B"/>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31D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ro-RO"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1588"/>
    <w:pPr>
      <w:jc w:val="both"/>
    </w:pPr>
    <w:rPr>
      <w:rFonts w:ascii="Times New Roman" w:hAnsi="Times New Roman"/>
      <w:sz w:val="28"/>
    </w:rPr>
  </w:style>
  <w:style w:type="paragraph" w:styleId="Heading1">
    <w:name w:val="heading 1"/>
    <w:basedOn w:val="Normal"/>
    <w:next w:val="Normal"/>
    <w:link w:val="Heading1Char"/>
    <w:uiPriority w:val="9"/>
    <w:qFormat/>
    <w:rsid w:val="001828C5"/>
    <w:pPr>
      <w:keepNext/>
      <w:keepLines/>
      <w:numPr>
        <w:numId w:val="6"/>
      </w:numPr>
      <w:spacing w:before="360" w:after="80"/>
      <w:jc w:val="center"/>
      <w:outlineLvl w:val="0"/>
    </w:pPr>
    <w:rPr>
      <w:rFonts w:eastAsiaTheme="majorEastAsia" w:cstheme="majorBidi"/>
      <w:b/>
      <w:color w:val="000000" w:themeColor="text1"/>
      <w:sz w:val="40"/>
      <w:szCs w:val="40"/>
    </w:rPr>
  </w:style>
  <w:style w:type="paragraph" w:styleId="Heading2">
    <w:name w:val="heading 2"/>
    <w:basedOn w:val="Normal"/>
    <w:next w:val="Normal"/>
    <w:link w:val="Heading2Char"/>
    <w:uiPriority w:val="9"/>
    <w:unhideWhenUsed/>
    <w:qFormat/>
    <w:rsid w:val="00DC5215"/>
    <w:pPr>
      <w:keepNext/>
      <w:keepLines/>
      <w:numPr>
        <w:ilvl w:val="1"/>
        <w:numId w:val="6"/>
      </w:numPr>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F63937"/>
    <w:pPr>
      <w:keepNext/>
      <w:keepLines/>
      <w:numPr>
        <w:ilvl w:val="2"/>
        <w:numId w:val="6"/>
      </w:numPr>
      <w:spacing w:before="160" w:after="8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C558B0"/>
    <w:pPr>
      <w:numPr>
        <w:ilvl w:val="3"/>
        <w:numId w:val="6"/>
      </w:numPr>
      <w:spacing w:after="0" w:line="240" w:lineRule="auto"/>
      <w:outlineLvl w:val="3"/>
    </w:pPr>
    <w:rPr>
      <w:b/>
    </w:rPr>
  </w:style>
  <w:style w:type="paragraph" w:styleId="Heading5">
    <w:name w:val="heading 5"/>
    <w:basedOn w:val="Normal"/>
    <w:next w:val="Normal"/>
    <w:link w:val="Heading5Char"/>
    <w:uiPriority w:val="9"/>
    <w:semiHidden/>
    <w:unhideWhenUsed/>
    <w:qFormat/>
    <w:rsid w:val="005545F1"/>
    <w:pPr>
      <w:keepNext/>
      <w:keepLines/>
      <w:numPr>
        <w:ilvl w:val="4"/>
        <w:numId w:val="6"/>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545F1"/>
    <w:pPr>
      <w:keepNext/>
      <w:keepLines/>
      <w:numPr>
        <w:ilvl w:val="5"/>
        <w:numId w:val="6"/>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45F1"/>
    <w:pPr>
      <w:keepNext/>
      <w:keepLines/>
      <w:numPr>
        <w:ilvl w:val="6"/>
        <w:numId w:val="6"/>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45F1"/>
    <w:pPr>
      <w:keepNext/>
      <w:keepLines/>
      <w:numPr>
        <w:ilvl w:val="7"/>
        <w:numId w:val="6"/>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45F1"/>
    <w:pPr>
      <w:keepNext/>
      <w:keepLines/>
      <w:numPr>
        <w:ilvl w:val="8"/>
        <w:numId w:val="6"/>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28C5"/>
    <w:rPr>
      <w:rFonts w:ascii="Times New Roman" w:eastAsiaTheme="majorEastAsia" w:hAnsi="Times New Roman" w:cstheme="majorBidi"/>
      <w:b/>
      <w:color w:val="000000" w:themeColor="text1"/>
      <w:sz w:val="40"/>
      <w:szCs w:val="40"/>
    </w:rPr>
  </w:style>
  <w:style w:type="character" w:customStyle="1" w:styleId="Heading2Char">
    <w:name w:val="Heading 2 Char"/>
    <w:basedOn w:val="DefaultParagraphFont"/>
    <w:link w:val="Heading2"/>
    <w:uiPriority w:val="9"/>
    <w:rsid w:val="00DC5215"/>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rsid w:val="00F63937"/>
    <w:rPr>
      <w:rFonts w:ascii="Times New Roman" w:eastAsiaTheme="majorEastAsia" w:hAnsi="Times New Roman" w:cstheme="majorBidi"/>
      <w:b/>
      <w:sz w:val="28"/>
      <w:szCs w:val="28"/>
    </w:rPr>
  </w:style>
  <w:style w:type="character" w:customStyle="1" w:styleId="Heading4Char">
    <w:name w:val="Heading 4 Char"/>
    <w:basedOn w:val="DefaultParagraphFont"/>
    <w:link w:val="Heading4"/>
    <w:uiPriority w:val="9"/>
    <w:rsid w:val="00C558B0"/>
    <w:rPr>
      <w:rFonts w:ascii="Times New Roman" w:hAnsi="Times New Roman"/>
      <w:b/>
      <w:sz w:val="28"/>
    </w:rPr>
  </w:style>
  <w:style w:type="character" w:customStyle="1" w:styleId="Heading5Char">
    <w:name w:val="Heading 5 Char"/>
    <w:basedOn w:val="DefaultParagraphFont"/>
    <w:link w:val="Heading5"/>
    <w:uiPriority w:val="9"/>
    <w:semiHidden/>
    <w:rsid w:val="005545F1"/>
    <w:rPr>
      <w:rFonts w:ascii="Times New Roman" w:eastAsiaTheme="majorEastAsia" w:hAnsi="Times New Roman" w:cstheme="majorBidi"/>
      <w:color w:val="2F5496" w:themeColor="accent1" w:themeShade="BF"/>
      <w:sz w:val="28"/>
    </w:rPr>
  </w:style>
  <w:style w:type="character" w:customStyle="1" w:styleId="Heading6Char">
    <w:name w:val="Heading 6 Char"/>
    <w:basedOn w:val="DefaultParagraphFont"/>
    <w:link w:val="Heading6"/>
    <w:uiPriority w:val="9"/>
    <w:semiHidden/>
    <w:rsid w:val="005545F1"/>
    <w:rPr>
      <w:rFonts w:ascii="Times New Roman" w:eastAsiaTheme="majorEastAsia" w:hAnsi="Times New Roman" w:cstheme="majorBidi"/>
      <w:i/>
      <w:iCs/>
      <w:color w:val="595959" w:themeColor="text1" w:themeTint="A6"/>
      <w:sz w:val="28"/>
    </w:rPr>
  </w:style>
  <w:style w:type="character" w:customStyle="1" w:styleId="Heading7Char">
    <w:name w:val="Heading 7 Char"/>
    <w:basedOn w:val="DefaultParagraphFont"/>
    <w:link w:val="Heading7"/>
    <w:uiPriority w:val="9"/>
    <w:semiHidden/>
    <w:rsid w:val="005545F1"/>
    <w:rPr>
      <w:rFonts w:ascii="Times New Roman" w:eastAsiaTheme="majorEastAsia" w:hAnsi="Times New Roman" w:cstheme="majorBidi"/>
      <w:color w:val="595959" w:themeColor="text1" w:themeTint="A6"/>
      <w:sz w:val="28"/>
    </w:rPr>
  </w:style>
  <w:style w:type="character" w:customStyle="1" w:styleId="Heading8Char">
    <w:name w:val="Heading 8 Char"/>
    <w:basedOn w:val="DefaultParagraphFont"/>
    <w:link w:val="Heading8"/>
    <w:uiPriority w:val="9"/>
    <w:semiHidden/>
    <w:rsid w:val="005545F1"/>
    <w:rPr>
      <w:rFonts w:ascii="Times New Roman" w:eastAsiaTheme="majorEastAsia" w:hAnsi="Times New Roman" w:cstheme="majorBidi"/>
      <w:i/>
      <w:iCs/>
      <w:color w:val="272727" w:themeColor="text1" w:themeTint="D8"/>
      <w:sz w:val="28"/>
    </w:rPr>
  </w:style>
  <w:style w:type="character" w:customStyle="1" w:styleId="Heading9Char">
    <w:name w:val="Heading 9 Char"/>
    <w:basedOn w:val="DefaultParagraphFont"/>
    <w:link w:val="Heading9"/>
    <w:uiPriority w:val="9"/>
    <w:semiHidden/>
    <w:rsid w:val="005545F1"/>
    <w:rPr>
      <w:rFonts w:ascii="Times New Roman" w:eastAsiaTheme="majorEastAsia" w:hAnsi="Times New Roman" w:cstheme="majorBidi"/>
      <w:color w:val="272727" w:themeColor="text1" w:themeTint="D8"/>
      <w:sz w:val="28"/>
    </w:rPr>
  </w:style>
  <w:style w:type="paragraph" w:styleId="Title">
    <w:name w:val="Title"/>
    <w:basedOn w:val="Normal"/>
    <w:next w:val="Normal"/>
    <w:link w:val="TitleChar"/>
    <w:uiPriority w:val="10"/>
    <w:qFormat/>
    <w:rsid w:val="005545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45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45F1"/>
    <w:pPr>
      <w:numPr>
        <w:ilvl w:val="1"/>
      </w:numPr>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5545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45F1"/>
    <w:pPr>
      <w:spacing w:before="160"/>
      <w:jc w:val="center"/>
    </w:pPr>
    <w:rPr>
      <w:i/>
      <w:iCs/>
      <w:color w:val="404040" w:themeColor="text1" w:themeTint="BF"/>
    </w:rPr>
  </w:style>
  <w:style w:type="character" w:customStyle="1" w:styleId="QuoteChar">
    <w:name w:val="Quote Char"/>
    <w:basedOn w:val="DefaultParagraphFont"/>
    <w:link w:val="Quote"/>
    <w:uiPriority w:val="29"/>
    <w:rsid w:val="005545F1"/>
    <w:rPr>
      <w:i/>
      <w:iCs/>
      <w:color w:val="404040" w:themeColor="text1" w:themeTint="BF"/>
    </w:rPr>
  </w:style>
  <w:style w:type="paragraph" w:styleId="ListParagraph">
    <w:name w:val="List Paragraph"/>
    <w:basedOn w:val="Normal"/>
    <w:uiPriority w:val="34"/>
    <w:qFormat/>
    <w:rsid w:val="005545F1"/>
    <w:pPr>
      <w:ind w:left="720"/>
      <w:contextualSpacing/>
    </w:pPr>
  </w:style>
  <w:style w:type="character" w:styleId="IntenseEmphasis">
    <w:name w:val="Intense Emphasis"/>
    <w:basedOn w:val="DefaultParagraphFont"/>
    <w:uiPriority w:val="21"/>
    <w:qFormat/>
    <w:rsid w:val="005545F1"/>
    <w:rPr>
      <w:i/>
      <w:iCs/>
      <w:color w:val="2F5496" w:themeColor="accent1" w:themeShade="BF"/>
    </w:rPr>
  </w:style>
  <w:style w:type="paragraph" w:styleId="IntenseQuote">
    <w:name w:val="Intense Quote"/>
    <w:basedOn w:val="Normal"/>
    <w:next w:val="Normal"/>
    <w:link w:val="IntenseQuoteChar"/>
    <w:uiPriority w:val="30"/>
    <w:qFormat/>
    <w:rsid w:val="005545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545F1"/>
    <w:rPr>
      <w:i/>
      <w:iCs/>
      <w:color w:val="2F5496" w:themeColor="accent1" w:themeShade="BF"/>
    </w:rPr>
  </w:style>
  <w:style w:type="character" w:styleId="IntenseReference">
    <w:name w:val="Intense Reference"/>
    <w:basedOn w:val="DefaultParagraphFont"/>
    <w:uiPriority w:val="32"/>
    <w:qFormat/>
    <w:rsid w:val="005545F1"/>
    <w:rPr>
      <w:b/>
      <w:bCs/>
      <w:smallCaps/>
      <w:color w:val="2F5496" w:themeColor="accent1" w:themeShade="BF"/>
      <w:spacing w:val="5"/>
    </w:rPr>
  </w:style>
  <w:style w:type="paragraph" w:customStyle="1" w:styleId="TableParagraph">
    <w:name w:val="Table Paragraph"/>
    <w:basedOn w:val="Normal"/>
    <w:uiPriority w:val="1"/>
    <w:qFormat/>
    <w:rsid w:val="00386BDC"/>
    <w:pPr>
      <w:widowControl w:val="0"/>
      <w:autoSpaceDE w:val="0"/>
      <w:autoSpaceDN w:val="0"/>
      <w:spacing w:after="0" w:line="240" w:lineRule="auto"/>
      <w:ind w:left="50"/>
    </w:pPr>
    <w:rPr>
      <w:rFonts w:eastAsia="Times New Roman" w:cs="Times New Roman"/>
      <w:kern w:val="0"/>
      <w14:ligatures w14:val="none"/>
    </w:rPr>
  </w:style>
  <w:style w:type="paragraph" w:styleId="Header">
    <w:name w:val="header"/>
    <w:basedOn w:val="Normal"/>
    <w:link w:val="HeaderChar"/>
    <w:uiPriority w:val="99"/>
    <w:unhideWhenUsed/>
    <w:rsid w:val="00BA3D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3DD9"/>
  </w:style>
  <w:style w:type="paragraph" w:styleId="Footer">
    <w:name w:val="footer"/>
    <w:basedOn w:val="Normal"/>
    <w:link w:val="FooterChar"/>
    <w:uiPriority w:val="99"/>
    <w:unhideWhenUsed/>
    <w:rsid w:val="00BA3D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3DD9"/>
  </w:style>
  <w:style w:type="paragraph" w:styleId="TOCHeading">
    <w:name w:val="TOC Heading"/>
    <w:basedOn w:val="Heading1"/>
    <w:next w:val="Normal"/>
    <w:uiPriority w:val="39"/>
    <w:unhideWhenUsed/>
    <w:qFormat/>
    <w:rsid w:val="00AA1588"/>
    <w:pPr>
      <w:spacing w:before="240" w:after="0"/>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AA1588"/>
    <w:pPr>
      <w:spacing w:after="100"/>
    </w:pPr>
  </w:style>
  <w:style w:type="character" w:styleId="Hyperlink">
    <w:name w:val="Hyperlink"/>
    <w:basedOn w:val="DefaultParagraphFont"/>
    <w:uiPriority w:val="99"/>
    <w:unhideWhenUsed/>
    <w:rsid w:val="00AA1588"/>
    <w:rPr>
      <w:color w:val="0563C1" w:themeColor="hyperlink"/>
      <w:u w:val="single"/>
    </w:rPr>
  </w:style>
  <w:style w:type="paragraph" w:styleId="BalloonText">
    <w:name w:val="Balloon Text"/>
    <w:basedOn w:val="Normal"/>
    <w:link w:val="BalloonTextChar"/>
    <w:uiPriority w:val="99"/>
    <w:semiHidden/>
    <w:unhideWhenUsed/>
    <w:rsid w:val="004261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613F"/>
    <w:rPr>
      <w:rFonts w:ascii="Tahoma" w:hAnsi="Tahoma" w:cs="Tahoma"/>
      <w:sz w:val="16"/>
      <w:szCs w:val="16"/>
    </w:rPr>
  </w:style>
  <w:style w:type="paragraph" w:styleId="Bibliography">
    <w:name w:val="Bibliography"/>
    <w:basedOn w:val="Normal"/>
    <w:next w:val="Normal"/>
    <w:uiPriority w:val="37"/>
    <w:unhideWhenUsed/>
    <w:rsid w:val="00D74A6C"/>
    <w:pPr>
      <w:tabs>
        <w:tab w:val="left" w:pos="384"/>
      </w:tabs>
      <w:spacing w:after="0" w:line="240" w:lineRule="auto"/>
      <w:ind w:left="384" w:hanging="384"/>
    </w:pPr>
  </w:style>
  <w:style w:type="paragraph" w:styleId="TOC2">
    <w:name w:val="toc 2"/>
    <w:basedOn w:val="Normal"/>
    <w:next w:val="Normal"/>
    <w:autoRedefine/>
    <w:uiPriority w:val="39"/>
    <w:unhideWhenUsed/>
    <w:rsid w:val="00C53922"/>
    <w:pPr>
      <w:spacing w:after="100"/>
      <w:ind w:left="280"/>
    </w:pPr>
  </w:style>
  <w:style w:type="paragraph" w:styleId="Caption">
    <w:name w:val="caption"/>
    <w:basedOn w:val="Normal"/>
    <w:next w:val="Normal"/>
    <w:uiPriority w:val="35"/>
    <w:unhideWhenUsed/>
    <w:qFormat/>
    <w:rsid w:val="00453F0E"/>
    <w:pPr>
      <w:spacing w:after="200" w:line="240" w:lineRule="auto"/>
    </w:pPr>
    <w:rPr>
      <w:b/>
      <w:bCs/>
      <w:color w:val="4472C4" w:themeColor="accent1"/>
      <w:sz w:val="18"/>
      <w:szCs w:val="18"/>
    </w:rPr>
  </w:style>
  <w:style w:type="paragraph" w:styleId="TOC3">
    <w:name w:val="toc 3"/>
    <w:basedOn w:val="Normal"/>
    <w:next w:val="Normal"/>
    <w:autoRedefine/>
    <w:uiPriority w:val="39"/>
    <w:unhideWhenUsed/>
    <w:rsid w:val="00157A1B"/>
    <w:pPr>
      <w:spacing w:after="100"/>
      <w:ind w:left="560"/>
    </w:pPr>
  </w:style>
  <w:style w:type="character" w:styleId="PlaceholderText">
    <w:name w:val="Placeholder Text"/>
    <w:basedOn w:val="DefaultParagraphFont"/>
    <w:uiPriority w:val="99"/>
    <w:semiHidden/>
    <w:rsid w:val="007F5984"/>
    <w:rPr>
      <w:color w:val="808080"/>
    </w:rPr>
  </w:style>
  <w:style w:type="paragraph" w:styleId="TableofFigures">
    <w:name w:val="table of figures"/>
    <w:basedOn w:val="Normal"/>
    <w:next w:val="Normal"/>
    <w:uiPriority w:val="99"/>
    <w:unhideWhenUsed/>
    <w:rsid w:val="00D16277"/>
    <w:pPr>
      <w:spacing w:after="0"/>
    </w:pPr>
  </w:style>
  <w:style w:type="paragraph" w:styleId="TOC4">
    <w:name w:val="toc 4"/>
    <w:basedOn w:val="Normal"/>
    <w:next w:val="Normal"/>
    <w:autoRedefine/>
    <w:uiPriority w:val="39"/>
    <w:unhideWhenUsed/>
    <w:rsid w:val="00572001"/>
    <w:pPr>
      <w:spacing w:after="100"/>
      <w:ind w:left="8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ro-RO"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1588"/>
    <w:pPr>
      <w:jc w:val="both"/>
    </w:pPr>
    <w:rPr>
      <w:rFonts w:ascii="Times New Roman" w:hAnsi="Times New Roman"/>
      <w:sz w:val="28"/>
    </w:rPr>
  </w:style>
  <w:style w:type="paragraph" w:styleId="Heading1">
    <w:name w:val="heading 1"/>
    <w:basedOn w:val="Normal"/>
    <w:next w:val="Normal"/>
    <w:link w:val="Heading1Char"/>
    <w:uiPriority w:val="9"/>
    <w:qFormat/>
    <w:rsid w:val="001828C5"/>
    <w:pPr>
      <w:keepNext/>
      <w:keepLines/>
      <w:numPr>
        <w:numId w:val="6"/>
      </w:numPr>
      <w:spacing w:before="360" w:after="80"/>
      <w:jc w:val="center"/>
      <w:outlineLvl w:val="0"/>
    </w:pPr>
    <w:rPr>
      <w:rFonts w:eastAsiaTheme="majorEastAsia" w:cstheme="majorBidi"/>
      <w:b/>
      <w:color w:val="000000" w:themeColor="text1"/>
      <w:sz w:val="40"/>
      <w:szCs w:val="40"/>
    </w:rPr>
  </w:style>
  <w:style w:type="paragraph" w:styleId="Heading2">
    <w:name w:val="heading 2"/>
    <w:basedOn w:val="Normal"/>
    <w:next w:val="Normal"/>
    <w:link w:val="Heading2Char"/>
    <w:uiPriority w:val="9"/>
    <w:unhideWhenUsed/>
    <w:qFormat/>
    <w:rsid w:val="00DC5215"/>
    <w:pPr>
      <w:keepNext/>
      <w:keepLines/>
      <w:numPr>
        <w:ilvl w:val="1"/>
        <w:numId w:val="6"/>
      </w:numPr>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F63937"/>
    <w:pPr>
      <w:keepNext/>
      <w:keepLines/>
      <w:numPr>
        <w:ilvl w:val="2"/>
        <w:numId w:val="6"/>
      </w:numPr>
      <w:spacing w:before="160" w:after="8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C558B0"/>
    <w:pPr>
      <w:numPr>
        <w:ilvl w:val="3"/>
        <w:numId w:val="6"/>
      </w:numPr>
      <w:spacing w:after="0" w:line="240" w:lineRule="auto"/>
      <w:outlineLvl w:val="3"/>
    </w:pPr>
    <w:rPr>
      <w:b/>
    </w:rPr>
  </w:style>
  <w:style w:type="paragraph" w:styleId="Heading5">
    <w:name w:val="heading 5"/>
    <w:basedOn w:val="Normal"/>
    <w:next w:val="Normal"/>
    <w:link w:val="Heading5Char"/>
    <w:uiPriority w:val="9"/>
    <w:semiHidden/>
    <w:unhideWhenUsed/>
    <w:qFormat/>
    <w:rsid w:val="005545F1"/>
    <w:pPr>
      <w:keepNext/>
      <w:keepLines/>
      <w:numPr>
        <w:ilvl w:val="4"/>
        <w:numId w:val="6"/>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545F1"/>
    <w:pPr>
      <w:keepNext/>
      <w:keepLines/>
      <w:numPr>
        <w:ilvl w:val="5"/>
        <w:numId w:val="6"/>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45F1"/>
    <w:pPr>
      <w:keepNext/>
      <w:keepLines/>
      <w:numPr>
        <w:ilvl w:val="6"/>
        <w:numId w:val="6"/>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45F1"/>
    <w:pPr>
      <w:keepNext/>
      <w:keepLines/>
      <w:numPr>
        <w:ilvl w:val="7"/>
        <w:numId w:val="6"/>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45F1"/>
    <w:pPr>
      <w:keepNext/>
      <w:keepLines/>
      <w:numPr>
        <w:ilvl w:val="8"/>
        <w:numId w:val="6"/>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28C5"/>
    <w:rPr>
      <w:rFonts w:ascii="Times New Roman" w:eastAsiaTheme="majorEastAsia" w:hAnsi="Times New Roman" w:cstheme="majorBidi"/>
      <w:b/>
      <w:color w:val="000000" w:themeColor="text1"/>
      <w:sz w:val="40"/>
      <w:szCs w:val="40"/>
    </w:rPr>
  </w:style>
  <w:style w:type="character" w:customStyle="1" w:styleId="Heading2Char">
    <w:name w:val="Heading 2 Char"/>
    <w:basedOn w:val="DefaultParagraphFont"/>
    <w:link w:val="Heading2"/>
    <w:uiPriority w:val="9"/>
    <w:rsid w:val="00DC5215"/>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rsid w:val="00F63937"/>
    <w:rPr>
      <w:rFonts w:ascii="Times New Roman" w:eastAsiaTheme="majorEastAsia" w:hAnsi="Times New Roman" w:cstheme="majorBidi"/>
      <w:b/>
      <w:sz w:val="28"/>
      <w:szCs w:val="28"/>
    </w:rPr>
  </w:style>
  <w:style w:type="character" w:customStyle="1" w:styleId="Heading4Char">
    <w:name w:val="Heading 4 Char"/>
    <w:basedOn w:val="DefaultParagraphFont"/>
    <w:link w:val="Heading4"/>
    <w:uiPriority w:val="9"/>
    <w:rsid w:val="00C558B0"/>
    <w:rPr>
      <w:rFonts w:ascii="Times New Roman" w:hAnsi="Times New Roman"/>
      <w:b/>
      <w:sz w:val="28"/>
    </w:rPr>
  </w:style>
  <w:style w:type="character" w:customStyle="1" w:styleId="Heading5Char">
    <w:name w:val="Heading 5 Char"/>
    <w:basedOn w:val="DefaultParagraphFont"/>
    <w:link w:val="Heading5"/>
    <w:uiPriority w:val="9"/>
    <w:semiHidden/>
    <w:rsid w:val="005545F1"/>
    <w:rPr>
      <w:rFonts w:ascii="Times New Roman" w:eastAsiaTheme="majorEastAsia" w:hAnsi="Times New Roman" w:cstheme="majorBidi"/>
      <w:color w:val="2F5496" w:themeColor="accent1" w:themeShade="BF"/>
      <w:sz w:val="28"/>
    </w:rPr>
  </w:style>
  <w:style w:type="character" w:customStyle="1" w:styleId="Heading6Char">
    <w:name w:val="Heading 6 Char"/>
    <w:basedOn w:val="DefaultParagraphFont"/>
    <w:link w:val="Heading6"/>
    <w:uiPriority w:val="9"/>
    <w:semiHidden/>
    <w:rsid w:val="005545F1"/>
    <w:rPr>
      <w:rFonts w:ascii="Times New Roman" w:eastAsiaTheme="majorEastAsia" w:hAnsi="Times New Roman" w:cstheme="majorBidi"/>
      <w:i/>
      <w:iCs/>
      <w:color w:val="595959" w:themeColor="text1" w:themeTint="A6"/>
      <w:sz w:val="28"/>
    </w:rPr>
  </w:style>
  <w:style w:type="character" w:customStyle="1" w:styleId="Heading7Char">
    <w:name w:val="Heading 7 Char"/>
    <w:basedOn w:val="DefaultParagraphFont"/>
    <w:link w:val="Heading7"/>
    <w:uiPriority w:val="9"/>
    <w:semiHidden/>
    <w:rsid w:val="005545F1"/>
    <w:rPr>
      <w:rFonts w:ascii="Times New Roman" w:eastAsiaTheme="majorEastAsia" w:hAnsi="Times New Roman" w:cstheme="majorBidi"/>
      <w:color w:val="595959" w:themeColor="text1" w:themeTint="A6"/>
      <w:sz w:val="28"/>
    </w:rPr>
  </w:style>
  <w:style w:type="character" w:customStyle="1" w:styleId="Heading8Char">
    <w:name w:val="Heading 8 Char"/>
    <w:basedOn w:val="DefaultParagraphFont"/>
    <w:link w:val="Heading8"/>
    <w:uiPriority w:val="9"/>
    <w:semiHidden/>
    <w:rsid w:val="005545F1"/>
    <w:rPr>
      <w:rFonts w:ascii="Times New Roman" w:eastAsiaTheme="majorEastAsia" w:hAnsi="Times New Roman" w:cstheme="majorBidi"/>
      <w:i/>
      <w:iCs/>
      <w:color w:val="272727" w:themeColor="text1" w:themeTint="D8"/>
      <w:sz w:val="28"/>
    </w:rPr>
  </w:style>
  <w:style w:type="character" w:customStyle="1" w:styleId="Heading9Char">
    <w:name w:val="Heading 9 Char"/>
    <w:basedOn w:val="DefaultParagraphFont"/>
    <w:link w:val="Heading9"/>
    <w:uiPriority w:val="9"/>
    <w:semiHidden/>
    <w:rsid w:val="005545F1"/>
    <w:rPr>
      <w:rFonts w:ascii="Times New Roman" w:eastAsiaTheme="majorEastAsia" w:hAnsi="Times New Roman" w:cstheme="majorBidi"/>
      <w:color w:val="272727" w:themeColor="text1" w:themeTint="D8"/>
      <w:sz w:val="28"/>
    </w:rPr>
  </w:style>
  <w:style w:type="paragraph" w:styleId="Title">
    <w:name w:val="Title"/>
    <w:basedOn w:val="Normal"/>
    <w:next w:val="Normal"/>
    <w:link w:val="TitleChar"/>
    <w:uiPriority w:val="10"/>
    <w:qFormat/>
    <w:rsid w:val="005545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45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45F1"/>
    <w:pPr>
      <w:numPr>
        <w:ilvl w:val="1"/>
      </w:numPr>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5545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45F1"/>
    <w:pPr>
      <w:spacing w:before="160"/>
      <w:jc w:val="center"/>
    </w:pPr>
    <w:rPr>
      <w:i/>
      <w:iCs/>
      <w:color w:val="404040" w:themeColor="text1" w:themeTint="BF"/>
    </w:rPr>
  </w:style>
  <w:style w:type="character" w:customStyle="1" w:styleId="QuoteChar">
    <w:name w:val="Quote Char"/>
    <w:basedOn w:val="DefaultParagraphFont"/>
    <w:link w:val="Quote"/>
    <w:uiPriority w:val="29"/>
    <w:rsid w:val="005545F1"/>
    <w:rPr>
      <w:i/>
      <w:iCs/>
      <w:color w:val="404040" w:themeColor="text1" w:themeTint="BF"/>
    </w:rPr>
  </w:style>
  <w:style w:type="paragraph" w:styleId="ListParagraph">
    <w:name w:val="List Paragraph"/>
    <w:basedOn w:val="Normal"/>
    <w:uiPriority w:val="34"/>
    <w:qFormat/>
    <w:rsid w:val="005545F1"/>
    <w:pPr>
      <w:ind w:left="720"/>
      <w:contextualSpacing/>
    </w:pPr>
  </w:style>
  <w:style w:type="character" w:styleId="IntenseEmphasis">
    <w:name w:val="Intense Emphasis"/>
    <w:basedOn w:val="DefaultParagraphFont"/>
    <w:uiPriority w:val="21"/>
    <w:qFormat/>
    <w:rsid w:val="005545F1"/>
    <w:rPr>
      <w:i/>
      <w:iCs/>
      <w:color w:val="2F5496" w:themeColor="accent1" w:themeShade="BF"/>
    </w:rPr>
  </w:style>
  <w:style w:type="paragraph" w:styleId="IntenseQuote">
    <w:name w:val="Intense Quote"/>
    <w:basedOn w:val="Normal"/>
    <w:next w:val="Normal"/>
    <w:link w:val="IntenseQuoteChar"/>
    <w:uiPriority w:val="30"/>
    <w:qFormat/>
    <w:rsid w:val="005545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545F1"/>
    <w:rPr>
      <w:i/>
      <w:iCs/>
      <w:color w:val="2F5496" w:themeColor="accent1" w:themeShade="BF"/>
    </w:rPr>
  </w:style>
  <w:style w:type="character" w:styleId="IntenseReference">
    <w:name w:val="Intense Reference"/>
    <w:basedOn w:val="DefaultParagraphFont"/>
    <w:uiPriority w:val="32"/>
    <w:qFormat/>
    <w:rsid w:val="005545F1"/>
    <w:rPr>
      <w:b/>
      <w:bCs/>
      <w:smallCaps/>
      <w:color w:val="2F5496" w:themeColor="accent1" w:themeShade="BF"/>
      <w:spacing w:val="5"/>
    </w:rPr>
  </w:style>
  <w:style w:type="paragraph" w:customStyle="1" w:styleId="TableParagraph">
    <w:name w:val="Table Paragraph"/>
    <w:basedOn w:val="Normal"/>
    <w:uiPriority w:val="1"/>
    <w:qFormat/>
    <w:rsid w:val="00386BDC"/>
    <w:pPr>
      <w:widowControl w:val="0"/>
      <w:autoSpaceDE w:val="0"/>
      <w:autoSpaceDN w:val="0"/>
      <w:spacing w:after="0" w:line="240" w:lineRule="auto"/>
      <w:ind w:left="50"/>
    </w:pPr>
    <w:rPr>
      <w:rFonts w:eastAsia="Times New Roman" w:cs="Times New Roman"/>
      <w:kern w:val="0"/>
      <w14:ligatures w14:val="none"/>
    </w:rPr>
  </w:style>
  <w:style w:type="paragraph" w:styleId="Header">
    <w:name w:val="header"/>
    <w:basedOn w:val="Normal"/>
    <w:link w:val="HeaderChar"/>
    <w:uiPriority w:val="99"/>
    <w:unhideWhenUsed/>
    <w:rsid w:val="00BA3D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3DD9"/>
  </w:style>
  <w:style w:type="paragraph" w:styleId="Footer">
    <w:name w:val="footer"/>
    <w:basedOn w:val="Normal"/>
    <w:link w:val="FooterChar"/>
    <w:uiPriority w:val="99"/>
    <w:unhideWhenUsed/>
    <w:rsid w:val="00BA3D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3DD9"/>
  </w:style>
  <w:style w:type="paragraph" w:styleId="TOCHeading">
    <w:name w:val="TOC Heading"/>
    <w:basedOn w:val="Heading1"/>
    <w:next w:val="Normal"/>
    <w:uiPriority w:val="39"/>
    <w:unhideWhenUsed/>
    <w:qFormat/>
    <w:rsid w:val="00AA1588"/>
    <w:pPr>
      <w:spacing w:before="240" w:after="0"/>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AA1588"/>
    <w:pPr>
      <w:spacing w:after="100"/>
    </w:pPr>
  </w:style>
  <w:style w:type="character" w:styleId="Hyperlink">
    <w:name w:val="Hyperlink"/>
    <w:basedOn w:val="DefaultParagraphFont"/>
    <w:uiPriority w:val="99"/>
    <w:unhideWhenUsed/>
    <w:rsid w:val="00AA1588"/>
    <w:rPr>
      <w:color w:val="0563C1" w:themeColor="hyperlink"/>
      <w:u w:val="single"/>
    </w:rPr>
  </w:style>
  <w:style w:type="paragraph" w:styleId="BalloonText">
    <w:name w:val="Balloon Text"/>
    <w:basedOn w:val="Normal"/>
    <w:link w:val="BalloonTextChar"/>
    <w:uiPriority w:val="99"/>
    <w:semiHidden/>
    <w:unhideWhenUsed/>
    <w:rsid w:val="004261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613F"/>
    <w:rPr>
      <w:rFonts w:ascii="Tahoma" w:hAnsi="Tahoma" w:cs="Tahoma"/>
      <w:sz w:val="16"/>
      <w:szCs w:val="16"/>
    </w:rPr>
  </w:style>
  <w:style w:type="paragraph" w:styleId="Bibliography">
    <w:name w:val="Bibliography"/>
    <w:basedOn w:val="Normal"/>
    <w:next w:val="Normal"/>
    <w:uiPriority w:val="37"/>
    <w:unhideWhenUsed/>
    <w:rsid w:val="00D74A6C"/>
    <w:pPr>
      <w:tabs>
        <w:tab w:val="left" w:pos="384"/>
      </w:tabs>
      <w:spacing w:after="0" w:line="240" w:lineRule="auto"/>
      <w:ind w:left="384" w:hanging="384"/>
    </w:pPr>
  </w:style>
  <w:style w:type="paragraph" w:styleId="TOC2">
    <w:name w:val="toc 2"/>
    <w:basedOn w:val="Normal"/>
    <w:next w:val="Normal"/>
    <w:autoRedefine/>
    <w:uiPriority w:val="39"/>
    <w:unhideWhenUsed/>
    <w:rsid w:val="00C53922"/>
    <w:pPr>
      <w:spacing w:after="100"/>
      <w:ind w:left="280"/>
    </w:pPr>
  </w:style>
  <w:style w:type="paragraph" w:styleId="Caption">
    <w:name w:val="caption"/>
    <w:basedOn w:val="Normal"/>
    <w:next w:val="Normal"/>
    <w:uiPriority w:val="35"/>
    <w:unhideWhenUsed/>
    <w:qFormat/>
    <w:rsid w:val="00453F0E"/>
    <w:pPr>
      <w:spacing w:after="200" w:line="240" w:lineRule="auto"/>
    </w:pPr>
    <w:rPr>
      <w:b/>
      <w:bCs/>
      <w:color w:val="4472C4" w:themeColor="accent1"/>
      <w:sz w:val="18"/>
      <w:szCs w:val="18"/>
    </w:rPr>
  </w:style>
  <w:style w:type="paragraph" w:styleId="TOC3">
    <w:name w:val="toc 3"/>
    <w:basedOn w:val="Normal"/>
    <w:next w:val="Normal"/>
    <w:autoRedefine/>
    <w:uiPriority w:val="39"/>
    <w:unhideWhenUsed/>
    <w:rsid w:val="00157A1B"/>
    <w:pPr>
      <w:spacing w:after="100"/>
      <w:ind w:left="560"/>
    </w:pPr>
  </w:style>
  <w:style w:type="character" w:styleId="PlaceholderText">
    <w:name w:val="Placeholder Text"/>
    <w:basedOn w:val="DefaultParagraphFont"/>
    <w:uiPriority w:val="99"/>
    <w:semiHidden/>
    <w:rsid w:val="007F5984"/>
    <w:rPr>
      <w:color w:val="808080"/>
    </w:rPr>
  </w:style>
  <w:style w:type="paragraph" w:styleId="TableofFigures">
    <w:name w:val="table of figures"/>
    <w:basedOn w:val="Normal"/>
    <w:next w:val="Normal"/>
    <w:uiPriority w:val="99"/>
    <w:unhideWhenUsed/>
    <w:rsid w:val="00D16277"/>
    <w:pPr>
      <w:spacing w:after="0"/>
    </w:pPr>
  </w:style>
  <w:style w:type="paragraph" w:styleId="TOC4">
    <w:name w:val="toc 4"/>
    <w:basedOn w:val="Normal"/>
    <w:next w:val="Normal"/>
    <w:autoRedefine/>
    <w:uiPriority w:val="39"/>
    <w:unhideWhenUsed/>
    <w:rsid w:val="00572001"/>
    <w:pPr>
      <w:spacing w:after="100"/>
      <w:ind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699490">
      <w:bodyDiv w:val="1"/>
      <w:marLeft w:val="0"/>
      <w:marRight w:val="0"/>
      <w:marTop w:val="0"/>
      <w:marBottom w:val="0"/>
      <w:divBdr>
        <w:top w:val="none" w:sz="0" w:space="0" w:color="auto"/>
        <w:left w:val="none" w:sz="0" w:space="0" w:color="auto"/>
        <w:bottom w:val="none" w:sz="0" w:space="0" w:color="auto"/>
        <w:right w:val="none" w:sz="0" w:space="0" w:color="auto"/>
      </w:divBdr>
    </w:div>
    <w:div w:id="324937505">
      <w:bodyDiv w:val="1"/>
      <w:marLeft w:val="0"/>
      <w:marRight w:val="0"/>
      <w:marTop w:val="0"/>
      <w:marBottom w:val="0"/>
      <w:divBdr>
        <w:top w:val="none" w:sz="0" w:space="0" w:color="auto"/>
        <w:left w:val="none" w:sz="0" w:space="0" w:color="auto"/>
        <w:bottom w:val="none" w:sz="0" w:space="0" w:color="auto"/>
        <w:right w:val="none" w:sz="0" w:space="0" w:color="auto"/>
      </w:divBdr>
    </w:div>
    <w:div w:id="355430541">
      <w:bodyDiv w:val="1"/>
      <w:marLeft w:val="0"/>
      <w:marRight w:val="0"/>
      <w:marTop w:val="0"/>
      <w:marBottom w:val="0"/>
      <w:divBdr>
        <w:top w:val="none" w:sz="0" w:space="0" w:color="auto"/>
        <w:left w:val="none" w:sz="0" w:space="0" w:color="auto"/>
        <w:bottom w:val="none" w:sz="0" w:space="0" w:color="auto"/>
        <w:right w:val="none" w:sz="0" w:space="0" w:color="auto"/>
      </w:divBdr>
    </w:div>
    <w:div w:id="525756731">
      <w:bodyDiv w:val="1"/>
      <w:marLeft w:val="0"/>
      <w:marRight w:val="0"/>
      <w:marTop w:val="0"/>
      <w:marBottom w:val="0"/>
      <w:divBdr>
        <w:top w:val="none" w:sz="0" w:space="0" w:color="auto"/>
        <w:left w:val="none" w:sz="0" w:space="0" w:color="auto"/>
        <w:bottom w:val="none" w:sz="0" w:space="0" w:color="auto"/>
        <w:right w:val="none" w:sz="0" w:space="0" w:color="auto"/>
      </w:divBdr>
    </w:div>
    <w:div w:id="756293429">
      <w:bodyDiv w:val="1"/>
      <w:marLeft w:val="0"/>
      <w:marRight w:val="0"/>
      <w:marTop w:val="0"/>
      <w:marBottom w:val="0"/>
      <w:divBdr>
        <w:top w:val="none" w:sz="0" w:space="0" w:color="auto"/>
        <w:left w:val="none" w:sz="0" w:space="0" w:color="auto"/>
        <w:bottom w:val="none" w:sz="0" w:space="0" w:color="auto"/>
        <w:right w:val="none" w:sz="0" w:space="0" w:color="auto"/>
      </w:divBdr>
    </w:div>
    <w:div w:id="801272242">
      <w:bodyDiv w:val="1"/>
      <w:marLeft w:val="0"/>
      <w:marRight w:val="0"/>
      <w:marTop w:val="0"/>
      <w:marBottom w:val="0"/>
      <w:divBdr>
        <w:top w:val="none" w:sz="0" w:space="0" w:color="auto"/>
        <w:left w:val="none" w:sz="0" w:space="0" w:color="auto"/>
        <w:bottom w:val="none" w:sz="0" w:space="0" w:color="auto"/>
        <w:right w:val="none" w:sz="0" w:space="0" w:color="auto"/>
      </w:divBdr>
    </w:div>
    <w:div w:id="837770400">
      <w:bodyDiv w:val="1"/>
      <w:marLeft w:val="0"/>
      <w:marRight w:val="0"/>
      <w:marTop w:val="0"/>
      <w:marBottom w:val="0"/>
      <w:divBdr>
        <w:top w:val="none" w:sz="0" w:space="0" w:color="auto"/>
        <w:left w:val="none" w:sz="0" w:space="0" w:color="auto"/>
        <w:bottom w:val="none" w:sz="0" w:space="0" w:color="auto"/>
        <w:right w:val="none" w:sz="0" w:space="0" w:color="auto"/>
      </w:divBdr>
    </w:div>
    <w:div w:id="871578906">
      <w:bodyDiv w:val="1"/>
      <w:marLeft w:val="0"/>
      <w:marRight w:val="0"/>
      <w:marTop w:val="0"/>
      <w:marBottom w:val="0"/>
      <w:divBdr>
        <w:top w:val="none" w:sz="0" w:space="0" w:color="auto"/>
        <w:left w:val="none" w:sz="0" w:space="0" w:color="auto"/>
        <w:bottom w:val="none" w:sz="0" w:space="0" w:color="auto"/>
        <w:right w:val="none" w:sz="0" w:space="0" w:color="auto"/>
      </w:divBdr>
    </w:div>
    <w:div w:id="878780044">
      <w:bodyDiv w:val="1"/>
      <w:marLeft w:val="0"/>
      <w:marRight w:val="0"/>
      <w:marTop w:val="0"/>
      <w:marBottom w:val="0"/>
      <w:divBdr>
        <w:top w:val="none" w:sz="0" w:space="0" w:color="auto"/>
        <w:left w:val="none" w:sz="0" w:space="0" w:color="auto"/>
        <w:bottom w:val="none" w:sz="0" w:space="0" w:color="auto"/>
        <w:right w:val="none" w:sz="0" w:space="0" w:color="auto"/>
      </w:divBdr>
    </w:div>
    <w:div w:id="913003640">
      <w:bodyDiv w:val="1"/>
      <w:marLeft w:val="0"/>
      <w:marRight w:val="0"/>
      <w:marTop w:val="0"/>
      <w:marBottom w:val="0"/>
      <w:divBdr>
        <w:top w:val="none" w:sz="0" w:space="0" w:color="auto"/>
        <w:left w:val="none" w:sz="0" w:space="0" w:color="auto"/>
        <w:bottom w:val="none" w:sz="0" w:space="0" w:color="auto"/>
        <w:right w:val="none" w:sz="0" w:space="0" w:color="auto"/>
      </w:divBdr>
    </w:div>
    <w:div w:id="1010447357">
      <w:bodyDiv w:val="1"/>
      <w:marLeft w:val="0"/>
      <w:marRight w:val="0"/>
      <w:marTop w:val="0"/>
      <w:marBottom w:val="0"/>
      <w:divBdr>
        <w:top w:val="none" w:sz="0" w:space="0" w:color="auto"/>
        <w:left w:val="none" w:sz="0" w:space="0" w:color="auto"/>
        <w:bottom w:val="none" w:sz="0" w:space="0" w:color="auto"/>
        <w:right w:val="none" w:sz="0" w:space="0" w:color="auto"/>
      </w:divBdr>
    </w:div>
    <w:div w:id="199814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header" Target="header1.xm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00D16F30-2C02-4FE2-9957-AEB98C004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98</TotalTime>
  <Pages>77</Pages>
  <Words>25600</Words>
  <Characters>148481</Characters>
  <Application>Microsoft Office Word</Application>
  <DocSecurity>0</DocSecurity>
  <Lines>1237</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ram Alexandru</dc:creator>
  <cp:keywords/>
  <dc:description/>
  <cp:lastModifiedBy>Legion</cp:lastModifiedBy>
  <cp:revision>112</cp:revision>
  <dcterms:created xsi:type="dcterms:W3CDTF">2025-03-05T06:09:00Z</dcterms:created>
  <dcterms:modified xsi:type="dcterms:W3CDTF">2025-07-03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VIIE5K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